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E41DC" w:rsidRPr="00EA1E8A" w:rsidRDefault="00940F81" w:rsidP="00AB65ED">
      <w:pPr>
        <w:jc w:val="center"/>
        <w:rPr>
          <w:rFonts w:ascii="Times New Roman" w:hAnsi="Times New Roman" w:cs="Times New Roman"/>
          <w:sz w:val="32"/>
        </w:rPr>
      </w:pPr>
      <w:r w:rsidRPr="00EA1E8A">
        <w:rPr>
          <w:rFonts w:ascii="Times New Roman" w:hAnsi="Times New Roman" w:cs="Times New Roman"/>
          <w:sz w:val="32"/>
        </w:rPr>
        <w:t>Supplement</w:t>
      </w:r>
    </w:p>
    <w:p w:rsidR="00AB65ED" w:rsidRPr="00EA1E8A" w:rsidRDefault="00AB65ED" w:rsidP="00AB65ED">
      <w:pPr>
        <w:jc w:val="center"/>
        <w:rPr>
          <w:rFonts w:ascii="Times New Roman" w:hAnsi="Times New Roman" w:cs="Times New Roman"/>
          <w:sz w:val="32"/>
        </w:rPr>
      </w:pPr>
    </w:p>
    <w:p w:rsidR="00940F81" w:rsidRPr="00EA1E8A" w:rsidRDefault="00940F81" w:rsidP="00940F81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  <w:b/>
        </w:rPr>
        <w:t>e</w:t>
      </w:r>
      <w:r w:rsidRPr="00EA1E8A">
        <w:rPr>
          <w:rFonts w:ascii="Times New Roman" w:eastAsia="宋体" w:hAnsi="Times New Roman" w:cs="Times New Roman"/>
          <w:b/>
        </w:rPr>
        <w:t>M</w:t>
      </w:r>
      <w:r w:rsidRPr="00EA1E8A">
        <w:rPr>
          <w:rFonts w:ascii="Times New Roman" w:eastAsia="宋体" w:hAnsi="Times New Roman" w:cs="Times New Roman" w:hint="eastAsia"/>
          <w:b/>
        </w:rPr>
        <w:t>ethod</w:t>
      </w:r>
      <w:r w:rsidRPr="00EA1E8A">
        <w:rPr>
          <w:rFonts w:ascii="Times New Roman" w:eastAsia="宋体" w:hAnsi="Times New Roman" w:cs="Times New Roman"/>
          <w:b/>
        </w:rPr>
        <w:t xml:space="preserve"> 1</w:t>
      </w:r>
      <w:r w:rsidRPr="00EA1E8A">
        <w:rPr>
          <w:rFonts w:ascii="Times New Roman" w:eastAsia="宋体" w:hAnsi="Times New Roman" w:cs="Times New Roman" w:hint="eastAsia"/>
          <w:b/>
        </w:rPr>
        <w:t>.</w:t>
      </w:r>
      <w:r w:rsidRPr="00EA1E8A">
        <w:rPr>
          <w:rFonts w:ascii="Times New Roman" w:eastAsia="宋体" w:hAnsi="Times New Roman" w:cs="Times New Roman"/>
        </w:rPr>
        <w:t xml:space="preserve"> Search Strategies</w:t>
      </w:r>
    </w:p>
    <w:p w:rsidR="00EC64C7" w:rsidRPr="00EA1E8A" w:rsidRDefault="00403B56" w:rsidP="00EC64C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Cs w:val="21"/>
        </w:rPr>
        <w:t>eTable 1</w:t>
      </w:r>
      <w:r w:rsidR="00EC64C7" w:rsidRPr="00EA1E8A">
        <w:rPr>
          <w:rFonts w:ascii="Times New Roman" w:hAnsi="Times New Roman" w:cs="Times New Roman"/>
          <w:b/>
          <w:szCs w:val="21"/>
        </w:rPr>
        <w:t>.</w:t>
      </w:r>
      <w:r w:rsidR="00EC64C7" w:rsidRPr="00EA1E8A">
        <w:rPr>
          <w:rFonts w:ascii="Times New Roman" w:hAnsi="Times New Roman" w:cs="Times New Roman"/>
        </w:rPr>
        <w:t xml:space="preserve"> Risk of bias of included trials evaluated using the Cochrane Risk of Bias too</w:t>
      </w:r>
      <w:r w:rsidR="00EC64C7" w:rsidRPr="00EA1E8A">
        <w:rPr>
          <w:rFonts w:ascii="Times New Roman" w:hAnsi="Times New Roman" w:cs="Times New Roman" w:hint="eastAsia"/>
        </w:rPr>
        <w:t>l</w:t>
      </w:r>
    </w:p>
    <w:p w:rsidR="00EC64C7" w:rsidRPr="00EA1E8A" w:rsidRDefault="00403B56" w:rsidP="00EC64C7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szCs w:val="21"/>
        </w:rPr>
        <w:t>eTable 2</w:t>
      </w:r>
      <w:r w:rsidR="00EC64C7" w:rsidRPr="00EA1E8A">
        <w:rPr>
          <w:rFonts w:ascii="Times New Roman" w:hAnsi="Times New Roman" w:cs="Times New Roman"/>
          <w:b/>
          <w:szCs w:val="21"/>
        </w:rPr>
        <w:t xml:space="preserve">. </w:t>
      </w:r>
      <w:r w:rsidR="00EC64C7" w:rsidRPr="00EA1E8A">
        <w:rPr>
          <w:rFonts w:ascii="Times New Roman" w:hAnsi="Times New Roman" w:cs="Times New Roman"/>
          <w:szCs w:val="21"/>
        </w:rPr>
        <w:t>Estimated heterogeneity (per-comparison I²) in network of LS BMD</w:t>
      </w:r>
    </w:p>
    <w:p w:rsidR="00EC64C7" w:rsidRPr="00EA1E8A" w:rsidRDefault="00403B56" w:rsidP="00EC64C7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szCs w:val="21"/>
        </w:rPr>
        <w:t>eTable 3</w:t>
      </w:r>
      <w:r w:rsidR="00EC64C7" w:rsidRPr="00EA1E8A">
        <w:rPr>
          <w:rFonts w:ascii="Times New Roman" w:hAnsi="Times New Roman" w:cs="Times New Roman"/>
          <w:b/>
          <w:szCs w:val="21"/>
        </w:rPr>
        <w:t xml:space="preserve">. </w:t>
      </w:r>
      <w:r w:rsidR="00EC64C7" w:rsidRPr="00EA1E8A">
        <w:rPr>
          <w:rFonts w:ascii="Times New Roman" w:hAnsi="Times New Roman" w:cs="Times New Roman"/>
          <w:szCs w:val="21"/>
        </w:rPr>
        <w:t>Estimated heterogeneity (per-comparison I²) in network of FN BMD</w:t>
      </w:r>
    </w:p>
    <w:p w:rsidR="00EC64C7" w:rsidRPr="00EA1E8A" w:rsidRDefault="00403B56" w:rsidP="00EC64C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eTable 4</w:t>
      </w:r>
      <w:r w:rsidR="00EC64C7" w:rsidRPr="00EA1E8A">
        <w:rPr>
          <w:rFonts w:ascii="Times New Roman" w:hAnsi="Times New Roman" w:cs="Times New Roman"/>
          <w:b/>
        </w:rPr>
        <w:t>.</w:t>
      </w:r>
      <w:r w:rsidR="00EC64C7" w:rsidRPr="00EA1E8A">
        <w:rPr>
          <w:rFonts w:ascii="Times New Roman" w:hAnsi="Times New Roman" w:cs="Times New Roman"/>
        </w:rPr>
        <w:t xml:space="preserve"> Cumulative rankings in LS BMD</w:t>
      </w:r>
    </w:p>
    <w:p w:rsidR="00EC64C7" w:rsidRPr="00EA1E8A" w:rsidRDefault="00403B56" w:rsidP="00EC64C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Cs w:val="21"/>
        </w:rPr>
        <w:t>eTable 5</w:t>
      </w:r>
      <w:r w:rsidR="00EC64C7" w:rsidRPr="00EA1E8A">
        <w:rPr>
          <w:rFonts w:ascii="Times New Roman" w:hAnsi="Times New Roman" w:cs="Times New Roman"/>
          <w:b/>
          <w:szCs w:val="21"/>
        </w:rPr>
        <w:t>.</w:t>
      </w:r>
      <w:r w:rsidR="00EC64C7" w:rsidRPr="00EA1E8A">
        <w:rPr>
          <w:rFonts w:ascii="Times New Roman" w:hAnsi="Times New Roman" w:cs="Times New Roman"/>
        </w:rPr>
        <w:t xml:space="preserve"> Cumulative rankings in FN BMD</w:t>
      </w:r>
    </w:p>
    <w:p w:rsidR="00EC64C7" w:rsidRPr="00EA1E8A" w:rsidRDefault="00403B56" w:rsidP="00EC64C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Cs w:val="21"/>
        </w:rPr>
        <w:t>eTable 6</w:t>
      </w:r>
      <w:r w:rsidR="00EC64C7" w:rsidRPr="00EA1E8A">
        <w:rPr>
          <w:rFonts w:ascii="Times New Roman" w:hAnsi="Times New Roman" w:cs="Times New Roman"/>
          <w:b/>
          <w:szCs w:val="21"/>
        </w:rPr>
        <w:t>.</w:t>
      </w:r>
      <w:r w:rsidR="00EC64C7" w:rsidRPr="00EA1E8A">
        <w:rPr>
          <w:rFonts w:ascii="Times New Roman" w:hAnsi="Times New Roman" w:cs="Times New Roman"/>
        </w:rPr>
        <w:t xml:space="preserve"> Surface under the cumulative ranking curve (SUCRA) in sensitivity analysis in LS BMD</w:t>
      </w:r>
    </w:p>
    <w:p w:rsidR="00EC64C7" w:rsidRPr="00EA1E8A" w:rsidRDefault="00403B56" w:rsidP="00EC64C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Cs w:val="21"/>
        </w:rPr>
        <w:t>eTable 7</w:t>
      </w:r>
      <w:r w:rsidR="00EC64C7" w:rsidRPr="00EA1E8A">
        <w:rPr>
          <w:rFonts w:ascii="Times New Roman" w:hAnsi="Times New Roman" w:cs="Times New Roman"/>
          <w:b/>
          <w:szCs w:val="21"/>
        </w:rPr>
        <w:t>.</w:t>
      </w:r>
      <w:r w:rsidR="00EC64C7" w:rsidRPr="00EA1E8A">
        <w:rPr>
          <w:rFonts w:ascii="Times New Roman" w:hAnsi="Times New Roman" w:cs="Times New Roman"/>
        </w:rPr>
        <w:t xml:space="preserve"> Cumulative rankings in sensitivity analysis in FN BMD</w:t>
      </w:r>
    </w:p>
    <w:p w:rsidR="00EC64C7" w:rsidRPr="00EA1E8A" w:rsidRDefault="00403B56" w:rsidP="00EC64C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Cs w:val="21"/>
        </w:rPr>
        <w:t>eTable 8</w:t>
      </w:r>
      <w:r w:rsidR="00EC64C7" w:rsidRPr="00EA1E8A">
        <w:rPr>
          <w:rFonts w:ascii="Times New Roman" w:hAnsi="Times New Roman" w:cs="Times New Roman"/>
          <w:b/>
          <w:szCs w:val="21"/>
        </w:rPr>
        <w:t xml:space="preserve">. </w:t>
      </w:r>
      <w:r w:rsidR="00EC64C7" w:rsidRPr="00EA1E8A">
        <w:rPr>
          <w:rFonts w:ascii="Times New Roman" w:hAnsi="Times New Roman" w:cs="Times New Roman"/>
        </w:rPr>
        <w:t>Effect size in sensitivity analysis in LS BMD</w:t>
      </w:r>
    </w:p>
    <w:p w:rsidR="00EC64C7" w:rsidRDefault="00403B56" w:rsidP="00EC64C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Cs w:val="21"/>
        </w:rPr>
        <w:t>eTable 9</w:t>
      </w:r>
      <w:r w:rsidR="00EC64C7" w:rsidRPr="00EA1E8A">
        <w:rPr>
          <w:rFonts w:ascii="Times New Roman" w:hAnsi="Times New Roman" w:cs="Times New Roman"/>
          <w:b/>
          <w:szCs w:val="21"/>
        </w:rPr>
        <w:t xml:space="preserve">. </w:t>
      </w:r>
      <w:r w:rsidR="00EC64C7" w:rsidRPr="00EA1E8A">
        <w:rPr>
          <w:rFonts w:ascii="Times New Roman" w:hAnsi="Times New Roman" w:cs="Times New Roman"/>
        </w:rPr>
        <w:t>Effect size in sensitivity analysis in FN BMD</w:t>
      </w:r>
    </w:p>
    <w:p w:rsidR="00197085" w:rsidRPr="00EA1E8A" w:rsidRDefault="00197085" w:rsidP="00EC64C7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 w:hint="eastAsia"/>
          <w:b/>
        </w:rPr>
        <w:t>e</w:t>
      </w:r>
      <w:r w:rsidRPr="00EA1E8A">
        <w:rPr>
          <w:rFonts w:ascii="Times New Roman" w:hAnsi="Times New Roman" w:cs="Times New Roman"/>
          <w:b/>
        </w:rPr>
        <w:t>F</w:t>
      </w:r>
      <w:r w:rsidRPr="00EA1E8A">
        <w:rPr>
          <w:rFonts w:ascii="Times New Roman" w:hAnsi="Times New Roman" w:cs="Times New Roman" w:hint="eastAsia"/>
          <w:b/>
        </w:rPr>
        <w:t>igure</w:t>
      </w:r>
      <w:r w:rsidRPr="00EA1E8A">
        <w:rPr>
          <w:rFonts w:ascii="Times New Roman" w:hAnsi="Times New Roman" w:cs="Times New Roman"/>
          <w:b/>
        </w:rPr>
        <w:t xml:space="preserve"> 1.</w:t>
      </w:r>
      <w:r w:rsidRPr="00EA1E8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ransitivity analysis assessing BMI across </w:t>
      </w:r>
      <w:r w:rsidRPr="00197085">
        <w:rPr>
          <w:rFonts w:ascii="Times New Roman" w:hAnsi="Times New Roman" w:cs="Times New Roman"/>
        </w:rPr>
        <w:t>across the different pairwise comparisons</w:t>
      </w:r>
    </w:p>
    <w:p w:rsidR="00EC64C7" w:rsidRPr="00EA1E8A" w:rsidRDefault="00EC64C7" w:rsidP="00EC64C7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 w:hint="eastAsia"/>
          <w:b/>
        </w:rPr>
        <w:t>e</w:t>
      </w:r>
      <w:r w:rsidRPr="00EA1E8A">
        <w:rPr>
          <w:rFonts w:ascii="Times New Roman" w:hAnsi="Times New Roman" w:cs="Times New Roman"/>
          <w:b/>
        </w:rPr>
        <w:t>F</w:t>
      </w:r>
      <w:r w:rsidRPr="00EA1E8A">
        <w:rPr>
          <w:rFonts w:ascii="Times New Roman" w:hAnsi="Times New Roman" w:cs="Times New Roman" w:hint="eastAsia"/>
          <w:b/>
        </w:rPr>
        <w:t>igure</w:t>
      </w:r>
      <w:r w:rsidRPr="00EA1E8A">
        <w:rPr>
          <w:rFonts w:ascii="Times New Roman" w:hAnsi="Times New Roman" w:cs="Times New Roman"/>
          <w:b/>
        </w:rPr>
        <w:t xml:space="preserve"> </w:t>
      </w:r>
      <w:r w:rsidR="00115276">
        <w:rPr>
          <w:rFonts w:ascii="Times New Roman" w:hAnsi="Times New Roman" w:cs="Times New Roman"/>
          <w:b/>
        </w:rPr>
        <w:t>2</w:t>
      </w:r>
      <w:r w:rsidRPr="00EA1E8A">
        <w:rPr>
          <w:rFonts w:ascii="Times New Roman" w:hAnsi="Times New Roman" w:cs="Times New Roman"/>
          <w:b/>
        </w:rPr>
        <w:t>.</w:t>
      </w:r>
      <w:r w:rsidRPr="00EA1E8A">
        <w:rPr>
          <w:rFonts w:ascii="Times New Roman" w:hAnsi="Times New Roman" w:cs="Times New Roman"/>
        </w:rPr>
        <w:t xml:space="preserve"> S</w:t>
      </w:r>
      <w:r w:rsidRPr="00EA1E8A">
        <w:rPr>
          <w:rFonts w:ascii="Times New Roman" w:hAnsi="Times New Roman" w:cs="Times New Roman" w:hint="eastAsia"/>
        </w:rPr>
        <w:t>ummary</w:t>
      </w:r>
      <w:r w:rsidRPr="00EA1E8A">
        <w:rPr>
          <w:rFonts w:ascii="Times New Roman" w:hAnsi="Times New Roman" w:cs="Times New Roman"/>
        </w:rPr>
        <w:t xml:space="preserve"> </w:t>
      </w:r>
      <w:r w:rsidRPr="00EA1E8A">
        <w:rPr>
          <w:rFonts w:ascii="Times New Roman" w:hAnsi="Times New Roman" w:cs="Times New Roman" w:hint="eastAsia"/>
        </w:rPr>
        <w:t>of</w:t>
      </w:r>
      <w:r w:rsidRPr="00EA1E8A">
        <w:rPr>
          <w:rFonts w:ascii="Times New Roman" w:hAnsi="Times New Roman" w:cs="Times New Roman"/>
        </w:rPr>
        <w:t xml:space="preserve"> </w:t>
      </w:r>
      <w:r w:rsidRPr="00EA1E8A">
        <w:rPr>
          <w:rFonts w:ascii="Times New Roman" w:hAnsi="Times New Roman" w:cs="Times New Roman" w:hint="eastAsia"/>
        </w:rPr>
        <w:t>r</w:t>
      </w:r>
      <w:r w:rsidRPr="00EA1E8A">
        <w:rPr>
          <w:rFonts w:ascii="Times New Roman" w:hAnsi="Times New Roman" w:cs="Times New Roman"/>
        </w:rPr>
        <w:t>isk of bias evaluated using the Cochrane Risk of Bias too</w:t>
      </w:r>
      <w:r w:rsidRPr="00EA1E8A">
        <w:rPr>
          <w:rFonts w:ascii="Times New Roman" w:hAnsi="Times New Roman" w:cs="Times New Roman" w:hint="eastAsia"/>
        </w:rPr>
        <w:t>l</w:t>
      </w:r>
    </w:p>
    <w:p w:rsidR="00EC64C7" w:rsidRPr="00EA1E8A" w:rsidRDefault="00EC64C7" w:rsidP="00EC64C7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b/>
        </w:rPr>
        <w:t xml:space="preserve">eFigure </w:t>
      </w:r>
      <w:r w:rsidR="00115276">
        <w:rPr>
          <w:rFonts w:ascii="Times New Roman" w:hAnsi="Times New Roman" w:cs="Times New Roman"/>
          <w:b/>
        </w:rPr>
        <w:t>3</w:t>
      </w:r>
      <w:r w:rsidRPr="00EA1E8A">
        <w:rPr>
          <w:rFonts w:ascii="Times New Roman" w:hAnsi="Times New Roman" w:cs="Times New Roman"/>
          <w:b/>
        </w:rPr>
        <w:t>.</w:t>
      </w:r>
      <w:r w:rsidRPr="00EA1E8A">
        <w:rPr>
          <w:rFonts w:ascii="Times New Roman" w:hAnsi="Times New Roman" w:cs="Times New Roman"/>
        </w:rPr>
        <w:t xml:space="preserve"> Publication bias assessed via funnel plots</w:t>
      </w:r>
    </w:p>
    <w:p w:rsidR="00EC64C7" w:rsidRPr="00EA1E8A" w:rsidRDefault="00EC64C7" w:rsidP="00EC64C7">
      <w:pPr>
        <w:widowControl/>
        <w:jc w:val="left"/>
        <w:rPr>
          <w:rFonts w:ascii="Times New Roman" w:hAnsi="Times New Roman" w:cs="Times New Roman"/>
          <w:b/>
          <w:szCs w:val="21"/>
        </w:rPr>
      </w:pPr>
      <w:r w:rsidRPr="00EA1E8A">
        <w:rPr>
          <w:rFonts w:ascii="Times New Roman" w:hAnsi="Times New Roman" w:cs="Times New Roman" w:hint="eastAsia"/>
          <w:b/>
          <w:szCs w:val="21"/>
        </w:rPr>
        <w:t>e</w:t>
      </w:r>
      <w:r w:rsidRPr="00EA1E8A">
        <w:rPr>
          <w:rFonts w:ascii="Times New Roman" w:hAnsi="Times New Roman" w:cs="Times New Roman"/>
          <w:b/>
          <w:szCs w:val="21"/>
        </w:rPr>
        <w:t>F</w:t>
      </w:r>
      <w:r w:rsidRPr="00EA1E8A">
        <w:rPr>
          <w:rFonts w:ascii="Times New Roman" w:hAnsi="Times New Roman" w:cs="Times New Roman" w:hint="eastAsia"/>
          <w:b/>
          <w:szCs w:val="21"/>
        </w:rPr>
        <w:t>igure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="00115276">
        <w:rPr>
          <w:rFonts w:ascii="Times New Roman" w:hAnsi="Times New Roman" w:cs="Times New Roman"/>
          <w:b/>
          <w:szCs w:val="21"/>
        </w:rPr>
        <w:t>4</w:t>
      </w:r>
      <w:r w:rsidRPr="00EA1E8A">
        <w:rPr>
          <w:rFonts w:ascii="Times New Roman" w:hAnsi="Times New Roman" w:cs="Times New Roman" w:hint="eastAsia"/>
          <w:b/>
          <w:szCs w:val="21"/>
        </w:rPr>
        <w:t>.</w:t>
      </w:r>
      <w:r w:rsidRPr="00EA1E8A">
        <w:rPr>
          <w:rFonts w:ascii="Times New Roman" w:hAnsi="Times New Roman" w:cs="Times New Roman"/>
          <w:szCs w:val="21"/>
        </w:rPr>
        <w:t xml:space="preserve"> Node-splitting </w:t>
      </w:r>
      <w:r w:rsidRPr="00EA1E8A">
        <w:rPr>
          <w:rFonts w:ascii="Times New Roman" w:hAnsi="Times New Roman" w:cs="Times New Roman" w:hint="eastAsia"/>
          <w:szCs w:val="21"/>
        </w:rPr>
        <w:t>model</w:t>
      </w:r>
      <w:r w:rsidRPr="00EA1E8A">
        <w:rPr>
          <w:rFonts w:ascii="Times New Roman" w:hAnsi="Times New Roman" w:cs="Times New Roman"/>
          <w:szCs w:val="21"/>
        </w:rPr>
        <w:t xml:space="preserve"> in LS BMD assess</w:t>
      </w:r>
      <w:r w:rsidRPr="00EA1E8A">
        <w:rPr>
          <w:rFonts w:ascii="Times New Roman" w:hAnsi="Times New Roman" w:cs="Times New Roman" w:hint="eastAsia"/>
          <w:szCs w:val="21"/>
        </w:rPr>
        <w:t>ing</w:t>
      </w:r>
      <w:r w:rsidRPr="00EA1E8A">
        <w:rPr>
          <w:rFonts w:ascii="Times New Roman" w:hAnsi="Times New Roman" w:cs="Times New Roman"/>
          <w:szCs w:val="21"/>
        </w:rPr>
        <w:t xml:space="preserve"> incoherence between direct and indirect comparisons</w:t>
      </w:r>
    </w:p>
    <w:p w:rsidR="00EC64C7" w:rsidRDefault="00EC64C7" w:rsidP="00EC64C7">
      <w:pPr>
        <w:widowControl/>
        <w:jc w:val="left"/>
        <w:rPr>
          <w:rFonts w:ascii="Times New Roman" w:hAnsi="Times New Roman" w:cs="Times New Roman"/>
          <w:szCs w:val="21"/>
        </w:rPr>
      </w:pPr>
      <w:r w:rsidRPr="00EA1E8A">
        <w:rPr>
          <w:rFonts w:ascii="Times New Roman" w:hAnsi="Times New Roman" w:cs="Times New Roman"/>
          <w:b/>
          <w:szCs w:val="21"/>
        </w:rPr>
        <w:t>eF</w:t>
      </w:r>
      <w:r w:rsidRPr="00EA1E8A">
        <w:rPr>
          <w:rFonts w:ascii="Times New Roman" w:hAnsi="Times New Roman" w:cs="Times New Roman" w:hint="eastAsia"/>
          <w:b/>
          <w:szCs w:val="21"/>
        </w:rPr>
        <w:t>igure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="00115276">
        <w:rPr>
          <w:rFonts w:ascii="Times New Roman" w:hAnsi="Times New Roman" w:cs="Times New Roman"/>
          <w:b/>
          <w:szCs w:val="21"/>
        </w:rPr>
        <w:t>5</w:t>
      </w:r>
      <w:r w:rsidRPr="00EA1E8A">
        <w:rPr>
          <w:rFonts w:ascii="Times New Roman" w:hAnsi="Times New Roman" w:cs="Times New Roman"/>
          <w:b/>
          <w:szCs w:val="21"/>
        </w:rPr>
        <w:t xml:space="preserve">. </w:t>
      </w:r>
      <w:r w:rsidRPr="00EA1E8A">
        <w:rPr>
          <w:rFonts w:ascii="Times New Roman" w:hAnsi="Times New Roman" w:cs="Times New Roman"/>
          <w:szCs w:val="21"/>
        </w:rPr>
        <w:t xml:space="preserve">Node-splitting </w:t>
      </w:r>
      <w:r w:rsidRPr="00EA1E8A">
        <w:rPr>
          <w:rFonts w:ascii="Times New Roman" w:hAnsi="Times New Roman" w:cs="Times New Roman" w:hint="eastAsia"/>
          <w:szCs w:val="21"/>
        </w:rPr>
        <w:t>model</w:t>
      </w:r>
      <w:r w:rsidRPr="00EA1E8A">
        <w:rPr>
          <w:rFonts w:ascii="Times New Roman" w:hAnsi="Times New Roman" w:cs="Times New Roman"/>
          <w:szCs w:val="21"/>
        </w:rPr>
        <w:t xml:space="preserve"> in FN BMD assess</w:t>
      </w:r>
      <w:r w:rsidRPr="00EA1E8A">
        <w:rPr>
          <w:rFonts w:ascii="Times New Roman" w:hAnsi="Times New Roman" w:cs="Times New Roman" w:hint="eastAsia"/>
          <w:szCs w:val="21"/>
        </w:rPr>
        <w:t>ing</w:t>
      </w:r>
      <w:r w:rsidRPr="00EA1E8A">
        <w:rPr>
          <w:rFonts w:ascii="Times New Roman" w:hAnsi="Times New Roman" w:cs="Times New Roman"/>
          <w:szCs w:val="21"/>
        </w:rPr>
        <w:t xml:space="preserve"> incoherence between direct and indirect comparisons</w:t>
      </w:r>
    </w:p>
    <w:p w:rsidR="00A13A52" w:rsidRPr="00A13A52" w:rsidRDefault="00A13A52" w:rsidP="00A13A52">
      <w:pPr>
        <w:widowControl/>
        <w:jc w:val="left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 w:hint="eastAsia"/>
          <w:b/>
          <w:szCs w:val="21"/>
        </w:rPr>
        <w:t>e</w:t>
      </w:r>
      <w:r>
        <w:rPr>
          <w:rFonts w:ascii="Times New Roman" w:hAnsi="Times New Roman" w:cs="Times New Roman"/>
          <w:b/>
          <w:szCs w:val="21"/>
        </w:rPr>
        <w:t>R</w:t>
      </w:r>
      <w:r w:rsidRPr="00A13A52">
        <w:rPr>
          <w:rFonts w:ascii="Times New Roman" w:hAnsi="Times New Roman" w:cs="Times New Roman" w:hint="eastAsia"/>
          <w:b/>
          <w:szCs w:val="21"/>
        </w:rPr>
        <w:t>eference</w:t>
      </w:r>
      <w:r>
        <w:rPr>
          <w:rFonts w:ascii="Times New Roman" w:hAnsi="Times New Roman" w:cs="Times New Roman" w:hint="eastAsia"/>
          <w:b/>
          <w:szCs w:val="21"/>
        </w:rPr>
        <w:t>s</w:t>
      </w:r>
      <w:r>
        <w:rPr>
          <w:rFonts w:ascii="Times New Roman" w:hAnsi="Times New Roman" w:cs="Times New Roman"/>
          <w:b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I</w:t>
      </w:r>
      <w:r w:rsidRPr="00EA1E8A">
        <w:rPr>
          <w:rFonts w:ascii="Times New Roman" w:hAnsi="Times New Roman" w:cs="Times New Roman"/>
          <w:szCs w:val="21"/>
        </w:rPr>
        <w:t xml:space="preserve">ncluded </w:t>
      </w:r>
      <w:r w:rsidR="00082047">
        <w:rPr>
          <w:rFonts w:ascii="Times New Roman" w:hAnsi="Times New Roman" w:cs="Times New Roman"/>
          <w:szCs w:val="21"/>
        </w:rPr>
        <w:t>trial</w:t>
      </w:r>
      <w:r w:rsidRPr="00EA1E8A">
        <w:rPr>
          <w:rFonts w:ascii="Times New Roman" w:hAnsi="Times New Roman" w:cs="Times New Roman"/>
          <w:szCs w:val="21"/>
        </w:rPr>
        <w:t>s</w:t>
      </w:r>
    </w:p>
    <w:p w:rsidR="00A13A52" w:rsidRPr="00EA1E8A" w:rsidRDefault="00A13A52" w:rsidP="00EC64C7">
      <w:pPr>
        <w:widowControl/>
        <w:jc w:val="left"/>
      </w:pPr>
    </w:p>
    <w:p w:rsidR="00EC64C7" w:rsidRPr="00EA1E8A" w:rsidRDefault="00EC64C7" w:rsidP="00EC64C7">
      <w:pPr>
        <w:widowControl/>
        <w:jc w:val="left"/>
        <w:rPr>
          <w:rFonts w:ascii="Times New Roman" w:hAnsi="Times New Roman" w:cs="Times New Roman"/>
          <w:b/>
          <w:szCs w:val="21"/>
        </w:rPr>
      </w:pPr>
    </w:p>
    <w:p w:rsidR="00EC64C7" w:rsidRPr="00EA1E8A" w:rsidRDefault="00EC64C7"/>
    <w:p w:rsidR="00940F81" w:rsidRPr="00EA1E8A" w:rsidRDefault="00940F81"/>
    <w:p w:rsidR="00FE41DC" w:rsidRPr="00EA1E8A" w:rsidRDefault="00FE41DC"/>
    <w:p w:rsidR="00187594" w:rsidRPr="00EA1E8A" w:rsidRDefault="00187594">
      <w:pPr>
        <w:widowControl/>
        <w:jc w:val="left"/>
      </w:pPr>
      <w:r w:rsidRPr="00EA1E8A">
        <w:br w:type="page"/>
      </w:r>
    </w:p>
    <w:p w:rsidR="00940F81" w:rsidRPr="00EA1E8A" w:rsidRDefault="00187594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  <w:b/>
        </w:rPr>
        <w:lastRenderedPageBreak/>
        <w:t>e</w:t>
      </w:r>
      <w:r w:rsidRPr="00EA1E8A">
        <w:rPr>
          <w:rFonts w:ascii="Times New Roman" w:eastAsia="宋体" w:hAnsi="Times New Roman" w:cs="Times New Roman"/>
          <w:b/>
        </w:rPr>
        <w:t>M</w:t>
      </w:r>
      <w:r w:rsidRPr="00EA1E8A">
        <w:rPr>
          <w:rFonts w:ascii="Times New Roman" w:eastAsia="宋体" w:hAnsi="Times New Roman" w:cs="Times New Roman" w:hint="eastAsia"/>
          <w:b/>
        </w:rPr>
        <w:t>ethod</w:t>
      </w:r>
      <w:r w:rsidR="00FE41DC" w:rsidRPr="00EA1E8A">
        <w:rPr>
          <w:rFonts w:ascii="Times New Roman" w:eastAsia="宋体" w:hAnsi="Times New Roman" w:cs="Times New Roman"/>
          <w:b/>
        </w:rPr>
        <w:t xml:space="preserve"> </w:t>
      </w:r>
      <w:r w:rsidR="007B564B" w:rsidRPr="00EA1E8A">
        <w:rPr>
          <w:rFonts w:ascii="Times New Roman" w:eastAsia="宋体" w:hAnsi="Times New Roman" w:cs="Times New Roman"/>
          <w:b/>
        </w:rPr>
        <w:t>1</w:t>
      </w:r>
      <w:r w:rsidR="00FE41DC" w:rsidRPr="00EA1E8A">
        <w:rPr>
          <w:rFonts w:ascii="Times New Roman" w:eastAsia="宋体" w:hAnsi="Times New Roman" w:cs="Times New Roman" w:hint="eastAsia"/>
          <w:b/>
        </w:rPr>
        <w:t>.</w:t>
      </w:r>
      <w:r w:rsidR="007B564B" w:rsidRPr="00EA1E8A">
        <w:rPr>
          <w:rFonts w:ascii="Times New Roman" w:eastAsia="宋体" w:hAnsi="Times New Roman" w:cs="Times New Roman"/>
        </w:rPr>
        <w:t xml:space="preserve"> Search Strategies</w:t>
      </w:r>
    </w:p>
    <w:p w:rsidR="00FE41DC" w:rsidRPr="00EA1E8A" w:rsidRDefault="00FE41DC">
      <w:pPr>
        <w:rPr>
          <w:rFonts w:ascii="Times New Roman" w:eastAsia="宋体" w:hAnsi="Times New Roman" w:cs="Times New Roman"/>
        </w:rPr>
      </w:pPr>
    </w:p>
    <w:p w:rsidR="000A4F0F" w:rsidRPr="00EA1E8A" w:rsidRDefault="000A4F0F" w:rsidP="000A4F0F">
      <w:pPr>
        <w:jc w:val="center"/>
        <w:rPr>
          <w:rFonts w:ascii="Times New Roman" w:eastAsia="宋体" w:hAnsi="Times New Roman" w:cs="Times New Roman"/>
          <w:b/>
          <w:sz w:val="28"/>
        </w:rPr>
      </w:pPr>
      <w:bookmarkStart w:id="0" w:name="OLE_LINK12"/>
      <w:bookmarkStart w:id="1" w:name="OLE_LINK13"/>
      <w:bookmarkStart w:id="2" w:name="OLE_LINK14"/>
      <w:bookmarkStart w:id="3" w:name="OLE_LINK26"/>
      <w:bookmarkStart w:id="4" w:name="OLE_LINK27"/>
      <w:r w:rsidRPr="00EA1E8A">
        <w:rPr>
          <w:rFonts w:ascii="Times New Roman" w:eastAsia="宋体" w:hAnsi="Times New Roman" w:cs="Times New Roman" w:hint="eastAsia"/>
          <w:b/>
          <w:sz w:val="28"/>
        </w:rPr>
        <w:t>Calcium</w:t>
      </w:r>
    </w:p>
    <w:p w:rsidR="000A4F0F" w:rsidRPr="00EA1E8A" w:rsidRDefault="00955E94" w:rsidP="000A4F0F">
      <w:pPr>
        <w:rPr>
          <w:rFonts w:ascii="Times New Roman" w:eastAsia="宋体" w:hAnsi="Times New Roman" w:cs="Times New Roman"/>
          <w:b/>
          <w:sz w:val="24"/>
          <w:szCs w:val="24"/>
        </w:rPr>
      </w:pPr>
      <w:r>
        <w:rPr>
          <w:rFonts w:ascii="Times New Roman" w:eastAsia="宋体" w:hAnsi="Times New Roman" w:cs="Times New Roman"/>
          <w:b/>
          <w:sz w:val="24"/>
          <w:szCs w:val="24"/>
        </w:rPr>
        <w:t>MEDLINE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bookmarkStart w:id="5" w:name="OLE_LINK2"/>
      <w:r w:rsidRPr="00EA1E8A">
        <w:rPr>
          <w:rFonts w:ascii="Times New Roman" w:eastAsia="宋体" w:hAnsi="Times New Roman" w:cs="Times New Roman"/>
        </w:rPr>
        <w:t xml:space="preserve"> ("calcium"[MeSH Terms] OR "</w:t>
      </w:r>
      <w:bookmarkStart w:id="6" w:name="OLE_LINK28"/>
      <w:bookmarkStart w:id="7" w:name="OLE_LINK29"/>
      <w:r w:rsidRPr="00EA1E8A">
        <w:rPr>
          <w:rFonts w:ascii="Times New Roman" w:eastAsia="宋体" w:hAnsi="Times New Roman" w:cs="Times New Roman"/>
        </w:rPr>
        <w:t>calcium</w:t>
      </w:r>
      <w:bookmarkEnd w:id="6"/>
      <w:bookmarkEnd w:id="7"/>
      <w:r w:rsidRPr="00EA1E8A">
        <w:rPr>
          <w:rFonts w:ascii="Times New Roman" w:eastAsia="宋体" w:hAnsi="Times New Roman" w:cs="Times New Roman"/>
        </w:rPr>
        <w:t xml:space="preserve">"[All Fields]) 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bookmarkStart w:id="8" w:name="OLE_LINK3"/>
      <w:bookmarkStart w:id="9" w:name="OLE_LINK4"/>
      <w:r w:rsidRPr="00EA1E8A">
        <w:rPr>
          <w:rFonts w:ascii="Times New Roman" w:eastAsia="宋体" w:hAnsi="Times New Roman" w:cs="Times New Roman"/>
        </w:rPr>
        <w:t>AND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bookmarkStart w:id="10" w:name="OLE_LINK30"/>
      <w:bookmarkStart w:id="11" w:name="OLE_LINK31"/>
      <w:r w:rsidRPr="00EA1E8A">
        <w:rPr>
          <w:rFonts w:ascii="Times New Roman" w:eastAsia="宋体" w:hAnsi="Times New Roman" w:cs="Times New Roman"/>
        </w:rPr>
        <w:t>("postmenopausal" [All Fields] OR "post-menopausal" [All Fields] OR ("postmenopause"[MeSH Terms] OR "postmenopause"[All Fields]) OR "post-menopause"[All Fields])</w:t>
      </w:r>
    </w:p>
    <w:bookmarkEnd w:id="10"/>
    <w:bookmarkEnd w:id="11"/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AND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bookmarkStart w:id="12" w:name="OLE_LINK32"/>
      <w:r w:rsidRPr="00EA1E8A">
        <w:rPr>
          <w:rFonts w:ascii="Times New Roman" w:eastAsia="宋体" w:hAnsi="Times New Roman" w:cs="Times New Roman"/>
        </w:rPr>
        <w:t xml:space="preserve">(("bone density"[MeSH Terms] OR "bone density"[All Fields]) OR "bone mineral density"[All Fields] OR "bone mineral densities"[All Fields] OR "bone mass"[All Fields] OR "bone strength"[All Fields] OR "bone mineral content"[All Fields]) </w:t>
      </w:r>
    </w:p>
    <w:bookmarkEnd w:id="12"/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AND </w:t>
      </w:r>
      <w:bookmarkEnd w:id="0"/>
      <w:bookmarkEnd w:id="1"/>
      <w:bookmarkEnd w:id="2"/>
    </w:p>
    <w:bookmarkEnd w:id="3"/>
    <w:bookmarkEnd w:id="4"/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 ("randomized controlled trial"[Publication Type] OR "</w:t>
      </w:r>
      <w:r w:rsidR="000717A1">
        <w:rPr>
          <w:rFonts w:ascii="Times New Roman" w:eastAsia="宋体" w:hAnsi="Times New Roman" w:cs="Times New Roman"/>
        </w:rPr>
        <w:t>controlled clinical trials</w:t>
      </w:r>
      <w:r w:rsidRPr="00EA1E8A">
        <w:rPr>
          <w:rFonts w:ascii="Times New Roman" w:eastAsia="宋体" w:hAnsi="Times New Roman" w:cs="Times New Roman"/>
        </w:rPr>
        <w:t xml:space="preserve"> as topic"[MeSH Terms] OR "controlled clinical trial"[All Fields] OR "randomized"[All Fields] OR "randomised"[All Fields] OR "random</w:t>
      </w:r>
      <w:r w:rsidRPr="00EA1E8A">
        <w:rPr>
          <w:rFonts w:ascii="Times New Roman" w:eastAsia="宋体" w:hAnsi="Times New Roman" w:cs="Times New Roman" w:hint="eastAsia"/>
        </w:rPr>
        <w:t>ly</w:t>
      </w:r>
      <w:r w:rsidRPr="00EA1E8A">
        <w:rPr>
          <w:rFonts w:ascii="Times New Roman" w:eastAsia="宋体" w:hAnsi="Times New Roman" w:cs="Times New Roman"/>
        </w:rPr>
        <w:t xml:space="preserve">"[All Fields] </w:t>
      </w:r>
      <w:r w:rsidRPr="00EA1E8A">
        <w:rPr>
          <w:rFonts w:ascii="Times New Roman" w:eastAsia="宋体" w:hAnsi="Times New Roman" w:cs="Times New Roman" w:hint="eastAsia"/>
        </w:rPr>
        <w:t xml:space="preserve">OR </w:t>
      </w:r>
      <w:r w:rsidRPr="00EA1E8A">
        <w:rPr>
          <w:rFonts w:ascii="Times New Roman" w:eastAsia="宋体" w:hAnsi="Times New Roman" w:cs="Times New Roman"/>
        </w:rPr>
        <w:t>"</w:t>
      </w:r>
      <w:r w:rsidRPr="00EA1E8A">
        <w:rPr>
          <w:rFonts w:ascii="Times New Roman" w:eastAsia="宋体" w:hAnsi="Times New Roman" w:cs="Times New Roman" w:hint="eastAsia"/>
        </w:rPr>
        <w:t>placebo</w:t>
      </w:r>
      <w:r w:rsidRPr="00EA1E8A">
        <w:rPr>
          <w:rFonts w:ascii="Times New Roman" w:eastAsia="宋体" w:hAnsi="Times New Roman" w:cs="Times New Roman"/>
        </w:rPr>
        <w:t>"[All Fields] OR "trial"[All Fields])</w:t>
      </w:r>
    </w:p>
    <w:bookmarkEnd w:id="5"/>
    <w:bookmarkEnd w:id="8"/>
    <w:bookmarkEnd w:id="9"/>
    <w:p w:rsidR="000A4F0F" w:rsidRPr="00EA1E8A" w:rsidRDefault="000A4F0F" w:rsidP="000A4F0F">
      <w:pPr>
        <w:rPr>
          <w:rFonts w:ascii="Times New Roman" w:eastAsia="宋体" w:hAnsi="Times New Roman" w:cs="Times New Roman"/>
          <w:b/>
          <w:sz w:val="24"/>
          <w:szCs w:val="24"/>
        </w:rPr>
      </w:pPr>
      <w:r w:rsidRPr="00EA1E8A">
        <w:rPr>
          <w:rFonts w:ascii="Times New Roman" w:eastAsia="宋体" w:hAnsi="Times New Roman" w:cs="Times New Roman" w:hint="eastAsia"/>
          <w:b/>
          <w:sz w:val="24"/>
          <w:szCs w:val="24"/>
        </w:rPr>
        <w:t>Cochran</w:t>
      </w:r>
      <w:r w:rsidRPr="00EA1E8A">
        <w:rPr>
          <w:rFonts w:ascii="Times New Roman" w:eastAsia="宋体" w:hAnsi="Times New Roman" w:cs="Times New Roman"/>
          <w:b/>
          <w:sz w:val="24"/>
          <w:szCs w:val="24"/>
        </w:rPr>
        <w:t>e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 calcium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 xml:space="preserve">#2 </w:t>
      </w:r>
      <w:r w:rsidRPr="00EA1E8A">
        <w:rPr>
          <w:rFonts w:ascii="Times New Roman" w:eastAsia="宋体" w:hAnsi="Times New Roman" w:cs="Times New Roman"/>
        </w:rPr>
        <w:t>postmenopausal or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"post-menopausal" or postmenopause or "post-menopause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3</w:t>
      </w:r>
      <w:r w:rsidRPr="00EA1E8A">
        <w:t xml:space="preserve"> </w:t>
      </w:r>
      <w:r w:rsidRPr="00EA1E8A">
        <w:rPr>
          <w:rFonts w:ascii="Times New Roman" w:eastAsia="宋体" w:hAnsi="Times New Roman" w:cs="Times New Roman"/>
        </w:rPr>
        <w:t xml:space="preserve">"bone density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mineral density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mineral densities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#4 "bone mass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strength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5 "bone mineral content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6 #3 or #4 or #5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bookmarkStart w:id="13" w:name="OLE_LINK6"/>
      <w:r w:rsidRPr="00EA1E8A">
        <w:rPr>
          <w:rFonts w:ascii="Times New Roman" w:eastAsia="宋体" w:hAnsi="Times New Roman" w:cs="Times New Roman"/>
        </w:rPr>
        <w:t>#7 "controlled clinical trial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8 MeSH descriptor: [Controlled Clinical Trial] explode all trees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9</w:t>
      </w:r>
      <w:r w:rsidRPr="00EA1E8A">
        <w:t xml:space="preserve"> </w:t>
      </w:r>
      <w:r w:rsidRPr="00EA1E8A">
        <w:rPr>
          <w:rFonts w:ascii="Times New Roman" w:eastAsia="宋体" w:hAnsi="Times New Roman" w:cs="Times New Roman"/>
        </w:rPr>
        <w:t>randomised or randomized or randomly or placebo or trial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0 #7 or #8 or #9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11 #1 and #2 and #6 and #10</w:t>
      </w:r>
    </w:p>
    <w:bookmarkEnd w:id="13"/>
    <w:p w:rsidR="000A4F0F" w:rsidRPr="00EA1E8A" w:rsidRDefault="000A4F0F" w:rsidP="000A4F0F">
      <w:pPr>
        <w:rPr>
          <w:rFonts w:ascii="Times New Roman" w:eastAsia="宋体" w:hAnsi="Times New Roman" w:cs="Times New Roman"/>
          <w:b/>
          <w:sz w:val="24"/>
          <w:szCs w:val="24"/>
        </w:rPr>
      </w:pPr>
      <w:r w:rsidRPr="00EA1E8A">
        <w:rPr>
          <w:rFonts w:ascii="Times New Roman" w:eastAsia="宋体" w:hAnsi="Times New Roman" w:cs="Times New Roman"/>
          <w:b/>
          <w:sz w:val="24"/>
          <w:szCs w:val="24"/>
        </w:rPr>
        <w:t>EMBASE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1</w:t>
      </w:r>
      <w:bookmarkStart w:id="14" w:name="OLE_LINK16"/>
      <w:r w:rsidRPr="00EA1E8A">
        <w:rPr>
          <w:rFonts w:ascii="Times New Roman" w:eastAsia="宋体" w:hAnsi="Times New Roman" w:cs="Times New Roman"/>
        </w:rPr>
        <w:t xml:space="preserve"> 'calcium'/exp</w:t>
      </w:r>
      <w:bookmarkEnd w:id="14"/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</w:t>
      </w:r>
      <w:bookmarkStart w:id="15" w:name="OLE_LINK18"/>
      <w:bookmarkStart w:id="16" w:name="OLE_LINK19"/>
      <w:r w:rsidRPr="00EA1E8A">
        <w:rPr>
          <w:rFonts w:ascii="Times New Roman" w:eastAsia="宋体" w:hAnsi="Times New Roman" w:cs="Times New Roman"/>
        </w:rPr>
        <w:t>calcium</w:t>
      </w:r>
      <w:bookmarkEnd w:id="15"/>
      <w:bookmarkEnd w:id="16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bookmarkStart w:id="17" w:name="OLE_LINK21"/>
      <w:r w:rsidRPr="00EA1E8A">
        <w:rPr>
          <w:rFonts w:ascii="Times New Roman" w:eastAsia="宋体" w:hAnsi="Times New Roman" w:cs="Times New Roman"/>
        </w:rPr>
        <w:t>2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'</w:t>
      </w:r>
      <w:bookmarkStart w:id="18" w:name="OLE_LINK9"/>
      <w:bookmarkStart w:id="19" w:name="OLE_LINK10"/>
      <w:r w:rsidRPr="00EA1E8A">
        <w:rPr>
          <w:rFonts w:ascii="Times New Roman" w:eastAsia="宋体" w:hAnsi="Times New Roman" w:cs="Times New Roman"/>
        </w:rPr>
        <w:t>postmenopause</w:t>
      </w:r>
      <w:bookmarkEnd w:id="18"/>
      <w:bookmarkEnd w:id="19"/>
      <w:r w:rsidRPr="00EA1E8A">
        <w:rPr>
          <w:rFonts w:ascii="Times New Roman" w:eastAsia="宋体" w:hAnsi="Times New Roman" w:cs="Times New Roman"/>
        </w:rPr>
        <w:t>'/exp</w:t>
      </w:r>
      <w:bookmarkEnd w:id="17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 xml:space="preserve">#3 </w:t>
      </w:r>
      <w:bookmarkStart w:id="20" w:name="OLE_LINK22"/>
      <w:r w:rsidRPr="00EA1E8A">
        <w:rPr>
          <w:rFonts w:ascii="Times New Roman" w:eastAsia="宋体" w:hAnsi="Times New Roman" w:cs="Times New Roman"/>
        </w:rPr>
        <w:t>postmenopausal or 'post-menopausal' or postmenopause or 'post-menopause'</w:t>
      </w:r>
      <w:bookmarkEnd w:id="20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4 #2 or #3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 xml:space="preserve">#5 </w:t>
      </w:r>
      <w:bookmarkStart w:id="21" w:name="OLE_LINK23"/>
      <w:r w:rsidRPr="00EA1E8A">
        <w:rPr>
          <w:rFonts w:ascii="Times New Roman" w:eastAsia="宋体" w:hAnsi="Times New Roman" w:cs="Times New Roman"/>
        </w:rPr>
        <w:t>'bone density'/exp or 'bone mineral density'/exp</w:t>
      </w:r>
      <w:bookmarkEnd w:id="21"/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ass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strength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ineral content'/exp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6 </w:t>
      </w:r>
      <w:bookmarkStart w:id="22" w:name="OLE_LINK24"/>
      <w:bookmarkStart w:id="23" w:name="OLE_LINK25"/>
      <w:r w:rsidRPr="00EA1E8A">
        <w:rPr>
          <w:rFonts w:ascii="Times New Roman" w:eastAsia="宋体" w:hAnsi="Times New Roman" w:cs="Times New Roman"/>
        </w:rPr>
        <w:t>'bone density' or 'bone mineral density' or 'bone mineral densities'</w:t>
      </w:r>
      <w:bookmarkEnd w:id="22"/>
      <w:bookmarkEnd w:id="23"/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ass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strength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ineral content'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7 #5 or #6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8</w:t>
      </w:r>
      <w:bookmarkStart w:id="24" w:name="OLE_LINK35"/>
      <w:r w:rsidRPr="00EA1E8A">
        <w:rPr>
          <w:rFonts w:ascii="Times New Roman" w:eastAsia="宋体" w:hAnsi="Times New Roman" w:cs="Times New Roman"/>
        </w:rPr>
        <w:t xml:space="preserve"> </w:t>
      </w:r>
      <w:bookmarkStart w:id="25" w:name="OLE_LINK33"/>
      <w:r w:rsidRPr="00EA1E8A">
        <w:rPr>
          <w:rFonts w:ascii="Times New Roman" w:eastAsia="宋体" w:hAnsi="Times New Roman" w:cs="Times New Roman"/>
        </w:rPr>
        <w:t>'controlled clinical trial'</w:t>
      </w:r>
      <w:bookmarkEnd w:id="24"/>
      <w:r w:rsidRPr="00EA1E8A">
        <w:rPr>
          <w:rFonts w:ascii="Times New Roman" w:eastAsia="宋体" w:hAnsi="Times New Roman" w:cs="Times New Roman"/>
        </w:rPr>
        <w:t>/exp</w:t>
      </w:r>
      <w:bookmarkEnd w:id="25"/>
      <w:r w:rsidRPr="00EA1E8A">
        <w:rPr>
          <w:rFonts w:ascii="Times New Roman" w:eastAsia="宋体" w:hAnsi="Times New Roman" w:cs="Times New Roman"/>
        </w:rPr>
        <w:t xml:space="preserve"> or 'controlled clinical trial'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bookmarkStart w:id="26" w:name="OLE_LINK34"/>
      <w:r w:rsidRPr="00EA1E8A">
        <w:rPr>
          <w:rFonts w:ascii="Times New Roman" w:eastAsia="宋体" w:hAnsi="Times New Roman" w:cs="Times New Roman"/>
        </w:rPr>
        <w:t xml:space="preserve">9 randomized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random</w:t>
      </w:r>
      <w:r w:rsidRPr="00EA1E8A">
        <w:rPr>
          <w:rFonts w:ascii="Times New Roman" w:eastAsia="宋体" w:hAnsi="Times New Roman" w:cs="Times New Roman" w:hint="eastAsia"/>
        </w:rPr>
        <w:t>ly</w:t>
      </w:r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randomised </w:t>
      </w:r>
      <w:r w:rsidRPr="00EA1E8A">
        <w:rPr>
          <w:rFonts w:ascii="Times New Roman" w:eastAsia="宋体" w:hAnsi="Times New Roman" w:cs="Times New Roman" w:hint="eastAsia"/>
        </w:rPr>
        <w:t>or placebo</w:t>
      </w:r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</w:t>
      </w:r>
      <w:r w:rsidR="00082047">
        <w:rPr>
          <w:rFonts w:ascii="Times New Roman" w:eastAsia="宋体" w:hAnsi="Times New Roman" w:cs="Times New Roman" w:hint="eastAsia"/>
        </w:rPr>
        <w:t>trial</w:t>
      </w:r>
      <w:bookmarkEnd w:id="26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10 #8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#9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  <w:b/>
          <w:sz w:val="28"/>
        </w:rPr>
      </w:pPr>
      <w:r w:rsidRPr="00EA1E8A">
        <w:rPr>
          <w:rFonts w:ascii="Times New Roman" w:eastAsia="宋体" w:hAnsi="Times New Roman" w:cs="Times New Roman" w:hint="eastAsia"/>
        </w:rPr>
        <w:t>#1</w:t>
      </w:r>
      <w:r w:rsidRPr="00EA1E8A">
        <w:rPr>
          <w:rFonts w:ascii="Times New Roman" w:eastAsia="宋体" w:hAnsi="Times New Roman" w:cs="Times New Roman"/>
        </w:rPr>
        <w:t>1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#1 and #4 and #7 and #10</w:t>
      </w:r>
    </w:p>
    <w:p w:rsidR="000A4F0F" w:rsidRPr="00EA1E8A" w:rsidRDefault="000A4F0F" w:rsidP="000A4F0F">
      <w:pPr>
        <w:jc w:val="center"/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  <w:b/>
          <w:sz w:val="28"/>
        </w:rPr>
        <w:lastRenderedPageBreak/>
        <w:t>V</w:t>
      </w:r>
      <w:r w:rsidRPr="00EA1E8A">
        <w:rPr>
          <w:rFonts w:ascii="Times New Roman" w:eastAsia="宋体" w:hAnsi="Times New Roman" w:cs="Times New Roman"/>
          <w:b/>
          <w:sz w:val="28"/>
        </w:rPr>
        <w:t xml:space="preserve">itamin </w:t>
      </w:r>
      <w:r w:rsidRPr="00EA1E8A">
        <w:rPr>
          <w:rFonts w:ascii="Times New Roman" w:eastAsia="宋体" w:hAnsi="Times New Roman" w:cs="Times New Roman" w:hint="eastAsia"/>
          <w:b/>
          <w:sz w:val="28"/>
        </w:rPr>
        <w:t>D</w:t>
      </w:r>
    </w:p>
    <w:p w:rsidR="00955E94" w:rsidRPr="00EA1E8A" w:rsidRDefault="00955E94" w:rsidP="00955E94">
      <w:pPr>
        <w:rPr>
          <w:rFonts w:ascii="Times New Roman" w:eastAsia="宋体" w:hAnsi="Times New Roman" w:cs="Times New Roman"/>
          <w:b/>
          <w:sz w:val="24"/>
          <w:szCs w:val="24"/>
        </w:rPr>
      </w:pPr>
      <w:bookmarkStart w:id="27" w:name="OLE_LINK11"/>
      <w:bookmarkStart w:id="28" w:name="OLE_LINK15"/>
      <w:r>
        <w:rPr>
          <w:rFonts w:ascii="Times New Roman" w:eastAsia="宋体" w:hAnsi="Times New Roman" w:cs="Times New Roman"/>
          <w:b/>
          <w:sz w:val="24"/>
          <w:szCs w:val="24"/>
        </w:rPr>
        <w:t>MEDLINE</w:t>
      </w:r>
    </w:p>
    <w:p w:rsidR="000A4F0F" w:rsidRPr="00EA1E8A" w:rsidRDefault="00955E94" w:rsidP="00955E94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 </w:t>
      </w:r>
      <w:r w:rsidR="000A4F0F" w:rsidRPr="00EA1E8A">
        <w:rPr>
          <w:rFonts w:ascii="Times New Roman" w:eastAsia="宋体" w:hAnsi="Times New Roman" w:cs="Times New Roman"/>
        </w:rPr>
        <w:t>(("vitamin d"[MeSH Terms] OR "vitamin d"[All Fields])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OR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("ergocalciferols"[MeSH Terms] OR "ergocalciferols"[All Fields] OR "ergocalciferol"[All Fields]  OR "calciferols"[All Fields] OR "calciferol"[All Fields] OR "vitamin d2"[All Fields])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OR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("cholecalciferol"[MeSH Terms] OR "cholecalciferol</w:t>
      </w:r>
      <w:r w:rsidRPr="00EA1E8A">
        <w:rPr>
          <w:rFonts w:ascii="Times New Roman" w:eastAsia="宋体" w:hAnsi="Times New Roman" w:cs="Times New Roman" w:hint="eastAsia"/>
        </w:rPr>
        <w:t>s</w:t>
      </w:r>
      <w:r w:rsidRPr="00EA1E8A">
        <w:rPr>
          <w:rFonts w:ascii="Times New Roman" w:eastAsia="宋体" w:hAnsi="Times New Roman" w:cs="Times New Roman"/>
        </w:rPr>
        <w:t>"[All Fields] OR "cholecalciferol"[All Fields] OR "calcitriol"[MeSH Terms] OR "calcitriols"[All Fields] OR "calcitriol"[All Fields] OR "vitamin d3"[All Fields]))</w:t>
      </w:r>
    </w:p>
    <w:bookmarkEnd w:id="27"/>
    <w:bookmarkEnd w:id="28"/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AND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("postmenopausal" [All Fields] OR "post-menopausal" [All Fields] OR ("postmenopause"[MeSH Terms] OR "postmenopause"[All Fields]) OR "post-menopause"[All Fields])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AND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(("bone density"[MeSH Terms] OR "bone density"[All Fields]) OR "bone mineral density"[All Fields] OR "bone mineral densities"[All Fields] OR "bone mass"[All Fields] OR "bone strength"[All Fields] OR "bone mineral content"[All Fields]) 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AND 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 ("randomized controlled trial"[Publication Type] OR "</w:t>
      </w:r>
      <w:r w:rsidR="000717A1">
        <w:rPr>
          <w:rFonts w:ascii="Times New Roman" w:eastAsia="宋体" w:hAnsi="Times New Roman" w:cs="Times New Roman"/>
        </w:rPr>
        <w:t>controlled clinical trials</w:t>
      </w:r>
      <w:r w:rsidRPr="00EA1E8A">
        <w:rPr>
          <w:rFonts w:ascii="Times New Roman" w:eastAsia="宋体" w:hAnsi="Times New Roman" w:cs="Times New Roman"/>
        </w:rPr>
        <w:t xml:space="preserve"> as topic"[MeSH Terms] OR "controlled clinical trial"[All Fields] OR "randomized"[All Fields] OR "randomised"[All Fields] OR "random</w:t>
      </w:r>
      <w:r w:rsidRPr="00EA1E8A">
        <w:rPr>
          <w:rFonts w:ascii="Times New Roman" w:eastAsia="宋体" w:hAnsi="Times New Roman" w:cs="Times New Roman" w:hint="eastAsia"/>
        </w:rPr>
        <w:t>ly</w:t>
      </w:r>
      <w:r w:rsidRPr="00EA1E8A">
        <w:rPr>
          <w:rFonts w:ascii="Times New Roman" w:eastAsia="宋体" w:hAnsi="Times New Roman" w:cs="Times New Roman"/>
        </w:rPr>
        <w:t xml:space="preserve">"[All Fields] </w:t>
      </w:r>
      <w:r w:rsidRPr="00EA1E8A">
        <w:rPr>
          <w:rFonts w:ascii="Times New Roman" w:eastAsia="宋体" w:hAnsi="Times New Roman" w:cs="Times New Roman" w:hint="eastAsia"/>
        </w:rPr>
        <w:t xml:space="preserve">OR </w:t>
      </w:r>
      <w:r w:rsidRPr="00EA1E8A">
        <w:rPr>
          <w:rFonts w:ascii="Times New Roman" w:eastAsia="宋体" w:hAnsi="Times New Roman" w:cs="Times New Roman"/>
        </w:rPr>
        <w:t>"</w:t>
      </w:r>
      <w:r w:rsidRPr="00EA1E8A">
        <w:rPr>
          <w:rFonts w:ascii="Times New Roman" w:eastAsia="宋体" w:hAnsi="Times New Roman" w:cs="Times New Roman" w:hint="eastAsia"/>
        </w:rPr>
        <w:t>placebo</w:t>
      </w:r>
      <w:r w:rsidRPr="00EA1E8A">
        <w:rPr>
          <w:rFonts w:ascii="Times New Roman" w:eastAsia="宋体" w:hAnsi="Times New Roman" w:cs="Times New Roman"/>
        </w:rPr>
        <w:t>"[All Fields] OR "trial"[All Fields])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  <w:b/>
          <w:sz w:val="24"/>
          <w:szCs w:val="24"/>
        </w:rPr>
      </w:pPr>
      <w:r w:rsidRPr="00EA1E8A">
        <w:rPr>
          <w:rFonts w:ascii="Times New Roman" w:eastAsia="宋体" w:hAnsi="Times New Roman" w:cs="Times New Roman" w:hint="eastAsia"/>
          <w:b/>
          <w:sz w:val="24"/>
          <w:szCs w:val="24"/>
        </w:rPr>
        <w:t>Cochran</w:t>
      </w:r>
      <w:r w:rsidRPr="00EA1E8A">
        <w:rPr>
          <w:rFonts w:ascii="Times New Roman" w:eastAsia="宋体" w:hAnsi="Times New Roman" w:cs="Times New Roman"/>
          <w:b/>
          <w:sz w:val="24"/>
          <w:szCs w:val="24"/>
        </w:rPr>
        <w:t>e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 "vitamin d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2 ergocalciferol or calciferol or "vitamin d2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3 cholecalciferol or calcitriol or "vitamin d3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4 #1 or #2 or #3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 xml:space="preserve">#5 </w:t>
      </w:r>
      <w:r w:rsidRPr="00EA1E8A">
        <w:rPr>
          <w:rFonts w:ascii="Times New Roman" w:eastAsia="宋体" w:hAnsi="Times New Roman" w:cs="Times New Roman"/>
        </w:rPr>
        <w:t>postmenopausal or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"post-menopausal" or postmenopause or "post-menopause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6</w:t>
      </w:r>
      <w:r w:rsidRPr="00EA1E8A">
        <w:t xml:space="preserve"> </w:t>
      </w:r>
      <w:r w:rsidRPr="00EA1E8A">
        <w:rPr>
          <w:rFonts w:ascii="Times New Roman" w:eastAsia="宋体" w:hAnsi="Times New Roman" w:cs="Times New Roman"/>
        </w:rPr>
        <w:t xml:space="preserve">"bone density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mineral density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mineral densities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#7 "bone mass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strength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8 "bone mineral content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9 #6 or #7 or #8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0 "controlled clinical trial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1 MeSH descriptor: [Controlled Clinical Trial] explode all trees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2</w:t>
      </w:r>
      <w:r w:rsidRPr="00EA1E8A">
        <w:t xml:space="preserve"> </w:t>
      </w:r>
      <w:r w:rsidRPr="00EA1E8A">
        <w:rPr>
          <w:rFonts w:ascii="Times New Roman" w:eastAsia="宋体" w:hAnsi="Times New Roman" w:cs="Times New Roman"/>
        </w:rPr>
        <w:t>randomised or randomized or randomly or placebo or trial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3 #10 or #11 or #12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="00FE41DC" w:rsidRPr="00EA1E8A">
        <w:rPr>
          <w:rFonts w:ascii="Times New Roman" w:eastAsia="宋体" w:hAnsi="Times New Roman" w:cs="Times New Roman"/>
        </w:rPr>
        <w:t>14 #4 and #5 and #9 and #13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  <w:b/>
          <w:sz w:val="24"/>
          <w:szCs w:val="24"/>
        </w:rPr>
      </w:pPr>
      <w:r w:rsidRPr="00EA1E8A">
        <w:rPr>
          <w:rFonts w:ascii="Times New Roman" w:eastAsia="宋体" w:hAnsi="Times New Roman" w:cs="Times New Roman"/>
          <w:b/>
          <w:sz w:val="24"/>
          <w:szCs w:val="24"/>
        </w:rPr>
        <w:t>EMBASE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#1 </w:t>
      </w:r>
      <w:bookmarkStart w:id="29" w:name="OLE_LINK36"/>
      <w:bookmarkStart w:id="30" w:name="OLE_LINK37"/>
      <w:r w:rsidRPr="00EA1E8A">
        <w:rPr>
          <w:rFonts w:ascii="Times New Roman" w:eastAsia="宋体" w:hAnsi="Times New Roman" w:cs="Times New Roman"/>
        </w:rPr>
        <w:t>'vitamin d'/exp or 'vitamin d'</w:t>
      </w:r>
      <w:bookmarkEnd w:id="29"/>
      <w:bookmarkEnd w:id="30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</w:t>
      </w:r>
      <w:r w:rsidRPr="00EA1E8A">
        <w:rPr>
          <w:rFonts w:ascii="Times New Roman" w:eastAsia="宋体" w:hAnsi="Times New Roman" w:cs="Times New Roman" w:hint="eastAsia"/>
        </w:rPr>
        <w:t>2</w:t>
      </w:r>
      <w:bookmarkStart w:id="31" w:name="OLE_LINK38"/>
      <w:bookmarkStart w:id="32" w:name="OLE_LINK39"/>
      <w:r w:rsidRPr="00EA1E8A">
        <w:rPr>
          <w:rFonts w:ascii="Times New Roman" w:eastAsia="宋体" w:hAnsi="Times New Roman" w:cs="Times New Roman"/>
        </w:rPr>
        <w:t xml:space="preserve"> '</w:t>
      </w:r>
      <w:bookmarkStart w:id="33" w:name="OLE_LINK45"/>
      <w:bookmarkStart w:id="34" w:name="OLE_LINK46"/>
      <w:r w:rsidRPr="00EA1E8A">
        <w:rPr>
          <w:rFonts w:ascii="Times New Roman" w:eastAsia="宋体" w:hAnsi="Times New Roman" w:cs="Times New Roman"/>
        </w:rPr>
        <w:t>ergocalciferol</w:t>
      </w:r>
      <w:bookmarkEnd w:id="33"/>
      <w:bookmarkEnd w:id="34"/>
      <w:r w:rsidRPr="00EA1E8A">
        <w:rPr>
          <w:rFonts w:ascii="Times New Roman" w:eastAsia="宋体" w:hAnsi="Times New Roman" w:cs="Times New Roman"/>
        </w:rPr>
        <w:t>'/exp or ergocalciferol</w:t>
      </w:r>
      <w:bookmarkEnd w:id="31"/>
      <w:bookmarkEnd w:id="32"/>
      <w:r w:rsidRPr="00EA1E8A">
        <w:rPr>
          <w:rFonts w:ascii="Times New Roman" w:eastAsia="宋体" w:hAnsi="Times New Roman" w:cs="Times New Roman"/>
        </w:rPr>
        <w:t xml:space="preserve"> or ergocalciferols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</w:t>
      </w:r>
      <w:bookmarkStart w:id="35" w:name="OLE_LINK42"/>
      <w:r w:rsidRPr="00EA1E8A">
        <w:rPr>
          <w:rFonts w:ascii="Times New Roman" w:eastAsia="宋体" w:hAnsi="Times New Roman" w:cs="Times New Roman"/>
        </w:rPr>
        <w:t>3 'calciferol'/exp or calciferol or calciferols</w:t>
      </w:r>
      <w:bookmarkEnd w:id="35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</w:t>
      </w:r>
      <w:bookmarkStart w:id="36" w:name="OLE_LINK43"/>
      <w:bookmarkStart w:id="37" w:name="OLE_LINK44"/>
      <w:r w:rsidRPr="00EA1E8A">
        <w:rPr>
          <w:rFonts w:ascii="Times New Roman" w:eastAsia="宋体" w:hAnsi="Times New Roman" w:cs="Times New Roman"/>
        </w:rPr>
        <w:t>4 'vitamin d2'/exp or 'vitamin d2'</w:t>
      </w:r>
    </w:p>
    <w:bookmarkEnd w:id="36"/>
    <w:bookmarkEnd w:id="37"/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5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#</w:t>
      </w:r>
      <w:r w:rsidRPr="00EA1E8A">
        <w:rPr>
          <w:rFonts w:ascii="Times New Roman" w:eastAsia="宋体" w:hAnsi="Times New Roman" w:cs="Times New Roman" w:hint="eastAsia"/>
        </w:rPr>
        <w:t>2</w:t>
      </w:r>
      <w:r w:rsidRPr="00EA1E8A">
        <w:rPr>
          <w:rFonts w:ascii="Times New Roman" w:eastAsia="宋体" w:hAnsi="Times New Roman" w:cs="Times New Roman"/>
        </w:rPr>
        <w:t xml:space="preserve"> or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#</w:t>
      </w:r>
      <w:r w:rsidRPr="00EA1E8A">
        <w:rPr>
          <w:rFonts w:ascii="Times New Roman" w:eastAsia="宋体" w:hAnsi="Times New Roman" w:cs="Times New Roman" w:hint="eastAsia"/>
        </w:rPr>
        <w:t>3</w:t>
      </w:r>
      <w:r w:rsidRPr="00EA1E8A">
        <w:rPr>
          <w:rFonts w:ascii="Times New Roman" w:eastAsia="宋体" w:hAnsi="Times New Roman" w:cs="Times New Roman"/>
        </w:rPr>
        <w:t xml:space="preserve"> or #4 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lastRenderedPageBreak/>
        <w:t>#6 'cholecalciferol'/exp or cholecalciferol or cholecalciferols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#7 </w:t>
      </w:r>
      <w:bookmarkStart w:id="38" w:name="OLE_LINK47"/>
      <w:r w:rsidRPr="00EA1E8A">
        <w:rPr>
          <w:rFonts w:ascii="Times New Roman" w:eastAsia="宋体" w:hAnsi="Times New Roman" w:cs="Times New Roman"/>
        </w:rPr>
        <w:t>'calcitriol'/exp or calcitriol or calcitriols</w:t>
      </w:r>
      <w:bookmarkEnd w:id="38"/>
      <w:r w:rsidRPr="00EA1E8A">
        <w:rPr>
          <w:rFonts w:ascii="Times New Roman" w:eastAsia="宋体" w:hAnsi="Times New Roman" w:cs="Times New Roman"/>
        </w:rPr>
        <w:t xml:space="preserve"> 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8</w:t>
      </w:r>
      <w:bookmarkStart w:id="39" w:name="OLE_LINK48"/>
      <w:bookmarkStart w:id="40" w:name="OLE_LINK49"/>
      <w:r w:rsidRPr="00EA1E8A">
        <w:rPr>
          <w:rFonts w:ascii="Times New Roman" w:eastAsia="宋体" w:hAnsi="Times New Roman" w:cs="Times New Roman"/>
        </w:rPr>
        <w:t xml:space="preserve"> 'vitamin d3'/exp or 'vitamin d3'</w:t>
      </w:r>
      <w:bookmarkEnd w:id="39"/>
      <w:bookmarkEnd w:id="40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9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bookmarkStart w:id="41" w:name="OLE_LINK50"/>
      <w:bookmarkStart w:id="42" w:name="OLE_LINK51"/>
      <w:r w:rsidRPr="00EA1E8A">
        <w:rPr>
          <w:rFonts w:ascii="Times New Roman" w:eastAsia="宋体" w:hAnsi="Times New Roman" w:cs="Times New Roman"/>
        </w:rPr>
        <w:t>#</w:t>
      </w:r>
      <w:r w:rsidRPr="00EA1E8A">
        <w:rPr>
          <w:rFonts w:ascii="Times New Roman" w:eastAsia="宋体" w:hAnsi="Times New Roman" w:cs="Times New Roman" w:hint="eastAsia"/>
        </w:rPr>
        <w:t xml:space="preserve">6 or </w:t>
      </w:r>
      <w:r w:rsidRPr="00EA1E8A">
        <w:rPr>
          <w:rFonts w:ascii="Times New Roman" w:eastAsia="宋体" w:hAnsi="Times New Roman" w:cs="Times New Roman"/>
        </w:rPr>
        <w:t>#</w:t>
      </w:r>
      <w:r w:rsidRPr="00EA1E8A">
        <w:rPr>
          <w:rFonts w:ascii="Times New Roman" w:eastAsia="宋体" w:hAnsi="Times New Roman" w:cs="Times New Roman" w:hint="eastAsia"/>
        </w:rPr>
        <w:t xml:space="preserve">7 or </w:t>
      </w:r>
      <w:r w:rsidRPr="00EA1E8A">
        <w:rPr>
          <w:rFonts w:ascii="Times New Roman" w:eastAsia="宋体" w:hAnsi="Times New Roman" w:cs="Times New Roman"/>
        </w:rPr>
        <w:t>#</w:t>
      </w:r>
      <w:r w:rsidRPr="00EA1E8A">
        <w:rPr>
          <w:rFonts w:ascii="Times New Roman" w:eastAsia="宋体" w:hAnsi="Times New Roman" w:cs="Times New Roman" w:hint="eastAsia"/>
        </w:rPr>
        <w:t>8</w:t>
      </w:r>
      <w:bookmarkEnd w:id="41"/>
      <w:bookmarkEnd w:id="42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#10 </w:t>
      </w:r>
      <w:bookmarkStart w:id="43" w:name="OLE_LINK52"/>
      <w:r w:rsidRPr="00EA1E8A">
        <w:rPr>
          <w:rFonts w:ascii="Times New Roman" w:eastAsia="宋体" w:hAnsi="Times New Roman" w:cs="Times New Roman"/>
        </w:rPr>
        <w:t>#1 or #5 or #9</w:t>
      </w:r>
      <w:bookmarkEnd w:id="43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11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bookmarkStart w:id="44" w:name="OLE_LINK53"/>
      <w:bookmarkStart w:id="45" w:name="OLE_LINK54"/>
      <w:r w:rsidRPr="00EA1E8A">
        <w:rPr>
          <w:rFonts w:ascii="Times New Roman" w:eastAsia="宋体" w:hAnsi="Times New Roman" w:cs="Times New Roman"/>
        </w:rPr>
        <w:t>'postmenopause'/exp</w:t>
      </w:r>
      <w:bookmarkEnd w:id="44"/>
      <w:bookmarkEnd w:id="45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12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bookmarkStart w:id="46" w:name="OLE_LINK55"/>
      <w:bookmarkStart w:id="47" w:name="OLE_LINK56"/>
      <w:r w:rsidRPr="00EA1E8A">
        <w:rPr>
          <w:rFonts w:ascii="Times New Roman" w:eastAsia="宋体" w:hAnsi="Times New Roman" w:cs="Times New Roman"/>
        </w:rPr>
        <w:t>postmenopausal or 'post-menopausal' or postmenopause or 'post-menopause'</w:t>
      </w:r>
    </w:p>
    <w:bookmarkEnd w:id="46"/>
    <w:bookmarkEnd w:id="47"/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13 </w:t>
      </w:r>
      <w:bookmarkStart w:id="48" w:name="OLE_LINK57"/>
      <w:bookmarkStart w:id="49" w:name="OLE_LINK58"/>
      <w:r w:rsidRPr="00EA1E8A">
        <w:rPr>
          <w:rFonts w:ascii="Times New Roman" w:eastAsia="宋体" w:hAnsi="Times New Roman" w:cs="Times New Roman"/>
        </w:rPr>
        <w:t>#11 or #12</w:t>
      </w:r>
      <w:bookmarkEnd w:id="48"/>
      <w:bookmarkEnd w:id="49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14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 xml:space="preserve">'bone density'/exp or 'bone mineral density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ass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strength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ineral content'/exp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15 'bone density' or 'bone mineral density' or 'bone mineral densities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ass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strength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ineral content'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16 </w:t>
      </w:r>
      <w:bookmarkStart w:id="50" w:name="OLE_LINK61"/>
      <w:bookmarkStart w:id="51" w:name="OLE_LINK62"/>
      <w:r w:rsidRPr="00EA1E8A">
        <w:rPr>
          <w:rFonts w:ascii="Times New Roman" w:eastAsia="宋体" w:hAnsi="Times New Roman" w:cs="Times New Roman"/>
        </w:rPr>
        <w:t>#14 or #15</w:t>
      </w:r>
    </w:p>
    <w:bookmarkEnd w:id="50"/>
    <w:bookmarkEnd w:id="51"/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17 </w:t>
      </w:r>
      <w:bookmarkStart w:id="52" w:name="OLE_LINK63"/>
      <w:r w:rsidRPr="00EA1E8A">
        <w:rPr>
          <w:rFonts w:ascii="Times New Roman" w:eastAsia="宋体" w:hAnsi="Times New Roman" w:cs="Times New Roman"/>
        </w:rPr>
        <w:t>'controlled clinical trial'/exp or 'controlled clinical trial'</w:t>
      </w:r>
    </w:p>
    <w:bookmarkEnd w:id="52"/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18</w:t>
      </w:r>
      <w:bookmarkStart w:id="53" w:name="OLE_LINK64"/>
      <w:r w:rsidRPr="00EA1E8A">
        <w:rPr>
          <w:rFonts w:ascii="Times New Roman" w:eastAsia="宋体" w:hAnsi="Times New Roman" w:cs="Times New Roman"/>
        </w:rPr>
        <w:t xml:space="preserve"> randomized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random</w:t>
      </w:r>
      <w:r w:rsidRPr="00EA1E8A">
        <w:rPr>
          <w:rFonts w:ascii="Times New Roman" w:eastAsia="宋体" w:hAnsi="Times New Roman" w:cs="Times New Roman" w:hint="eastAsia"/>
        </w:rPr>
        <w:t>ly</w:t>
      </w:r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randomised </w:t>
      </w:r>
      <w:r w:rsidRPr="00EA1E8A">
        <w:rPr>
          <w:rFonts w:ascii="Times New Roman" w:eastAsia="宋体" w:hAnsi="Times New Roman" w:cs="Times New Roman" w:hint="eastAsia"/>
        </w:rPr>
        <w:t>or placebo</w:t>
      </w:r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</w:t>
      </w:r>
      <w:r w:rsidR="00082047">
        <w:rPr>
          <w:rFonts w:ascii="Times New Roman" w:eastAsia="宋体" w:hAnsi="Times New Roman" w:cs="Times New Roman" w:hint="eastAsia"/>
        </w:rPr>
        <w:t>trial</w:t>
      </w:r>
    </w:p>
    <w:bookmarkEnd w:id="53"/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19 #17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#18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 xml:space="preserve">#20 </w:t>
      </w:r>
      <w:r w:rsidRPr="00EA1E8A">
        <w:rPr>
          <w:rFonts w:ascii="Times New Roman" w:eastAsia="宋体" w:hAnsi="Times New Roman" w:cs="Times New Roman"/>
        </w:rPr>
        <w:t>#10 and #13 and #16 and #19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  <w:b/>
          <w:sz w:val="28"/>
        </w:rPr>
      </w:pPr>
    </w:p>
    <w:p w:rsidR="000A4F0F" w:rsidRPr="00EA1E8A" w:rsidRDefault="000A4F0F" w:rsidP="000A4F0F">
      <w:pPr>
        <w:jc w:val="center"/>
        <w:rPr>
          <w:rFonts w:ascii="Times New Roman" w:eastAsia="宋体" w:hAnsi="Times New Roman" w:cs="Times New Roman"/>
          <w:b/>
          <w:sz w:val="28"/>
        </w:rPr>
      </w:pPr>
      <w:r w:rsidRPr="00EA1E8A">
        <w:rPr>
          <w:rFonts w:ascii="Times New Roman" w:eastAsia="宋体" w:hAnsi="Times New Roman" w:cs="Times New Roman" w:hint="eastAsia"/>
          <w:b/>
          <w:sz w:val="28"/>
        </w:rPr>
        <w:t>E</w:t>
      </w:r>
      <w:r w:rsidRPr="00EA1E8A">
        <w:rPr>
          <w:rFonts w:ascii="Times New Roman" w:eastAsia="宋体" w:hAnsi="Times New Roman" w:cs="Times New Roman"/>
          <w:b/>
          <w:sz w:val="28"/>
        </w:rPr>
        <w:t>xercise</w:t>
      </w:r>
    </w:p>
    <w:p w:rsidR="00955E94" w:rsidRPr="00EA1E8A" w:rsidRDefault="00955E94" w:rsidP="00955E94">
      <w:pPr>
        <w:rPr>
          <w:rFonts w:ascii="Times New Roman" w:eastAsia="宋体" w:hAnsi="Times New Roman" w:cs="Times New Roman"/>
          <w:b/>
          <w:sz w:val="24"/>
          <w:szCs w:val="24"/>
        </w:rPr>
      </w:pPr>
      <w:bookmarkStart w:id="54" w:name="OLE_LINK5"/>
      <w:r>
        <w:rPr>
          <w:rFonts w:ascii="Times New Roman" w:eastAsia="宋体" w:hAnsi="Times New Roman" w:cs="Times New Roman"/>
          <w:b/>
          <w:sz w:val="24"/>
          <w:szCs w:val="24"/>
        </w:rPr>
        <w:t>MEDLINE</w:t>
      </w:r>
    </w:p>
    <w:p w:rsidR="000A4F0F" w:rsidRPr="00EA1E8A" w:rsidRDefault="00955E94" w:rsidP="00955E94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 </w:t>
      </w:r>
      <w:r w:rsidR="000A4F0F" w:rsidRPr="00EA1E8A">
        <w:rPr>
          <w:rFonts w:ascii="Times New Roman" w:eastAsia="宋体" w:hAnsi="Times New Roman" w:cs="Times New Roman"/>
        </w:rPr>
        <w:t>("exercise"[MeSH Terms] OR "exercise"[All Fields]</w:t>
      </w:r>
      <w:r w:rsidR="000A4F0F" w:rsidRPr="00EA1E8A">
        <w:rPr>
          <w:rFonts w:ascii="Times New Roman" w:eastAsia="宋体" w:hAnsi="Times New Roman" w:cs="Times New Roman" w:hint="eastAsia"/>
        </w:rPr>
        <w:t xml:space="preserve"> </w:t>
      </w:r>
      <w:r w:rsidR="000A4F0F" w:rsidRPr="00EA1E8A">
        <w:rPr>
          <w:rFonts w:ascii="Times New Roman" w:eastAsia="宋体" w:hAnsi="Times New Roman" w:cs="Times New Roman"/>
        </w:rPr>
        <w:t>OR "exercises"[All Fields] OR "</w:t>
      </w:r>
      <w:bookmarkStart w:id="55" w:name="OLE_LINK20"/>
      <w:r w:rsidR="000A4F0F" w:rsidRPr="00EA1E8A">
        <w:rPr>
          <w:rFonts w:ascii="Times New Roman" w:eastAsia="宋体" w:hAnsi="Times New Roman" w:cs="Times New Roman"/>
        </w:rPr>
        <w:t>physical activity"[All Fields]</w:t>
      </w:r>
      <w:bookmarkEnd w:id="55"/>
      <w:r w:rsidR="000A4F0F" w:rsidRPr="00EA1E8A">
        <w:rPr>
          <w:rFonts w:ascii="Times New Roman" w:eastAsia="宋体" w:hAnsi="Times New Roman" w:cs="Times New Roman"/>
        </w:rPr>
        <w:t xml:space="preserve"> OR "physical activities"[All Fields] OR "sports"[MeSH Terms] OR "sports"[All Fields] OR "sport"[All Fields] OR "athletics"[All Fields] OR "athletic"[All Fields])</w:t>
      </w:r>
    </w:p>
    <w:bookmarkEnd w:id="54"/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AND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("postmenopausal" [All Fields] OR "post-menopausal" [All Fields] OR ("postmenopause"[MeSH Terms] OR "postmenopause"[All Fields]) OR "post-menopause"[All Fields])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AND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(("bone density"[MeSH Terms] OR "bone density"[All Fields]) OR "bone mineral density"[All Fields] OR "bone mineral densities"[All Fields] OR "bone mass"[All Fields] OR "bone strength"[All Fields] OR "bone mineral content"[All Fields]) 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AND 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 ("randomized controlled trial"[Publication Type] OR "</w:t>
      </w:r>
      <w:r w:rsidR="000717A1" w:rsidRPr="000717A1">
        <w:rPr>
          <w:rFonts w:ascii="Times New Roman" w:eastAsia="宋体" w:hAnsi="Times New Roman" w:cs="Times New Roman"/>
        </w:rPr>
        <w:t xml:space="preserve"> </w:t>
      </w:r>
      <w:r w:rsidR="000717A1">
        <w:rPr>
          <w:rFonts w:ascii="Times New Roman" w:eastAsia="宋体" w:hAnsi="Times New Roman" w:cs="Times New Roman"/>
        </w:rPr>
        <w:t>controlled clinical trials</w:t>
      </w:r>
      <w:r w:rsidRPr="00EA1E8A">
        <w:rPr>
          <w:rFonts w:ascii="Times New Roman" w:eastAsia="宋体" w:hAnsi="Times New Roman" w:cs="Times New Roman"/>
        </w:rPr>
        <w:t xml:space="preserve"> as topic"[MeSH Terms] OR "controlled clinical trial"[All Fields] OR "randomized"[All Fields] OR "randomised"[All Fields] OR "random</w:t>
      </w:r>
      <w:r w:rsidRPr="00EA1E8A">
        <w:rPr>
          <w:rFonts w:ascii="Times New Roman" w:eastAsia="宋体" w:hAnsi="Times New Roman" w:cs="Times New Roman" w:hint="eastAsia"/>
        </w:rPr>
        <w:t>ly</w:t>
      </w:r>
      <w:r w:rsidRPr="00EA1E8A">
        <w:rPr>
          <w:rFonts w:ascii="Times New Roman" w:eastAsia="宋体" w:hAnsi="Times New Roman" w:cs="Times New Roman"/>
        </w:rPr>
        <w:t xml:space="preserve">"[All Fields] </w:t>
      </w:r>
      <w:r w:rsidRPr="00EA1E8A">
        <w:rPr>
          <w:rFonts w:ascii="Times New Roman" w:eastAsia="宋体" w:hAnsi="Times New Roman" w:cs="Times New Roman" w:hint="eastAsia"/>
        </w:rPr>
        <w:t xml:space="preserve">OR </w:t>
      </w:r>
      <w:r w:rsidRPr="00EA1E8A">
        <w:rPr>
          <w:rFonts w:ascii="Times New Roman" w:eastAsia="宋体" w:hAnsi="Times New Roman" w:cs="Times New Roman"/>
        </w:rPr>
        <w:t>"</w:t>
      </w:r>
      <w:r w:rsidRPr="00EA1E8A">
        <w:rPr>
          <w:rFonts w:ascii="Times New Roman" w:eastAsia="宋体" w:hAnsi="Times New Roman" w:cs="Times New Roman" w:hint="eastAsia"/>
        </w:rPr>
        <w:t>placebo</w:t>
      </w:r>
      <w:r w:rsidRPr="00EA1E8A">
        <w:rPr>
          <w:rFonts w:ascii="Times New Roman" w:eastAsia="宋体" w:hAnsi="Times New Roman" w:cs="Times New Roman"/>
        </w:rPr>
        <w:t xml:space="preserve">"[All </w:t>
      </w:r>
      <w:r w:rsidR="00FE41DC" w:rsidRPr="00EA1E8A">
        <w:rPr>
          <w:rFonts w:ascii="Times New Roman" w:eastAsia="宋体" w:hAnsi="Times New Roman" w:cs="Times New Roman"/>
        </w:rPr>
        <w:t>Fields] OR "trial"[All Fields])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  <w:b/>
          <w:sz w:val="24"/>
          <w:szCs w:val="24"/>
        </w:rPr>
      </w:pPr>
      <w:r w:rsidRPr="00EA1E8A">
        <w:rPr>
          <w:rFonts w:ascii="Times New Roman" w:eastAsia="宋体" w:hAnsi="Times New Roman" w:cs="Times New Roman" w:hint="eastAsia"/>
          <w:b/>
          <w:sz w:val="24"/>
          <w:szCs w:val="24"/>
        </w:rPr>
        <w:t>Cochran</w:t>
      </w:r>
      <w:r w:rsidRPr="00EA1E8A">
        <w:rPr>
          <w:rFonts w:ascii="Times New Roman" w:eastAsia="宋体" w:hAnsi="Times New Roman" w:cs="Times New Roman"/>
          <w:b/>
          <w:sz w:val="24"/>
          <w:szCs w:val="24"/>
        </w:rPr>
        <w:t>e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#1 </w:t>
      </w:r>
      <w:bookmarkStart w:id="56" w:name="OLE_LINK7"/>
      <w:bookmarkStart w:id="57" w:name="OLE_LINK8"/>
      <w:r w:rsidRPr="00EA1E8A">
        <w:rPr>
          <w:rFonts w:ascii="Times New Roman" w:eastAsia="宋体" w:hAnsi="Times New Roman" w:cs="Times New Roman"/>
        </w:rPr>
        <w:t>exercise or sport or athletic</w:t>
      </w:r>
      <w:bookmarkEnd w:id="56"/>
      <w:bookmarkEnd w:id="57"/>
      <w:r w:rsidRPr="00EA1E8A">
        <w:rPr>
          <w:rFonts w:ascii="Times New Roman" w:eastAsia="宋体" w:hAnsi="Times New Roman" w:cs="Times New Roman"/>
        </w:rPr>
        <w:t xml:space="preserve"> 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2 physical activity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3</w:t>
      </w:r>
      <w:bookmarkStart w:id="58" w:name="OLE_LINK113"/>
      <w:bookmarkStart w:id="59" w:name="OLE_LINK114"/>
      <w:r w:rsidRPr="00EA1E8A">
        <w:rPr>
          <w:rFonts w:ascii="Times New Roman" w:eastAsia="宋体" w:hAnsi="Times New Roman" w:cs="Times New Roman"/>
        </w:rPr>
        <w:t xml:space="preserve"> #1 or #2</w:t>
      </w:r>
      <w:bookmarkEnd w:id="58"/>
      <w:bookmarkEnd w:id="59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4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postmenopausal or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"post-menopausal" or postmenopause or "post-menopause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5</w:t>
      </w:r>
      <w:r w:rsidRPr="00EA1E8A">
        <w:t xml:space="preserve"> </w:t>
      </w:r>
      <w:r w:rsidRPr="00EA1E8A">
        <w:rPr>
          <w:rFonts w:ascii="Times New Roman" w:eastAsia="宋体" w:hAnsi="Times New Roman" w:cs="Times New Roman"/>
        </w:rPr>
        <w:t xml:space="preserve">"bone density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mineral density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mineral densities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#6 "bone mass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strength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lastRenderedPageBreak/>
        <w:t>#7 "bone mineral content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8 #5 or #6 or #7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9 "controlled clinical trial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0 MeSH descriptor: [Controlled Clinical Trial] explode all trees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1</w:t>
      </w:r>
      <w:r w:rsidRPr="00EA1E8A">
        <w:t xml:space="preserve"> </w:t>
      </w:r>
      <w:r w:rsidRPr="00EA1E8A">
        <w:rPr>
          <w:rFonts w:ascii="Times New Roman" w:eastAsia="宋体" w:hAnsi="Times New Roman" w:cs="Times New Roman"/>
        </w:rPr>
        <w:t>randomised or randomized or randomly or placebo or trial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2 #9 or #10 or #11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13</w:t>
      </w:r>
      <w:r w:rsidRPr="00EA1E8A">
        <w:t xml:space="preserve"> </w:t>
      </w:r>
      <w:r w:rsidRPr="00EA1E8A">
        <w:rPr>
          <w:rFonts w:ascii="Times New Roman" w:eastAsia="宋体" w:hAnsi="Times New Roman" w:cs="Times New Roman"/>
        </w:rPr>
        <w:t>#3 and #4 and #8 and #12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  <w:b/>
          <w:sz w:val="24"/>
          <w:szCs w:val="24"/>
        </w:rPr>
      </w:pPr>
      <w:r w:rsidRPr="00EA1E8A">
        <w:rPr>
          <w:rFonts w:ascii="Times New Roman" w:eastAsia="宋体" w:hAnsi="Times New Roman" w:cs="Times New Roman"/>
          <w:b/>
          <w:sz w:val="24"/>
          <w:szCs w:val="24"/>
        </w:rPr>
        <w:t>EMBASE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 'exercise'/exp or exercise or exercises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</w:t>
      </w:r>
      <w:r w:rsidRPr="00EA1E8A">
        <w:rPr>
          <w:rFonts w:ascii="Times New Roman" w:eastAsia="宋体" w:hAnsi="Times New Roman" w:cs="Times New Roman" w:hint="eastAsia"/>
        </w:rPr>
        <w:t>2</w:t>
      </w:r>
      <w:bookmarkStart w:id="60" w:name="OLE_LINK84"/>
      <w:bookmarkStart w:id="61" w:name="OLE_LINK85"/>
      <w:r w:rsidRPr="00EA1E8A">
        <w:rPr>
          <w:rFonts w:ascii="Times New Roman" w:eastAsia="宋体" w:hAnsi="Times New Roman" w:cs="Times New Roman"/>
        </w:rPr>
        <w:t xml:space="preserve"> 'physical activity'/exp or 'physical activity' or 'physical activities'</w:t>
      </w:r>
    </w:p>
    <w:bookmarkEnd w:id="60"/>
    <w:bookmarkEnd w:id="61"/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3 '</w:t>
      </w:r>
      <w:bookmarkStart w:id="62" w:name="OLE_LINK86"/>
      <w:bookmarkStart w:id="63" w:name="OLE_LINK87"/>
      <w:r w:rsidRPr="00EA1E8A">
        <w:rPr>
          <w:rFonts w:ascii="Times New Roman" w:eastAsia="宋体" w:hAnsi="Times New Roman" w:cs="Times New Roman"/>
        </w:rPr>
        <w:t xml:space="preserve">sport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sport or sports</w:t>
      </w:r>
    </w:p>
    <w:bookmarkEnd w:id="62"/>
    <w:bookmarkEnd w:id="63"/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</w:t>
      </w:r>
      <w:r w:rsidRPr="00EA1E8A">
        <w:rPr>
          <w:rFonts w:ascii="Times New Roman" w:eastAsia="宋体" w:hAnsi="Times New Roman" w:cs="Times New Roman" w:hint="eastAsia"/>
        </w:rPr>
        <w:t>4</w:t>
      </w:r>
      <w:bookmarkStart w:id="64" w:name="OLE_LINK88"/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 xml:space="preserve">'athletics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athletics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athletic</w:t>
      </w:r>
      <w:bookmarkEnd w:id="64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5</w:t>
      </w:r>
      <w:r w:rsidRPr="00EA1E8A">
        <w:rPr>
          <w:rFonts w:ascii="Times New Roman" w:eastAsia="宋体" w:hAnsi="Times New Roman" w:cs="Times New Roman" w:hint="eastAsia"/>
        </w:rPr>
        <w:t xml:space="preserve"> #</w:t>
      </w:r>
      <w:r w:rsidRPr="00EA1E8A">
        <w:rPr>
          <w:rFonts w:ascii="Times New Roman" w:eastAsia="宋体" w:hAnsi="Times New Roman" w:cs="Times New Roman"/>
        </w:rPr>
        <w:t xml:space="preserve">1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2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3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4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6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bookmarkStart w:id="65" w:name="OLE_LINK89"/>
      <w:bookmarkStart w:id="66" w:name="OLE_LINK90"/>
      <w:r w:rsidRPr="00EA1E8A">
        <w:rPr>
          <w:rFonts w:ascii="Times New Roman" w:eastAsia="宋体" w:hAnsi="Times New Roman" w:cs="Times New Roman"/>
        </w:rPr>
        <w:t>'postmenopause'/exp</w:t>
      </w:r>
    </w:p>
    <w:bookmarkEnd w:id="65"/>
    <w:bookmarkEnd w:id="66"/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7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bookmarkStart w:id="67" w:name="OLE_LINK91"/>
      <w:r w:rsidRPr="00EA1E8A">
        <w:rPr>
          <w:rFonts w:ascii="Times New Roman" w:eastAsia="宋体" w:hAnsi="Times New Roman" w:cs="Times New Roman"/>
        </w:rPr>
        <w:t>postmenopausal or 'post-menopausal' or postmenopause or 'post-menopause'</w:t>
      </w:r>
      <w:bookmarkEnd w:id="67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8 #6 or #7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9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 xml:space="preserve">'bone density'/exp or 'bone mineral density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ass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strength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ineral content'/exp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10 'bone density' or 'bone mineral density' or 'bone mineral densities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ass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strength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ineral content'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11 #9 or #10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12 </w:t>
      </w:r>
      <w:bookmarkStart w:id="68" w:name="OLE_LINK93"/>
      <w:bookmarkStart w:id="69" w:name="OLE_LINK94"/>
      <w:r w:rsidRPr="00EA1E8A">
        <w:rPr>
          <w:rFonts w:ascii="Times New Roman" w:eastAsia="宋体" w:hAnsi="Times New Roman" w:cs="Times New Roman"/>
        </w:rPr>
        <w:t>'controlled clinical trial'/exp or 'controlled clinical trial'</w:t>
      </w:r>
      <w:bookmarkEnd w:id="68"/>
      <w:bookmarkEnd w:id="69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13</w:t>
      </w:r>
      <w:bookmarkStart w:id="70" w:name="OLE_LINK95"/>
      <w:r w:rsidRPr="00EA1E8A">
        <w:rPr>
          <w:rFonts w:ascii="Times New Roman" w:eastAsia="宋体" w:hAnsi="Times New Roman" w:cs="Times New Roman"/>
        </w:rPr>
        <w:t xml:space="preserve"> randomized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random</w:t>
      </w:r>
      <w:r w:rsidRPr="00EA1E8A">
        <w:rPr>
          <w:rFonts w:ascii="Times New Roman" w:eastAsia="宋体" w:hAnsi="Times New Roman" w:cs="Times New Roman" w:hint="eastAsia"/>
        </w:rPr>
        <w:t>ly</w:t>
      </w:r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randomised </w:t>
      </w:r>
      <w:r w:rsidRPr="00EA1E8A">
        <w:rPr>
          <w:rFonts w:ascii="Times New Roman" w:eastAsia="宋体" w:hAnsi="Times New Roman" w:cs="Times New Roman" w:hint="eastAsia"/>
        </w:rPr>
        <w:t>or placebo</w:t>
      </w:r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</w:t>
      </w:r>
      <w:r w:rsidR="00082047">
        <w:rPr>
          <w:rFonts w:ascii="Times New Roman" w:eastAsia="宋体" w:hAnsi="Times New Roman" w:cs="Times New Roman" w:hint="eastAsia"/>
        </w:rPr>
        <w:t>trial</w:t>
      </w:r>
      <w:bookmarkEnd w:id="70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14 #12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#13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 xml:space="preserve">#15 </w:t>
      </w:r>
      <w:r w:rsidRPr="00EA1E8A">
        <w:rPr>
          <w:rFonts w:ascii="Times New Roman" w:eastAsia="宋体" w:hAnsi="Times New Roman" w:cs="Times New Roman"/>
        </w:rPr>
        <w:t>#5 and #8 and #11 and #14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</w:p>
    <w:p w:rsidR="000A4F0F" w:rsidRPr="00EA1E8A" w:rsidRDefault="000A4F0F" w:rsidP="000A4F0F">
      <w:pPr>
        <w:jc w:val="center"/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  <w:b/>
          <w:sz w:val="28"/>
        </w:rPr>
        <w:t>E</w:t>
      </w:r>
      <w:r w:rsidRPr="00EA1E8A">
        <w:rPr>
          <w:rFonts w:ascii="Times New Roman" w:eastAsia="宋体" w:hAnsi="Times New Roman" w:cs="Times New Roman"/>
          <w:b/>
          <w:sz w:val="28"/>
        </w:rPr>
        <w:t>strogen and Isoflavene</w:t>
      </w:r>
    </w:p>
    <w:p w:rsidR="00955E94" w:rsidRPr="00EA1E8A" w:rsidRDefault="00955E94" w:rsidP="00955E94">
      <w:pPr>
        <w:rPr>
          <w:rFonts w:ascii="Times New Roman" w:eastAsia="宋体" w:hAnsi="Times New Roman" w:cs="Times New Roman"/>
          <w:b/>
          <w:sz w:val="24"/>
          <w:szCs w:val="24"/>
        </w:rPr>
      </w:pPr>
      <w:r>
        <w:rPr>
          <w:rFonts w:ascii="Times New Roman" w:eastAsia="宋体" w:hAnsi="Times New Roman" w:cs="Times New Roman"/>
          <w:b/>
          <w:sz w:val="24"/>
          <w:szCs w:val="24"/>
        </w:rPr>
        <w:t>MEDLINE</w:t>
      </w:r>
    </w:p>
    <w:p w:rsidR="000A4F0F" w:rsidRPr="00EA1E8A" w:rsidRDefault="00955E94" w:rsidP="00955E94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 </w:t>
      </w:r>
      <w:r w:rsidR="000A4F0F" w:rsidRPr="00EA1E8A">
        <w:rPr>
          <w:rFonts w:ascii="Times New Roman" w:eastAsia="宋体" w:hAnsi="Times New Roman" w:cs="Times New Roman"/>
        </w:rPr>
        <w:t xml:space="preserve">("oestrogen"[All Fields] OR "estrogens"[MeSH Terms] OR "estrogens"[All Fields] OR "estrogen"[All Fields] OR "estrogenic" [All Fields] OR "female hormone"[All Fields] OR estrin[All Fields] </w:t>
      </w:r>
      <w:r w:rsidR="000A4F0F" w:rsidRPr="00EA1E8A">
        <w:rPr>
          <w:rFonts w:ascii="Times New Roman" w:eastAsia="宋体" w:hAnsi="Times New Roman" w:cs="Times New Roman" w:hint="eastAsia"/>
        </w:rPr>
        <w:t>or</w:t>
      </w:r>
      <w:r w:rsidR="000A4F0F" w:rsidRPr="00EA1E8A">
        <w:rPr>
          <w:rFonts w:ascii="Times New Roman" w:eastAsia="宋体" w:hAnsi="Times New Roman" w:cs="Times New Roman"/>
        </w:rPr>
        <w:t xml:space="preserve"> </w:t>
      </w:r>
      <w:bookmarkStart w:id="71" w:name="OLE_LINK99"/>
      <w:bookmarkStart w:id="72" w:name="OLE_LINK100"/>
      <w:r w:rsidR="000A4F0F" w:rsidRPr="00EA1E8A">
        <w:rPr>
          <w:rFonts w:ascii="Times New Roman" w:eastAsia="宋体" w:hAnsi="Times New Roman" w:cs="Times New Roman"/>
        </w:rPr>
        <w:t>"isoflavones"[MeSH Terms] OR "isoflavones"[All Fields] OR "isoflavone"[All Fields]</w:t>
      </w:r>
      <w:bookmarkEnd w:id="71"/>
      <w:bookmarkEnd w:id="72"/>
      <w:r w:rsidR="000A4F0F" w:rsidRPr="00EA1E8A">
        <w:rPr>
          <w:rFonts w:ascii="Times New Roman" w:eastAsia="宋体" w:hAnsi="Times New Roman" w:cs="Times New Roman"/>
        </w:rPr>
        <w:t>)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AND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("postmenopausal" [All Fields] OR "post-menopausal" [All Fields] OR ("postmenopause"[MeSH Terms] OR "postmenopause"[All Fields]) OR "post-menopause"[All Fields])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AND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(("bone density"[MeSH Terms] OR "bone density"[All Fields]) OR "bone mineral density"[All Fields] OR "bone mineral densities"[All Fields] OR "bone mass"[All Fields] OR "bone strength"[All Fields] OR "bone mineral content"[All Fields]) 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AND 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 ("randomized controlled trial"[Publication Type] OR "</w:t>
      </w:r>
      <w:r w:rsidR="000717A1">
        <w:rPr>
          <w:rFonts w:ascii="Times New Roman" w:eastAsia="宋体" w:hAnsi="Times New Roman" w:cs="Times New Roman"/>
        </w:rPr>
        <w:t>controlled clinical trials</w:t>
      </w:r>
      <w:r w:rsidRPr="00EA1E8A">
        <w:rPr>
          <w:rFonts w:ascii="Times New Roman" w:eastAsia="宋体" w:hAnsi="Times New Roman" w:cs="Times New Roman"/>
        </w:rPr>
        <w:t xml:space="preserve"> as topic"[MeSH Terms] OR "controlled clinical trial"[All Fields] OR "randomized"[All Fields] OR "randomised"[All Fields] OR "random</w:t>
      </w:r>
      <w:r w:rsidRPr="00EA1E8A">
        <w:rPr>
          <w:rFonts w:ascii="Times New Roman" w:eastAsia="宋体" w:hAnsi="Times New Roman" w:cs="Times New Roman" w:hint="eastAsia"/>
        </w:rPr>
        <w:t>ly</w:t>
      </w:r>
      <w:r w:rsidRPr="00EA1E8A">
        <w:rPr>
          <w:rFonts w:ascii="Times New Roman" w:eastAsia="宋体" w:hAnsi="Times New Roman" w:cs="Times New Roman"/>
        </w:rPr>
        <w:t xml:space="preserve">"[All Fields] </w:t>
      </w:r>
      <w:r w:rsidRPr="00EA1E8A">
        <w:rPr>
          <w:rFonts w:ascii="Times New Roman" w:eastAsia="宋体" w:hAnsi="Times New Roman" w:cs="Times New Roman" w:hint="eastAsia"/>
        </w:rPr>
        <w:t xml:space="preserve">OR </w:t>
      </w:r>
      <w:r w:rsidRPr="00EA1E8A">
        <w:rPr>
          <w:rFonts w:ascii="Times New Roman" w:eastAsia="宋体" w:hAnsi="Times New Roman" w:cs="Times New Roman"/>
        </w:rPr>
        <w:t>"</w:t>
      </w:r>
      <w:r w:rsidRPr="00EA1E8A">
        <w:rPr>
          <w:rFonts w:ascii="Times New Roman" w:eastAsia="宋体" w:hAnsi="Times New Roman" w:cs="Times New Roman" w:hint="eastAsia"/>
        </w:rPr>
        <w:t>placebo</w:t>
      </w:r>
      <w:r w:rsidRPr="00EA1E8A">
        <w:rPr>
          <w:rFonts w:ascii="Times New Roman" w:eastAsia="宋体" w:hAnsi="Times New Roman" w:cs="Times New Roman"/>
        </w:rPr>
        <w:t>"[All Fields] OR "trial"[All Fields])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  <w:b/>
          <w:sz w:val="24"/>
          <w:szCs w:val="24"/>
        </w:rPr>
      </w:pPr>
      <w:r w:rsidRPr="00EA1E8A">
        <w:rPr>
          <w:rFonts w:ascii="Times New Roman" w:eastAsia="宋体" w:hAnsi="Times New Roman" w:cs="Times New Roman" w:hint="eastAsia"/>
          <w:b/>
          <w:sz w:val="24"/>
          <w:szCs w:val="24"/>
        </w:rPr>
        <w:lastRenderedPageBreak/>
        <w:t>Cochran</w:t>
      </w:r>
      <w:r w:rsidRPr="00EA1E8A">
        <w:rPr>
          <w:rFonts w:ascii="Times New Roman" w:eastAsia="宋体" w:hAnsi="Times New Roman" w:cs="Times New Roman"/>
          <w:b/>
          <w:sz w:val="24"/>
          <w:szCs w:val="24"/>
        </w:rPr>
        <w:t>e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#1 oestrogen or estrogen or "female hormone" or estrin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</w:t>
      </w:r>
      <w:bookmarkStart w:id="73" w:name="OLE_LINK101"/>
      <w:bookmarkStart w:id="74" w:name="OLE_LINK102"/>
      <w:r w:rsidRPr="00EA1E8A">
        <w:rPr>
          <w:rFonts w:ascii="Times New Roman" w:eastAsia="宋体" w:hAnsi="Times New Roman" w:cs="Times New Roman"/>
        </w:rPr>
        <w:t>isoflavone</w:t>
      </w:r>
      <w:bookmarkEnd w:id="73"/>
      <w:bookmarkEnd w:id="74"/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 xml:space="preserve">#2 </w:t>
      </w:r>
      <w:r w:rsidRPr="00EA1E8A">
        <w:rPr>
          <w:rFonts w:ascii="Times New Roman" w:eastAsia="宋体" w:hAnsi="Times New Roman" w:cs="Times New Roman"/>
        </w:rPr>
        <w:t>postmenopausal or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"post-menopausal" or postmenopause or "post-menopause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3</w:t>
      </w:r>
      <w:r w:rsidRPr="00EA1E8A">
        <w:t xml:space="preserve"> </w:t>
      </w:r>
      <w:r w:rsidRPr="00EA1E8A">
        <w:rPr>
          <w:rFonts w:ascii="Times New Roman" w:eastAsia="宋体" w:hAnsi="Times New Roman" w:cs="Times New Roman"/>
        </w:rPr>
        <w:t xml:space="preserve">"bone density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mineral density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mineral densities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#4 "bone mass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strength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5 "bone mineral content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6 #3 or #4 or #5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7 "controlled clinical trial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8 MeSH descriptor: [Controlled Clinical Trial] explode all trees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9</w:t>
      </w:r>
      <w:r w:rsidRPr="00EA1E8A">
        <w:t xml:space="preserve"> </w:t>
      </w:r>
      <w:r w:rsidRPr="00EA1E8A">
        <w:rPr>
          <w:rFonts w:ascii="Times New Roman" w:eastAsia="宋体" w:hAnsi="Times New Roman" w:cs="Times New Roman"/>
        </w:rPr>
        <w:t>randomised or randomized or randomly or placebo or trial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0 #7 or #8 or #9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11 #1 and #2 and #6 and #10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  <w:b/>
          <w:sz w:val="24"/>
          <w:szCs w:val="24"/>
        </w:rPr>
      </w:pPr>
      <w:r w:rsidRPr="00EA1E8A">
        <w:rPr>
          <w:rFonts w:ascii="Times New Roman" w:eastAsia="宋体" w:hAnsi="Times New Roman" w:cs="Times New Roman"/>
          <w:b/>
          <w:sz w:val="24"/>
          <w:szCs w:val="24"/>
        </w:rPr>
        <w:t>EMBASE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1 'estrogen'/exp or 'estrogens'/exp</w:t>
      </w:r>
      <w:r w:rsidRPr="00EA1E8A">
        <w:rPr>
          <w:rFonts w:ascii="Times New Roman" w:eastAsia="宋体" w:hAnsi="Times New Roman" w:cs="Times New Roman" w:hint="eastAsia"/>
        </w:rPr>
        <w:t xml:space="preserve"> or</w:t>
      </w:r>
      <w:r w:rsidRPr="00EA1E8A">
        <w:rPr>
          <w:rFonts w:ascii="Times New Roman" w:eastAsia="宋体" w:hAnsi="Times New Roman" w:cs="Times New Roman"/>
        </w:rPr>
        <w:t xml:space="preserve"> estrogen or estrogens or estrin or estrogenic or 'female hormone'</w:t>
      </w:r>
      <w:bookmarkStart w:id="75" w:name="OLE_LINK71"/>
      <w:bookmarkStart w:id="76" w:name="OLE_LINK72"/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isoflavone'/exp</w:t>
      </w:r>
      <w:bookmarkStart w:id="77" w:name="OLE_LINK107"/>
      <w:bookmarkStart w:id="78" w:name="OLE_LINK108"/>
      <w:bookmarkStart w:id="79" w:name="OLE_LINK73"/>
      <w:bookmarkEnd w:id="75"/>
      <w:bookmarkEnd w:id="76"/>
      <w:r w:rsidRPr="00EA1E8A">
        <w:rPr>
          <w:rFonts w:ascii="Times New Roman" w:eastAsia="宋体" w:hAnsi="Times New Roman" w:cs="Times New Roman" w:hint="eastAsia"/>
        </w:rPr>
        <w:t xml:space="preserve"> or</w:t>
      </w:r>
      <w:r w:rsidRPr="00EA1E8A">
        <w:rPr>
          <w:rFonts w:ascii="Times New Roman" w:eastAsia="宋体" w:hAnsi="Times New Roman" w:cs="Times New Roman"/>
        </w:rPr>
        <w:t xml:space="preserve"> isoflavone</w:t>
      </w:r>
      <w:bookmarkEnd w:id="77"/>
      <w:bookmarkEnd w:id="78"/>
      <w:bookmarkEnd w:id="79"/>
      <w:r w:rsidRPr="00EA1E8A">
        <w:rPr>
          <w:rFonts w:ascii="Times New Roman" w:eastAsia="宋体" w:hAnsi="Times New Roman" w:cs="Times New Roman" w:hint="eastAsia"/>
        </w:rPr>
        <w:t xml:space="preserve"> or</w:t>
      </w:r>
      <w:r w:rsidRPr="00EA1E8A">
        <w:rPr>
          <w:rFonts w:ascii="Times New Roman" w:eastAsia="宋体" w:hAnsi="Times New Roman" w:cs="Times New Roman"/>
        </w:rPr>
        <w:t xml:space="preserve"> isoflavones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2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'postmenopause'/exp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 xml:space="preserve">#3 </w:t>
      </w:r>
      <w:r w:rsidRPr="00EA1E8A">
        <w:rPr>
          <w:rFonts w:ascii="Times New Roman" w:eastAsia="宋体" w:hAnsi="Times New Roman" w:cs="Times New Roman"/>
        </w:rPr>
        <w:t>postmenopausal or 'post-menopausal' or postmenopause or 'post-menopause'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4 #2 or #3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 xml:space="preserve">#5 </w:t>
      </w:r>
      <w:r w:rsidRPr="00EA1E8A">
        <w:rPr>
          <w:rFonts w:ascii="Times New Roman" w:eastAsia="宋体" w:hAnsi="Times New Roman" w:cs="Times New Roman"/>
        </w:rPr>
        <w:t xml:space="preserve">'bone density'/exp or 'bone mineral density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ass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strength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ineral content'/exp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6 'bone density' or 'bone mineral density' or 'bone mineral densities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ass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strength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ineral content'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7 #5 or #6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8</w:t>
      </w:r>
      <w:r w:rsidRPr="00EA1E8A">
        <w:rPr>
          <w:rFonts w:ascii="Times New Roman" w:eastAsia="宋体" w:hAnsi="Times New Roman" w:cs="Times New Roman"/>
        </w:rPr>
        <w:t xml:space="preserve"> 'controlled clinical trial'/exp or 'controlled clinical trial'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9 randomized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random</w:t>
      </w:r>
      <w:r w:rsidRPr="00EA1E8A">
        <w:rPr>
          <w:rFonts w:ascii="Times New Roman" w:eastAsia="宋体" w:hAnsi="Times New Roman" w:cs="Times New Roman" w:hint="eastAsia"/>
        </w:rPr>
        <w:t>ly</w:t>
      </w:r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randomised </w:t>
      </w:r>
      <w:r w:rsidRPr="00EA1E8A">
        <w:rPr>
          <w:rFonts w:ascii="Times New Roman" w:eastAsia="宋体" w:hAnsi="Times New Roman" w:cs="Times New Roman" w:hint="eastAsia"/>
        </w:rPr>
        <w:t>or placebo</w:t>
      </w:r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</w:t>
      </w:r>
      <w:r w:rsidR="00082047">
        <w:rPr>
          <w:rFonts w:ascii="Times New Roman" w:eastAsia="宋体" w:hAnsi="Times New Roman" w:cs="Times New Roman" w:hint="eastAsia"/>
        </w:rPr>
        <w:t>trial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10 #8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#9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1</w:t>
      </w:r>
      <w:r w:rsidRPr="00EA1E8A">
        <w:rPr>
          <w:rFonts w:ascii="Times New Roman" w:eastAsia="宋体" w:hAnsi="Times New Roman" w:cs="Times New Roman"/>
        </w:rPr>
        <w:t>1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#1 and #4 and #7 and #10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</w:p>
    <w:p w:rsidR="000A4F0F" w:rsidRPr="00EA1E8A" w:rsidRDefault="000A4F0F" w:rsidP="000A4F0F">
      <w:pPr>
        <w:jc w:val="center"/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  <w:b/>
          <w:sz w:val="28"/>
        </w:rPr>
        <w:t xml:space="preserve">Vitamin </w:t>
      </w:r>
      <w:r w:rsidRPr="00EA1E8A">
        <w:rPr>
          <w:rFonts w:ascii="Times New Roman" w:eastAsia="宋体" w:hAnsi="Times New Roman" w:cs="Times New Roman" w:hint="eastAsia"/>
          <w:b/>
          <w:sz w:val="28"/>
        </w:rPr>
        <w:t>K</w:t>
      </w:r>
    </w:p>
    <w:p w:rsidR="00955E94" w:rsidRPr="00EA1E8A" w:rsidRDefault="00955E94" w:rsidP="00955E94">
      <w:pPr>
        <w:rPr>
          <w:rFonts w:ascii="Times New Roman" w:eastAsia="宋体" w:hAnsi="Times New Roman" w:cs="Times New Roman"/>
          <w:b/>
          <w:sz w:val="24"/>
          <w:szCs w:val="24"/>
        </w:rPr>
      </w:pPr>
      <w:r>
        <w:rPr>
          <w:rFonts w:ascii="Times New Roman" w:eastAsia="宋体" w:hAnsi="Times New Roman" w:cs="Times New Roman"/>
          <w:b/>
          <w:sz w:val="24"/>
          <w:szCs w:val="24"/>
        </w:rPr>
        <w:t>MEDLINE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 ("vitamin k"[MeSH Terms] OR "vitamin k"[All Fields] OR "vitamin k 1"[MeSH Terms] OR "vitamin k 1"[All Fields] OR "vitamin k1"[All Fields] OR "vitamin k 2"[MeSH Terms] OR "vitamin k 2"[All Fields] OR "vitamin k2"[All Fields] OR "vitamin k 3"[MeSH Terms] OR "vitamin k 3"[All Fields] OR "vitamin k3"[All Fields]) 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AND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("postmenopausal" [All Fields] OR "post-menopausal" [All Fields] OR ("postmenopause"[MeSH Terms] OR "postmenopause"[All Fields]) OR "post-menopause"[All Fields])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AND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(("bone density"[MeSH Terms] OR "bone density"[All Fields]) OR "bone mineral density"[All Fields] OR "bone mineral densities"[All Fields] OR "bone mass"[All Fields] OR "bone strength"[All Fields] OR "bone mineral content"[All Fields]) 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AND 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 ("randomized controlled trial"[Publication Type] OR "</w:t>
      </w:r>
      <w:r w:rsidR="000717A1">
        <w:rPr>
          <w:rFonts w:ascii="Times New Roman" w:eastAsia="宋体" w:hAnsi="Times New Roman" w:cs="Times New Roman"/>
        </w:rPr>
        <w:t>controlled clinical trials</w:t>
      </w:r>
      <w:r w:rsidRPr="00EA1E8A">
        <w:rPr>
          <w:rFonts w:ascii="Times New Roman" w:eastAsia="宋体" w:hAnsi="Times New Roman" w:cs="Times New Roman"/>
        </w:rPr>
        <w:t xml:space="preserve"> as topic"[MeSH </w:t>
      </w:r>
      <w:r w:rsidRPr="00EA1E8A">
        <w:rPr>
          <w:rFonts w:ascii="Times New Roman" w:eastAsia="宋体" w:hAnsi="Times New Roman" w:cs="Times New Roman"/>
        </w:rPr>
        <w:lastRenderedPageBreak/>
        <w:t>Terms] OR "controlled clinical trial"[All Fields] OR "randomized"[All Fields] OR "randomised"[All Fields] OR "random</w:t>
      </w:r>
      <w:r w:rsidRPr="00EA1E8A">
        <w:rPr>
          <w:rFonts w:ascii="Times New Roman" w:eastAsia="宋体" w:hAnsi="Times New Roman" w:cs="Times New Roman" w:hint="eastAsia"/>
        </w:rPr>
        <w:t>ly</w:t>
      </w:r>
      <w:r w:rsidRPr="00EA1E8A">
        <w:rPr>
          <w:rFonts w:ascii="Times New Roman" w:eastAsia="宋体" w:hAnsi="Times New Roman" w:cs="Times New Roman"/>
        </w:rPr>
        <w:t xml:space="preserve">"[All Fields] </w:t>
      </w:r>
      <w:r w:rsidRPr="00EA1E8A">
        <w:rPr>
          <w:rFonts w:ascii="Times New Roman" w:eastAsia="宋体" w:hAnsi="Times New Roman" w:cs="Times New Roman" w:hint="eastAsia"/>
        </w:rPr>
        <w:t xml:space="preserve">OR </w:t>
      </w:r>
      <w:r w:rsidRPr="00EA1E8A">
        <w:rPr>
          <w:rFonts w:ascii="Times New Roman" w:eastAsia="宋体" w:hAnsi="Times New Roman" w:cs="Times New Roman"/>
        </w:rPr>
        <w:t>"</w:t>
      </w:r>
      <w:r w:rsidRPr="00EA1E8A">
        <w:rPr>
          <w:rFonts w:ascii="Times New Roman" w:eastAsia="宋体" w:hAnsi="Times New Roman" w:cs="Times New Roman" w:hint="eastAsia"/>
        </w:rPr>
        <w:t>placebo</w:t>
      </w:r>
      <w:r w:rsidRPr="00EA1E8A">
        <w:rPr>
          <w:rFonts w:ascii="Times New Roman" w:eastAsia="宋体" w:hAnsi="Times New Roman" w:cs="Times New Roman"/>
        </w:rPr>
        <w:t>"[All Fields] OR "trial"[All Fields])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  <w:b/>
          <w:sz w:val="24"/>
          <w:szCs w:val="24"/>
        </w:rPr>
      </w:pPr>
      <w:r w:rsidRPr="00EA1E8A">
        <w:rPr>
          <w:rFonts w:ascii="Times New Roman" w:eastAsia="宋体" w:hAnsi="Times New Roman" w:cs="Times New Roman" w:hint="eastAsia"/>
          <w:b/>
          <w:sz w:val="24"/>
          <w:szCs w:val="24"/>
        </w:rPr>
        <w:t>Cochran</w:t>
      </w:r>
      <w:r w:rsidRPr="00EA1E8A">
        <w:rPr>
          <w:rFonts w:ascii="Times New Roman" w:eastAsia="宋体" w:hAnsi="Times New Roman" w:cs="Times New Roman"/>
          <w:b/>
          <w:sz w:val="24"/>
          <w:szCs w:val="24"/>
        </w:rPr>
        <w:t>e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 "vitamin K" or "vitamin K1" or "vitamin K2" or "vitamin K3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 xml:space="preserve">#2 </w:t>
      </w:r>
      <w:r w:rsidRPr="00EA1E8A">
        <w:rPr>
          <w:rFonts w:ascii="Times New Roman" w:eastAsia="宋体" w:hAnsi="Times New Roman" w:cs="Times New Roman"/>
        </w:rPr>
        <w:t>postmenopausal or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"post-menopausal" or postmenopause or "post-menopause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3</w:t>
      </w:r>
      <w:r w:rsidRPr="00EA1E8A">
        <w:t xml:space="preserve"> </w:t>
      </w:r>
      <w:r w:rsidRPr="00EA1E8A">
        <w:rPr>
          <w:rFonts w:ascii="Times New Roman" w:eastAsia="宋体" w:hAnsi="Times New Roman" w:cs="Times New Roman"/>
        </w:rPr>
        <w:t xml:space="preserve">"bone density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mineral density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mineral densities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 xml:space="preserve">#4 "bone mass"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"bone strength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5 "bone mineral content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6 #3 or #4 or #5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7 "controlled clinical trial"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8 MeSH descriptor: [Controlled Clinical Trial] explode all trees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9</w:t>
      </w:r>
      <w:r w:rsidRPr="00EA1E8A">
        <w:t xml:space="preserve"> </w:t>
      </w:r>
      <w:r w:rsidRPr="00EA1E8A">
        <w:rPr>
          <w:rFonts w:ascii="Times New Roman" w:eastAsia="宋体" w:hAnsi="Times New Roman" w:cs="Times New Roman"/>
        </w:rPr>
        <w:t>randomised or randomized or randomly or placebo or trial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/>
        </w:rPr>
        <w:t>#10 #7 or #8 or #9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11 #1 and #2 and #6 and #10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  <w:b/>
          <w:sz w:val="24"/>
          <w:szCs w:val="24"/>
        </w:rPr>
      </w:pPr>
      <w:r w:rsidRPr="00EA1E8A">
        <w:rPr>
          <w:rFonts w:ascii="Times New Roman" w:eastAsia="宋体" w:hAnsi="Times New Roman" w:cs="Times New Roman"/>
          <w:b/>
          <w:sz w:val="24"/>
          <w:szCs w:val="24"/>
        </w:rPr>
        <w:t>EMBASE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1 'vitamin k'/exp OR 'vitamin k' OR 'vitamin k1'/exp OR 'vitamin k1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vitamin k2'/exp OR 'vitamin k2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vitamin k3'/exp OR 'vitamin k3'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2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'postmenopause'/exp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 xml:space="preserve">#3 </w:t>
      </w:r>
      <w:r w:rsidRPr="00EA1E8A">
        <w:rPr>
          <w:rFonts w:ascii="Times New Roman" w:eastAsia="宋体" w:hAnsi="Times New Roman" w:cs="Times New Roman"/>
        </w:rPr>
        <w:t>postmenopausal or 'post-menopausal' or postmenopause or 'post-menopause'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4 #2 or #3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 xml:space="preserve">#5 </w:t>
      </w:r>
      <w:r w:rsidRPr="00EA1E8A">
        <w:rPr>
          <w:rFonts w:ascii="Times New Roman" w:eastAsia="宋体" w:hAnsi="Times New Roman" w:cs="Times New Roman"/>
        </w:rPr>
        <w:t xml:space="preserve">'bone density'/exp or 'bone mineral density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ass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strength'/exp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ineral content'/exp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6 'bone density' or 'bone mineral density' or 'bone mineral densities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ass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strength'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'bone mineral content'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>7 #5 or #6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8</w:t>
      </w:r>
      <w:r w:rsidRPr="00EA1E8A">
        <w:rPr>
          <w:rFonts w:ascii="Times New Roman" w:eastAsia="宋体" w:hAnsi="Times New Roman" w:cs="Times New Roman"/>
        </w:rPr>
        <w:t xml:space="preserve"> 'controlled clinical trial'/exp or 'controlled clinical trial'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9 randomized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random</w:t>
      </w:r>
      <w:r w:rsidRPr="00EA1E8A">
        <w:rPr>
          <w:rFonts w:ascii="Times New Roman" w:eastAsia="宋体" w:hAnsi="Times New Roman" w:cs="Times New Roman" w:hint="eastAsia"/>
        </w:rPr>
        <w:t>ly</w:t>
      </w:r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randomised </w:t>
      </w:r>
      <w:r w:rsidRPr="00EA1E8A">
        <w:rPr>
          <w:rFonts w:ascii="Times New Roman" w:eastAsia="宋体" w:hAnsi="Times New Roman" w:cs="Times New Roman" w:hint="eastAsia"/>
        </w:rPr>
        <w:t>or placebo</w:t>
      </w:r>
      <w:r w:rsidRPr="00EA1E8A">
        <w:rPr>
          <w:rFonts w:ascii="Times New Roman" w:eastAsia="宋体" w:hAnsi="Times New Roman" w:cs="Times New Roman"/>
        </w:rPr>
        <w:t xml:space="preserve">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</w:t>
      </w:r>
      <w:r w:rsidR="00082047">
        <w:rPr>
          <w:rFonts w:ascii="Times New Roman" w:eastAsia="宋体" w:hAnsi="Times New Roman" w:cs="Times New Roman" w:hint="eastAsia"/>
        </w:rPr>
        <w:t>trial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</w:t>
      </w:r>
      <w:r w:rsidRPr="00EA1E8A">
        <w:rPr>
          <w:rFonts w:ascii="Times New Roman" w:eastAsia="宋体" w:hAnsi="Times New Roman" w:cs="Times New Roman"/>
        </w:rPr>
        <w:t xml:space="preserve">10 #8 </w:t>
      </w:r>
      <w:r w:rsidRPr="00EA1E8A">
        <w:rPr>
          <w:rFonts w:ascii="Times New Roman" w:eastAsia="宋体" w:hAnsi="Times New Roman" w:cs="Times New Roman" w:hint="eastAsia"/>
        </w:rPr>
        <w:t>or</w:t>
      </w:r>
      <w:r w:rsidRPr="00EA1E8A">
        <w:rPr>
          <w:rFonts w:ascii="Times New Roman" w:eastAsia="宋体" w:hAnsi="Times New Roman" w:cs="Times New Roman"/>
        </w:rPr>
        <w:t xml:space="preserve"> #9</w:t>
      </w:r>
    </w:p>
    <w:p w:rsidR="000A4F0F" w:rsidRPr="00EA1E8A" w:rsidRDefault="000A4F0F" w:rsidP="000A4F0F">
      <w:pPr>
        <w:rPr>
          <w:rFonts w:ascii="Times New Roman" w:eastAsia="宋体" w:hAnsi="Times New Roman" w:cs="Times New Roman"/>
        </w:rPr>
      </w:pPr>
      <w:r w:rsidRPr="00EA1E8A">
        <w:rPr>
          <w:rFonts w:ascii="Times New Roman" w:eastAsia="宋体" w:hAnsi="Times New Roman" w:cs="Times New Roman" w:hint="eastAsia"/>
        </w:rPr>
        <w:t>#1</w:t>
      </w:r>
      <w:r w:rsidRPr="00EA1E8A">
        <w:rPr>
          <w:rFonts w:ascii="Times New Roman" w:eastAsia="宋体" w:hAnsi="Times New Roman" w:cs="Times New Roman"/>
        </w:rPr>
        <w:t>1</w:t>
      </w:r>
      <w:r w:rsidRPr="00EA1E8A">
        <w:rPr>
          <w:rFonts w:ascii="Times New Roman" w:eastAsia="宋体" w:hAnsi="Times New Roman" w:cs="Times New Roman" w:hint="eastAsia"/>
        </w:rPr>
        <w:t xml:space="preserve"> </w:t>
      </w:r>
      <w:r w:rsidRPr="00EA1E8A">
        <w:rPr>
          <w:rFonts w:ascii="Times New Roman" w:eastAsia="宋体" w:hAnsi="Times New Roman" w:cs="Times New Roman"/>
        </w:rPr>
        <w:t>#1 and #4 and #7 and #10</w:t>
      </w:r>
    </w:p>
    <w:p w:rsidR="000F4F5C" w:rsidRPr="00EA1E8A" w:rsidRDefault="000F4F5C">
      <w:pPr>
        <w:widowControl/>
        <w:jc w:val="left"/>
        <w:rPr>
          <w:rFonts w:ascii="Times New Roman" w:eastAsia="宋体" w:hAnsi="Times New Roman" w:cs="Times New Roman"/>
        </w:rPr>
        <w:sectPr w:rsidR="000F4F5C" w:rsidRPr="00EA1E8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722BB7" w:rsidRPr="00EA1E8A" w:rsidRDefault="003E7953" w:rsidP="00722BB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Cs w:val="21"/>
        </w:rPr>
        <w:lastRenderedPageBreak/>
        <w:t>eTable 1</w:t>
      </w:r>
      <w:r w:rsidR="00805D55" w:rsidRPr="00EA1E8A">
        <w:rPr>
          <w:rFonts w:ascii="Times New Roman" w:hAnsi="Times New Roman" w:cs="Times New Roman"/>
          <w:b/>
          <w:szCs w:val="21"/>
        </w:rPr>
        <w:t>.</w:t>
      </w:r>
      <w:r w:rsidR="00DF1606" w:rsidRPr="00EA1E8A">
        <w:rPr>
          <w:rFonts w:ascii="Times New Roman" w:hAnsi="Times New Roman" w:cs="Times New Roman"/>
        </w:rPr>
        <w:t xml:space="preserve"> </w:t>
      </w:r>
      <w:r w:rsidR="00DF41B1" w:rsidRPr="00EA1E8A">
        <w:rPr>
          <w:rFonts w:ascii="Times New Roman" w:hAnsi="Times New Roman" w:cs="Times New Roman"/>
        </w:rPr>
        <w:t>Risk of bias of included trials</w:t>
      </w:r>
      <w:r w:rsidR="002E4929" w:rsidRPr="00EA1E8A">
        <w:rPr>
          <w:rFonts w:ascii="Times New Roman" w:hAnsi="Times New Roman" w:cs="Times New Roman"/>
        </w:rPr>
        <w:t xml:space="preserve"> evaluated using the Cochrane Risk of Bias too</w:t>
      </w:r>
      <w:r w:rsidR="002E4929" w:rsidRPr="00EA1E8A">
        <w:rPr>
          <w:rFonts w:ascii="Times New Roman" w:hAnsi="Times New Roman" w:cs="Times New Roman" w:hint="eastAsia"/>
        </w:rPr>
        <w:t>l</w:t>
      </w:r>
    </w:p>
    <w:tbl>
      <w:tblPr>
        <w:tblW w:w="15408" w:type="dxa"/>
        <w:tblInd w:w="-5" w:type="dxa"/>
        <w:tblLook w:val="04A0" w:firstRow="1" w:lastRow="0" w:firstColumn="1" w:lastColumn="0" w:noHBand="0" w:noVBand="1"/>
      </w:tblPr>
      <w:tblGrid>
        <w:gridCol w:w="655"/>
        <w:gridCol w:w="2112"/>
        <w:gridCol w:w="1344"/>
        <w:gridCol w:w="1843"/>
        <w:gridCol w:w="1424"/>
        <w:gridCol w:w="2231"/>
        <w:gridCol w:w="2053"/>
        <w:gridCol w:w="1541"/>
        <w:gridCol w:w="1256"/>
        <w:gridCol w:w="949"/>
      </w:tblGrid>
      <w:tr w:rsidR="001F4737" w:rsidRPr="00EA1E8A" w:rsidTr="00AC4EC8">
        <w:trPr>
          <w:trHeight w:val="1236"/>
        </w:trPr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序号</w:t>
            </w:r>
          </w:p>
        </w:tc>
        <w:tc>
          <w:tcPr>
            <w:tcW w:w="21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uthor</w:t>
            </w:r>
          </w:p>
        </w:tc>
        <w:tc>
          <w:tcPr>
            <w:tcW w:w="13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ublication Year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random sequence generation (selection bias)</w:t>
            </w:r>
          </w:p>
        </w:tc>
        <w:tc>
          <w:tcPr>
            <w:tcW w:w="14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llocation concealment (selection bias)</w:t>
            </w:r>
          </w:p>
        </w:tc>
        <w:tc>
          <w:tcPr>
            <w:tcW w:w="22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blinding of participants and personnel (performance bias)</w:t>
            </w:r>
          </w:p>
        </w:tc>
        <w:tc>
          <w:tcPr>
            <w:tcW w:w="2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blinding of outcome assessment (detection bias)</w:t>
            </w:r>
          </w:p>
        </w:tc>
        <w:tc>
          <w:tcPr>
            <w:tcW w:w="15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complete outcome data (attrition bias)</w:t>
            </w:r>
          </w:p>
        </w:tc>
        <w:tc>
          <w:tcPr>
            <w:tcW w:w="12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elective reporting (reporting bias)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other bias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au</w: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MYXU8L0F1dGhvcj48WWVhcj4xOTkyPC9ZZWFyPjxSZWNO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MYXU8L0F1dGhvcj48WWVhcj4xOTkyPC9ZZWFyPjxSZWNO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1)</w: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Reid</w: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Reid&lt;/Author&gt;&lt;Year&gt;1993&lt;/Year&gt;&lt;RecNum&gt;2&lt;/RecNum&gt;&lt;DisplayText&gt;(2)&lt;/DisplayText&gt;&lt;record&gt;&lt;rec-number&gt;2&lt;/rec-number&gt;&lt;foreign-keys&gt;&lt;key app="EN" db-id="pxrffea28wwd9dedvf1x02zis20za95f5t5r" timestamp="1534324502"&gt;2&lt;/key&gt;&lt;/foreign-keys&gt;&lt;ref-type name="Journal Article"&gt;17&lt;/ref-type&gt;&lt;contributors&gt;&lt;authors&gt;&lt;author&gt;Reid, I. R.&lt;/author&gt;&lt;author&gt;Ames, R. W.&lt;/author&gt;&lt;author&gt;Evans, M. C.&lt;/author&gt;&lt;author&gt;Gamble, G. D.&lt;/author&gt;&lt;author&gt;Sharpe, S. J.&lt;/author&gt;&lt;/authors&gt;&lt;/contributors&gt;&lt;auth-address&gt;Department of Medicine, University of Auckland, New Zealand.&lt;/auth-address&gt;&lt;titles&gt;&lt;title&gt;Effect of calcium supplementation on bone loss in postmenopausal women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460-4&lt;/pages&gt;&lt;volume&gt;328&lt;/volume&gt;&lt;number&gt;7&lt;/number&gt;&lt;edition&gt;1993/02/18&lt;/edition&gt;&lt;keywords&gt;&lt;keyword&gt;Alkaline Phosphatase/blood&lt;/keyword&gt;&lt;keyword&gt;Bone Density/drug effects&lt;/keyword&gt;&lt;keyword&gt;Calcium/administration &amp;amp; dosage/metabolism/*therapeutic use&lt;/keyword&gt;&lt;keyword&gt;Calcium, Dietary/administration &amp;amp; dosage&lt;/keyword&gt;&lt;keyword&gt;Female&lt;/keyword&gt;&lt;keyword&gt;Humans&lt;/keyword&gt;&lt;keyword&gt;Hydroxyproline/urine&lt;/keyword&gt;&lt;keyword&gt;Middle Aged&lt;/keyword&gt;&lt;keyword&gt;Osteoporosis, Postmenopausal/*drug therapy&lt;/keyword&gt;&lt;keyword&gt;Parathyroid Hormone/blood&lt;/keyword&gt;&lt;/keywords&gt;&lt;dates&gt;&lt;year&gt;1993&lt;/year&gt;&lt;pub-dates&gt;&lt;date&gt;Feb 18&lt;/date&gt;&lt;/pub-dates&gt;&lt;/dates&gt;&lt;isbn&gt;0028-4793 (Print)&amp;#xD;0028-4793&lt;/isbn&gt;&lt;accession-num&gt;8421475&lt;/accession-num&gt;&lt;urls&gt;&lt;/urls&gt;&lt;electronic-resource-num&gt;10.1056/nejm199302183280702&lt;/electronic-resource-num&gt;&lt;remote-database-provider&gt;NLM&lt;/remote-database-provider&gt;&lt;language&gt;eng&lt;/language&gt;&lt;/record&gt;&lt;/Cite&gt;&lt;/EndNote&gt;</w:instrTex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2)</w: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atori</w: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Hatori&lt;/Author&gt;&lt;Year&gt;1993&lt;/Year&gt;&lt;RecNum&gt;3&lt;/RecNum&gt;&lt;DisplayText&gt;(3)&lt;/DisplayText&gt;&lt;record&gt;&lt;rec-number&gt;3&lt;/rec-number&gt;&lt;foreign-keys&gt;&lt;key app="EN" db-id="pxrffea28wwd9dedvf1x02zis20za95f5t5r" timestamp="1534324586"&gt;3&lt;/key&gt;&lt;/foreign-keys&gt;&lt;ref-type name="Journal Article"&gt;17&lt;/ref-type&gt;&lt;contributors&gt;&lt;authors&gt;&lt;author&gt;Hatori, M.&lt;/author&gt;&lt;author&gt;Hasegawa, A.&lt;/author&gt;&lt;author&gt;Adachi, H.&lt;/author&gt;&lt;author&gt;Shinozaki, A.&lt;/author&gt;&lt;author&gt;Hayashi, R.&lt;/author&gt;&lt;author&gt;Okano, H.&lt;/author&gt;&lt;author&gt;Mizunuma, H.&lt;/author&gt;&lt;author&gt;Murata, K.&lt;/author&gt;&lt;/authors&gt;&lt;/contributors&gt;&lt;auth-address&gt;Second Department of Internal Medicine, Gunma University School of Medicine, Japan.&lt;/auth-address&gt;&lt;titles&gt;&lt;title&gt;The effects of walking at the anaerobic threshold level on vertebral bone loss in postmenopausal women&lt;/title&gt;&lt;secondary-title&gt;Calcif Tissue Int&lt;/secondary-title&gt;&lt;alt-title&gt;Calcified tissue international&lt;/alt-title&gt;&lt;/titles&gt;&lt;periodical&gt;&lt;full-title&gt;Calcif Tissue Int&lt;/full-title&gt;&lt;abbr-1&gt;Calcified tissue international&lt;/abbr-1&gt;&lt;/periodical&gt;&lt;alt-periodical&gt;&lt;full-title&gt;Calcif Tissue Int&lt;/full-title&gt;&lt;abbr-1&gt;Calcified tissue international&lt;/abbr-1&gt;&lt;/alt-periodical&gt;&lt;pages&gt;411-4&lt;/pages&gt;&lt;volume&gt;52&lt;/volume&gt;&lt;number&gt;6&lt;/number&gt;&lt;edition&gt;1993/06/01&lt;/edition&gt;&lt;keywords&gt;&lt;keyword&gt;Absorptiometry, Photon&lt;/keyword&gt;&lt;keyword&gt;Aged&lt;/keyword&gt;&lt;keyword&gt;Anaerobic Threshold/*physiology&lt;/keyword&gt;&lt;keyword&gt;Bone Density/physiology&lt;/keyword&gt;&lt;keyword&gt;Exercise Therapy/*methods&lt;/keyword&gt;&lt;keyword&gt;Female&lt;/keyword&gt;&lt;keyword&gt;Humans&lt;/keyword&gt;&lt;keyword&gt;Hydroxyproline/urine&lt;/keyword&gt;&lt;keyword&gt;Lumbar Vertebrae/physiology&lt;/keyword&gt;&lt;keyword&gt;Middle Aged&lt;/keyword&gt;&lt;keyword&gt;Osteocalcin/blood&lt;/keyword&gt;&lt;keyword&gt;Osteoporosis, Postmenopausal/*prevention &amp;amp; control&lt;/keyword&gt;&lt;keyword&gt;Walking&lt;/keyword&gt;&lt;/keywords&gt;&lt;dates&gt;&lt;year&gt;1993&lt;/year&gt;&lt;pub-dates&gt;&lt;date&gt;Jun&lt;/date&gt;&lt;/pub-dates&gt;&lt;/dates&gt;&lt;isbn&gt;0171-967X (Print)&amp;#xD;0171-967x&lt;/isbn&gt;&lt;accession-num&gt;8369985&lt;/accession-num&gt;&lt;urls&gt;&lt;/urls&gt;&lt;remote-database-provider&gt;NLM&lt;/remote-database-provider&gt;&lt;language&gt;eng&lt;/language&gt;&lt;/record&gt;&lt;/Cite&gt;&lt;/EndNote&gt;</w:instrTex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3)</w: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Nelson</w: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Nelson&lt;/Author&gt;&lt;Year&gt;1994&lt;/Year&gt;&lt;RecNum&gt;4&lt;/RecNum&gt;&lt;DisplayText&gt;(4)&lt;/DisplayText&gt;&lt;record&gt;&lt;rec-number&gt;4&lt;/rec-number&gt;&lt;foreign-keys&gt;&lt;key app="EN" db-id="pxrffea28wwd9dedvf1x02zis20za95f5t5r" timestamp="1534324681"&gt;4&lt;/key&gt;&lt;/foreign-keys&gt;&lt;ref-type name="Journal Article"&gt;17&lt;/ref-type&gt;&lt;contributors&gt;&lt;authors&gt;&lt;author&gt;Nelson, M. E.&lt;/author&gt;&lt;author&gt;Fiatarone, M. A.&lt;/author&gt;&lt;author&gt;Morganti, C. M.&lt;/author&gt;&lt;author&gt;Trice, I.&lt;/author&gt;&lt;author&gt;Greenberg, R. A.&lt;/author&gt;&lt;author&gt;Evans, W. J.&lt;/author&gt;&lt;/authors&gt;&lt;/contributors&gt;&lt;auth-address&gt;USDA Human Nutrition Research Center on Aging, Tufts University, Boston, MA 02111.&lt;/auth-address&gt;&lt;titles&gt;&lt;title&gt;Effects of high-intensity strength training on multiple risk factors for osteoporotic fractures. A randomized controlled trial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1909-14&lt;/pages&gt;&lt;volume&gt;272&lt;/volume&gt;&lt;number&gt;24&lt;/number&gt;&lt;edition&gt;1994/12/28&lt;/edition&gt;&lt;keywords&gt;&lt;keyword&gt;Aged&lt;/keyword&gt;&lt;keyword&gt;Analysis of Variance&lt;/keyword&gt;&lt;keyword&gt;Bone Density&lt;/keyword&gt;&lt;keyword&gt;Creatinine/urine&lt;/keyword&gt;&lt;keyword&gt;*Exercise Therapy&lt;/keyword&gt;&lt;keyword&gt;Female&lt;/keyword&gt;&lt;keyword&gt;Fractures, Bone/*etiology/*prevention &amp;amp; control&lt;/keyword&gt;&lt;keyword&gt;Hormones/blood&lt;/keyword&gt;&lt;keyword&gt;Humans&lt;/keyword&gt;&lt;keyword&gt;Middle Aged&lt;/keyword&gt;&lt;keyword&gt;Muscles/physiology&lt;/keyword&gt;&lt;keyword&gt;Nutritional Physiological Phenomena&lt;/keyword&gt;&lt;keyword&gt;Osteoporosis, Postmenopausal/*complications/*therapy&lt;/keyword&gt;&lt;keyword&gt;Postural Balance&lt;/keyword&gt;&lt;keyword&gt;Risk Factors&lt;/keyword&gt;&lt;/keywords&gt;&lt;dates&gt;&lt;year&gt;1994&lt;/year&gt;&lt;pub-dates&gt;&lt;date&gt;Dec 28&lt;/date&gt;&lt;/pub-dates&gt;&lt;/dates&gt;&lt;isbn&gt;0098-7484 (Print)&amp;#xD;0098-7484&lt;/isbn&gt;&lt;accession-num&gt;7990242&lt;/accession-num&gt;&lt;urls&gt;&lt;/urls&gt;&lt;remote-database-provider&gt;NLM&lt;/remote-database-provider&gt;&lt;language&gt;eng&lt;/language&gt;&lt;/record&gt;&lt;/Cite&gt;&lt;/EndNote&gt;</w:instrTex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4)</w: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shiroyama</w: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Ushiroyama&lt;/Author&gt;&lt;Year&gt;1995&lt;/Year&gt;&lt;RecNum&gt;5&lt;/RecNum&gt;&lt;DisplayText&gt;(5)&lt;/DisplayText&gt;&lt;record&gt;&lt;rec-number&gt;5&lt;/rec-number&gt;&lt;foreign-keys&gt;&lt;key app="EN" db-id="pxrffea28wwd9dedvf1x02zis20za95f5t5r" timestamp="1534324750"&gt;5&lt;/key&gt;&lt;/foreign-keys&gt;&lt;ref-type name="Journal Article"&gt;17&lt;/ref-type&gt;&lt;contributors&gt;&lt;authors&gt;&lt;author&gt;Ushiroyama, T.&lt;/author&gt;&lt;author&gt;Okamura, S.&lt;/author&gt;&lt;author&gt;Ikeda, A.&lt;/author&gt;&lt;author&gt;Ueki, M.&lt;/author&gt;&lt;/authors&gt;&lt;/contributors&gt;&lt;auth-address&gt;Department of Obstetrics and Gynecology, Osaka Medical College, Takatsuki, Japan.&lt;/auth-address&gt;&lt;titles&gt;&lt;title&gt;Efficacy of ipriflavone and 1 alpha vitamin D therapy for the cessation of vertebral bone loss&lt;/title&gt;&lt;secondary-title&gt;Int J Gynaecol Obstet&lt;/secondary-title&gt;&lt;alt-title&gt;International journal of gynaecology and obstetrics: the official organ of the International Federation of Gynaecology and Obstetrics&lt;/alt-title&gt;&lt;/titles&gt;&lt;periodical&gt;&lt;full-title&gt;Int J Gynaecol Obstet&lt;/full-title&gt;&lt;abbr-1&gt;International journal of gynaecology and obstetrics: the official organ of the International Federation of Gynaecology and Obstetrics&lt;/abbr-1&gt;&lt;/periodical&gt;&lt;alt-periodical&gt;&lt;full-title&gt;Int J Gynaecol Obstet&lt;/full-title&gt;&lt;abbr-1&gt;International journal of gynaecology and obstetrics: the official organ of the International Federation of Gynaecology and Obstetrics&lt;/abbr-1&gt;&lt;/alt-periodical&gt;&lt;pages&gt;283-8&lt;/pages&gt;&lt;volume&gt;48&lt;/volume&gt;&lt;number&gt;3&lt;/number&gt;&lt;edition&gt;1995/03/01&lt;/edition&gt;&lt;keywords&gt;&lt;keyword&gt;Drug Therapy, Combination&lt;/keyword&gt;&lt;keyword&gt;Female&lt;/keyword&gt;&lt;keyword&gt;Humans&lt;/keyword&gt;&lt;keyword&gt;Isoflavones/*therapeutic use&lt;/keyword&gt;&lt;keyword&gt;Middle Aged&lt;/keyword&gt;&lt;keyword&gt;Osteoporosis, Postmenopausal/*drug therapy/prevention &amp;amp; control&lt;/keyword&gt;&lt;keyword&gt;Vitamin D/*therapeutic use&lt;/keyword&gt;&lt;/keywords&gt;&lt;dates&gt;&lt;year&gt;1995&lt;/year&gt;&lt;pub-dates&gt;&lt;date&gt;Mar&lt;/date&gt;&lt;/pub-dates&gt;&lt;/dates&gt;&lt;isbn&gt;0020-7292 (Print)&amp;#xD;0020-7292&lt;/isbn&gt;&lt;accession-num&gt;7781871&lt;/accession-num&gt;&lt;urls&gt;&lt;/urls&gt;&lt;remote-database-provider&gt;NLM&lt;/remote-database-provider&gt;&lt;language&gt;eng&lt;/language&gt;&lt;/record&gt;&lt;/Cite&gt;&lt;/EndNote&gt;</w:instrTex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5)</w: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Ooms</w: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Ooms&lt;/Author&gt;&lt;Year&gt;1995&lt;/Year&gt;&lt;RecNum&gt;6&lt;/RecNum&gt;&lt;DisplayText&gt;(6)&lt;/DisplayText&gt;&lt;record&gt;&lt;rec-number&gt;6&lt;/rec-number&gt;&lt;foreign-keys&gt;&lt;key app="EN" db-id="pxrffea28wwd9dedvf1x02zis20za95f5t5r" timestamp="1534324876"&gt;6&lt;/key&gt;&lt;/foreign-keys&gt;&lt;ref-type name="Journal Article"&gt;17&lt;/ref-type&gt;&lt;contributors&gt;&lt;authors&gt;&lt;author&gt;Ooms, M. E.&lt;/author&gt;&lt;author&gt;Roos, J. C.&lt;/author&gt;&lt;author&gt;Bezemer, P. D.&lt;/author&gt;&lt;author&gt;van der Vijgh, W. J.&lt;/author&gt;&lt;author&gt;Bouter, L. M.&lt;/author&gt;&lt;author&gt;Lips, P.&lt;/author&gt;&lt;/authors&gt;&lt;/contributors&gt;&lt;auth-address&gt;Institute for Research in Extramural Medicine (EMGO-Institute), Vrije Universiteit, Amsterdam, The Netherlands.&lt;/auth-address&gt;&lt;titles&gt;&lt;title&gt;Prevention of bone loss by vitamin D supplementation in elderly women: a randomized double-blind trial&lt;/title&gt;&lt;secondary-title&gt;J Clin Endocrinol Metab&lt;/secondary-title&gt;&lt;alt-title&gt;The Journal of clinical endocrinology and metabolism&lt;/alt-title&gt;&lt;/titles&gt;&lt;periodical&gt;&lt;full-title&gt;J Clin Endocrinol Metab&lt;/full-title&gt;&lt;abbr-1&gt;The Journal of clinical endocrinology and metabolism&lt;/abbr-1&gt;&lt;/periodical&gt;&lt;alt-periodical&gt;&lt;full-title&gt;J Clin Endocrinol Metab&lt;/full-title&gt;&lt;abbr-1&gt;The Journal of clinical endocrinology and metabolism&lt;/abbr-1&gt;&lt;/alt-periodical&gt;&lt;pages&gt;1052-8&lt;/pages&gt;&lt;volume&gt;80&lt;/volume&gt;&lt;number&gt;4&lt;/number&gt;&lt;edition&gt;1995/04/01&lt;/edition&gt;&lt;keywords&gt;&lt;keyword&gt;Aged&lt;/keyword&gt;&lt;keyword&gt;Bone Density&lt;/keyword&gt;&lt;keyword&gt;Double-Blind Method&lt;/keyword&gt;&lt;keyword&gt;Female&lt;/keyword&gt;&lt;keyword&gt;Humans&lt;/keyword&gt;&lt;keyword&gt;Osteoporosis, Postmenopausal/blood/metabolism/*prevention &amp;amp; control&lt;/keyword&gt;&lt;keyword&gt;Patient Compliance&lt;/keyword&gt;&lt;keyword&gt;Vitamin D/*therapeutic use&lt;/keyword&gt;&lt;/keywords&gt;&lt;dates&gt;&lt;year&gt;1995&lt;/year&gt;&lt;pub-dates&gt;&lt;date&gt;Apr&lt;/date&gt;&lt;/pub-dates&gt;&lt;/dates&gt;&lt;isbn&gt;0021-972X (Print)&amp;#xD;0021-972x&lt;/isbn&gt;&lt;accession-num&gt;7714065&lt;/accession-num&gt;&lt;urls&gt;&lt;/urls&gt;&lt;electronic-resource-num&gt;10.1210/jcem.80.4.7714065&lt;/electronic-resource-num&gt;&lt;remote-database-provider&gt;NLM&lt;/remote-database-provider&gt;&lt;language&gt;eng&lt;/language&gt;&lt;/record&gt;&lt;/Cite&gt;&lt;/EndNote&gt;</w:instrTex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6)</w:t>
            </w:r>
            <w:r w:rsidR="00A13A5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rince</w:t>
            </w:r>
            <w:r w:rsidR="00E86978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QcmluY2U8L0F1dGhvcj48WWVhcj4xOTk1PC9ZZWFyPjxS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QcmluY2U8L0F1dGhvcj48WWVhcj4xOTk1PC9ZZWFyPjxS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E86978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E86978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7)</w:t>
            </w:r>
            <w:r w:rsidR="00E86978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ruitt</w:t>
            </w:r>
            <w:r w:rsidR="00E86978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QcnVpdHQ8L0F1dGhvcj48WWVhcj4xOTk1PC9ZZWFyPjxS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QcnVpdHQ8L0F1dGhvcj48WWVhcj4xOTk1PC9ZZWFyPjxS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E86978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E86978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8)</w:t>
            </w:r>
            <w:r w:rsidR="00E86978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9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aines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Haines&lt;/Author&gt;&lt;Year&gt;1995&lt;/Year&gt;&lt;RecNum&gt;9&lt;/RecNum&gt;&lt;DisplayText&gt;(9)&lt;/DisplayText&gt;&lt;record&gt;&lt;rec-number&gt;9&lt;/rec-number&gt;&lt;foreign-keys&gt;&lt;key app="EN" db-id="pxrffea28wwd9dedvf1x02zis20za95f5t5r" timestamp="1534325137"&gt;9&lt;/key&gt;&lt;/foreign-keys&gt;&lt;ref-type name="Journal Article"&gt;17&lt;/ref-type&gt;&lt;contributors&gt;&lt;authors&gt;&lt;author&gt;Haines, C. J.&lt;/author&gt;&lt;author&gt;Chung, T. K.&lt;/author&gt;&lt;author&gt;Leung, P. C.&lt;/author&gt;&lt;author&gt;Hsu, S. Y.&lt;/author&gt;&lt;author&gt;Leung, D. H.&lt;/author&gt;&lt;/authors&gt;&lt;/contributors&gt;&lt;auth-address&gt;Department of Obstetrics and Gynaecology, Chinese University of Hong Kong, New Territories.&lt;/auth-address&gt;&lt;titles&gt;&lt;title&gt;Calcium supplementation and bone mineral density in postmenopausal women using estrogen replacement therapy&lt;/title&gt;&lt;secondary-title&gt;Bone&lt;/secondary-title&gt;&lt;alt-title&gt;Bone&lt;/alt-title&gt;&lt;/titles&gt;&lt;periodical&gt;&lt;full-title&gt;Bone&lt;/full-title&gt;&lt;abbr-1&gt;Bone&lt;/abbr-1&gt;&lt;/periodical&gt;&lt;alt-periodical&gt;&lt;full-title&gt;Bone&lt;/full-title&gt;&lt;abbr-1&gt;Bone&lt;/abbr-1&gt;&lt;/alt-periodical&gt;&lt;pages&gt;529-31&lt;/pages&gt;&lt;volume&gt;16&lt;/volume&gt;&lt;number&gt;5&lt;/number&gt;&lt;edition&gt;1995/05/01&lt;/edition&gt;&lt;keywords&gt;&lt;keyword&gt;Absorptiometry, Photon&lt;/keyword&gt;&lt;keyword&gt;Adult&lt;/keyword&gt;&lt;keyword&gt;Bone Density/*drug effects/physiology&lt;/keyword&gt;&lt;keyword&gt;Calcium/administration &amp;amp; dosage/*therapeutic use&lt;/keyword&gt;&lt;keyword&gt;*Estrogen Replacement Therapy&lt;/keyword&gt;&lt;keyword&gt;Female&lt;/keyword&gt;&lt;keyword&gt;Femur Neck/drug effects/physiology&lt;/keyword&gt;&lt;keyword&gt;Humans&lt;/keyword&gt;&lt;keyword&gt;Lumbar Vertebrae/drug effects/physiology&lt;/keyword&gt;&lt;keyword&gt;Middle Aged&lt;/keyword&gt;&lt;keyword&gt;Osteoporosis, Postmenopausal/drug therapy/physiopathology/*prevention &amp;amp; control&lt;/keyword&gt;&lt;keyword&gt;Prospective Studies&lt;/keyword&gt;&lt;/keywords&gt;&lt;dates&gt;&lt;year&gt;1995&lt;/year&gt;&lt;pub-dates&gt;&lt;date&gt;May&lt;/date&gt;&lt;/pub-dates&gt;&lt;/dates&gt;&lt;isbn&gt;8756-3282 (Print)&amp;#xD;1873-2763&lt;/isbn&gt;&lt;accession-num&gt;7654468&lt;/accession-num&gt;&lt;urls&gt;&lt;/urls&gt;&lt;remote-database-provider&gt;NLM&lt;/remote-database-provider&gt;&lt;language&gt;eng&lt;/language&gt;&lt;/record&gt;&lt;/Cite&gt;&lt;/EndNote&gt;</w:instrTex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9)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0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Taaffe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Taaffe&lt;/Author&gt;&lt;Year&gt;1996&lt;/Year&gt;&lt;RecNum&gt;10&lt;/RecNum&gt;&lt;DisplayText&gt;(10)&lt;/DisplayText&gt;&lt;record&gt;&lt;rec-number&gt;10&lt;/rec-number&gt;&lt;foreign-keys&gt;&lt;key app="EN" db-id="pxrffea28wwd9dedvf1x02zis20za95f5t5r" timestamp="1534325204"&gt;10&lt;/key&gt;&lt;/foreign-keys&gt;&lt;ref-type name="Journal Article"&gt;17&lt;/ref-type&gt;&lt;contributors&gt;&lt;authors&gt;&lt;author&gt;Taaffe, D. R.&lt;/author&gt;&lt;author&gt;Pruitt, L.&lt;/author&gt;&lt;author&gt;Pyka, G.&lt;/author&gt;&lt;author&gt;Guido, D.&lt;/author&gt;&lt;author&gt;Marcus, R.&lt;/author&gt;&lt;/authors&gt;&lt;/contributors&gt;&lt;auth-address&gt;Musculoskeletal Research Laboratory, Veterans Affairs Medical Center, Palo Alto, California, USA.&lt;/auth-address&gt;&lt;titles&gt;&lt;title&gt;Comparative effects of high- and low-intensity resistance training on thigh muscle strength, fiber area, and tissue composition in elderly women&lt;/title&gt;&lt;secondary-title&gt;Clin Physiol&lt;/secondary-title&gt;&lt;alt-title&gt;Clinical physiology (Oxford, England)&lt;/alt-title&gt;&lt;/titles&gt;&lt;periodical&gt;&lt;full-title&gt;Clin Physiol&lt;/full-title&gt;&lt;abbr-1&gt;Clinical physiology (Oxford, England)&lt;/abbr-1&gt;&lt;/periodical&gt;&lt;alt-periodical&gt;&lt;full-title&gt;Clin Physiol&lt;/full-title&gt;&lt;abbr-1&gt;Clinical physiology (Oxford, England)&lt;/abbr-1&gt;&lt;/alt-periodical&gt;&lt;pages&gt;381-92&lt;/pages&gt;&lt;volume&gt;16&lt;/volume&gt;&lt;number&gt;4&lt;/number&gt;&lt;edition&gt;1996/07/01&lt;/edition&gt;&lt;keywords&gt;&lt;keyword&gt;Absorptiometry, Photon&lt;/keyword&gt;&lt;keyword&gt;Aged&lt;/keyword&gt;&lt;keyword&gt;Aging/*physiology&lt;/keyword&gt;&lt;keyword&gt;Analysis of Variance&lt;/keyword&gt;&lt;keyword&gt;Body Composition&lt;/keyword&gt;&lt;keyword&gt;Bone Density&lt;/keyword&gt;&lt;keyword&gt;Bone and Bones/metabolism&lt;/keyword&gt;&lt;keyword&gt;Exercise/*physiology&lt;/keyword&gt;&lt;keyword&gt;Exercise Tolerance/physiology&lt;/keyword&gt;&lt;keyword&gt;Female&lt;/keyword&gt;&lt;keyword&gt;Humans&lt;/keyword&gt;&lt;keyword&gt;Muscle Fibers, Skeletal/cytology/*physiology&lt;/keyword&gt;&lt;keyword&gt;Muscle, Skeletal/cytology/*physiology&lt;/keyword&gt;&lt;keyword&gt;Thigh&lt;/keyword&gt;&lt;/keywords&gt;&lt;dates&gt;&lt;year&gt;1996&lt;/year&gt;&lt;pub-dates&gt;&lt;date&gt;Jul&lt;/date&gt;&lt;/pub-dates&gt;&lt;/dates&gt;&lt;isbn&gt;0144-5979 (Print)&amp;#xD;0144-5979&lt;/isbn&gt;&lt;accession-num&gt;8842574&lt;/accession-num&gt;&lt;urls&gt;&lt;/urls&gt;&lt;remote-database-provider&gt;NLM&lt;/remote-database-provider&gt;&lt;language&gt;eng&lt;/language&gt;&lt;/record&gt;&lt;/Cite&gt;&lt;/EndNote&gt;</w:instrTex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10)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1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EPI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Year&gt;1996&lt;/Year&gt;&lt;RecNum&gt;11&lt;/RecNum&gt;&lt;DisplayText&gt;(11)&lt;/DisplayText&gt;&lt;record&gt;&lt;rec-number&gt;11&lt;/rec-number&gt;&lt;foreign-keys&gt;&lt;key app="EN" db-id="pxrffea28wwd9dedvf1x02zis20za95f5t5r" timestamp="1534325343"&gt;11&lt;/key&gt;&lt;/foreign-keys&gt;&lt;ref-type name="Journal Article"&gt;17&lt;/ref-type&gt;&lt;contributors&gt;&lt;/contributors&gt;&lt;titles&gt;&lt;title&gt;Effects of hormone therapy on bone mineral density: results from the postmenopausal estrogen/progestin interventions (PEPI) trial. The Writing Group for the PEPI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1389-96&lt;/pages&gt;&lt;volume&gt;276&lt;/volume&gt;&lt;number&gt;17&lt;/number&gt;&lt;edition&gt;1996/11/06&lt;/edition&gt;&lt;keywords&gt;&lt;keyword&gt;Absorptiometry, Photon&lt;/keyword&gt;&lt;keyword&gt;Bone Density/*drug effects&lt;/keyword&gt;&lt;keyword&gt;Double-Blind Method&lt;/keyword&gt;&lt;keyword&gt;*Estrogen Replacement Therapy&lt;/keyword&gt;&lt;keyword&gt;Estrogens, Conjugated (USP)/administration &amp;amp; dosage/*therapeutic use&lt;/keyword&gt;&lt;keyword&gt;Female&lt;/keyword&gt;&lt;keyword&gt;Fractures, Bone&lt;/keyword&gt;&lt;keyword&gt;Hip&lt;/keyword&gt;&lt;keyword&gt;Humans&lt;/keyword&gt;&lt;keyword&gt;Medroxyprogesterone Acetate/administration &amp;amp; dosage/*therapeutic use&lt;/keyword&gt;&lt;keyword&gt;Middle Aged&lt;/keyword&gt;&lt;keyword&gt;Postmenopause&lt;/keyword&gt;&lt;keyword&gt;Progesterone/administration &amp;amp; dosage/*therapeutic use&lt;/keyword&gt;&lt;keyword&gt;Progesterone Congeners/administration &amp;amp; dosage/*therapeutic use&lt;/keyword&gt;&lt;keyword&gt;Spine&lt;/keyword&gt;&lt;keyword&gt;Statistics as Topic&lt;/keyword&gt;&lt;/keywords&gt;&lt;dates&gt;&lt;year&gt;1996&lt;/year&gt;&lt;pub-dates&gt;&lt;date&gt;Nov 6&lt;/date&gt;&lt;/pub-dates&gt;&lt;/dates&gt;&lt;isbn&gt;0098-7484 (Print)&amp;#xD;0098-7484&lt;/isbn&gt;&lt;accession-num&gt;8892713&lt;/accession-num&gt;&lt;urls&gt;&lt;/urls&gt;&lt;remote-database-provider&gt;NLM&lt;/remote-database-provider&gt;&lt;language&gt;eng&lt;/language&gt;&lt;/record&gt;&lt;/Cite&gt;&lt;/EndNote&gt;</w:instrTex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11)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2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rd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Mb3JkPC9BdXRob3I+PFllYXI+MTk5NjwvWWVhcj48UmVj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Mb3JkPC9BdXRob3I+PFllYXI+MTk5NjwvWWVhcj48UmVj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12)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3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Mizunuma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aXp1bnVtYTwvQXV0aG9yPjxZZWFyPjE5OTc8L1llYXI+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aXp1bnVtYTwvQXV0aG9yPjxZZWFyPjE5OTc8L1llYXI+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13)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4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Naessen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OYWVzc2VuPC9BdXRob3I+PFllYXI+MTk5NzwvWWVhcj48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OYWVzc2VuPC9BdXRob3I+PFllYXI+MTk5NzwvWWVhcj48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14)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5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hen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Chen&lt;/Author&gt;&lt;Year&gt;1997&lt;/Year&gt;&lt;RecNum&gt;15&lt;/RecNum&gt;&lt;DisplayText&gt;(15)&lt;/DisplayText&gt;&lt;record&gt;&lt;rec-number&gt;15&lt;/rec-number&gt;&lt;foreign-keys&gt;&lt;key app="EN" db-id="pxrffea28wwd9dedvf1x02zis20za95f5t5r" timestamp="1534325676"&gt;15&lt;/key&gt;&lt;/foreign-keys&gt;&lt;ref-type name="Journal Article"&gt;17&lt;/ref-type&gt;&lt;contributors&gt;&lt;authors&gt;&lt;author&gt;Chen, J. T.&lt;/author&gt;&lt;author&gt;Shiraki, M.&lt;/author&gt;&lt;author&gt;Hasumi, K.&lt;/author&gt;&lt;author&gt;Tanaka, N.&lt;/author&gt;&lt;author&gt;Katase, K.&lt;/author&gt;&lt;author&gt;Kato, T.&lt;/author&gt;&lt;author&gt;Hirai, Y.&lt;/author&gt;&lt;author&gt;Nakamura, T.&lt;/author&gt;&lt;author&gt;Ogata, E.&lt;/author&gt;&lt;/authors&gt;&lt;/contributors&gt;&lt;auth-address&gt;Department of Gynecology, Cancer Institute Hospital, Tokyo, Japan.&lt;/auth-address&gt;&lt;titles&gt;&lt;title&gt;1-alpha-Hydroxyvitamin D3 treatment decreases bone turnover and modulates calcium-regulating hormones in early postmenopausal women&lt;/title&gt;&lt;secondary-title&gt;Bone&lt;/secondary-title&gt;&lt;alt-title&gt;Bone&lt;/alt-title&gt;&lt;/titles&gt;&lt;periodical&gt;&lt;full-title&gt;Bone&lt;/full-title&gt;&lt;abbr-1&gt;Bone&lt;/abbr-1&gt;&lt;/periodical&gt;&lt;alt-periodical&gt;&lt;full-title&gt;Bone&lt;/full-title&gt;&lt;abbr-1&gt;Bone&lt;/abbr-1&gt;&lt;/alt-periodical&gt;&lt;pages&gt;557-62&lt;/pages&gt;&lt;volume&gt;20&lt;/volume&gt;&lt;number&gt;6&lt;/number&gt;&lt;edition&gt;1997/06/01&lt;/edition&gt;&lt;keywords&gt;&lt;keyword&gt;Biomarkers/blood/urine&lt;/keyword&gt;&lt;keyword&gt;Bone Density/drug effects&lt;/keyword&gt;&lt;keyword&gt;Bone and Bones/drug effects/*metabolism&lt;/keyword&gt;&lt;keyword&gt;Calcitonin/blood/*drug effects&lt;/keyword&gt;&lt;keyword&gt;Female&lt;/keyword&gt;&lt;keyword&gt;Humans&lt;/keyword&gt;&lt;keyword&gt;Hydroxycholecalciferols/*therapeutic use&lt;/keyword&gt;&lt;keyword&gt;Lumbar Vertebrae/chemistry&lt;/keyword&gt;&lt;keyword&gt;Middle Aged&lt;/keyword&gt;&lt;keyword&gt;Osteoporosis/*drug therapy&lt;/keyword&gt;&lt;keyword&gt;Parathyroid Hormone/*blood&lt;/keyword&gt;&lt;keyword&gt;*Postmenopause&lt;/keyword&gt;&lt;/keywords&gt;&lt;dates&gt;&lt;year&gt;1997&lt;/year&gt;&lt;pub-dates&gt;&lt;date&gt;Jun&lt;/date&gt;&lt;/pub-dates&gt;&lt;/dates&gt;&lt;isbn&gt;8756-3282 (Print)&amp;#xD;1873-2763&lt;/isbn&gt;&lt;accession-num&gt;9177871&lt;/accession-num&gt;&lt;urls&gt;&lt;/urls&gt;&lt;remote-database-provider&gt;NLM&lt;/remote-database-provider&gt;&lt;language&gt;eng&lt;/language&gt;&lt;/record&gt;&lt;/Cite&gt;&lt;/EndNote&gt;</w:instrTex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15)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6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Dawson-Hughes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EYXdzb24tSHVnaGVzPC9BdXRob3I+PFllYXI+MTk5Nzwv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Y3MC02PC9wYWdlcz48dm9s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EYXdzb24tSHVnaGVzPC9BdXRob3I+PFllYXI+MTk5Nzwv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Y3MC02PC9wYWdlcz48dm9s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16)</w:t>
            </w:r>
            <w:r w:rsidR="00A4117B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7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Gambacciani</w:t>
            </w:r>
            <w:r w:rsidR="0065225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HYW1iYWNjaWFuaTwvQXV0aG9yPjxZZWFyPjE5OTc8L1ll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HYW1iYWNjaWFuaTwvQXV0aG9yPjxZZWFyPjE5OTc8L1ll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65225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65225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17)</w:t>
            </w:r>
            <w:r w:rsidR="0065225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8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Riggs</w:t>
            </w:r>
            <w:r w:rsidR="0065225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SaWdnczwvQXV0aG9yPjxZZWFyPjE5OTg8L1llYXI+PFJl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SaWdnczwvQXV0aG9yPjxZZWFyPjE5OTg8L1llYXI+PFJl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65225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65225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18)</w:t>
            </w:r>
            <w:r w:rsidR="0065225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torm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TdG9ybTwvQXV0aG9yPjxZZWFyPjE5OTg8L1llYXI+PFJl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TdG9ybTwvQXV0aG9yPjxZZWFyPjE5OTg8L1llYXI+PFJl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19)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stelo-Branco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Castelo-Branco&lt;/Author&gt;&lt;Year&gt;1999&lt;/Year&gt;&lt;RecNum&gt;20&lt;/RecNum&gt;&lt;DisplayText&gt;(20)&lt;/DisplayText&gt;&lt;record&gt;&lt;rec-number&gt;20&lt;/rec-number&gt;&lt;foreign-keys&gt;&lt;key app="EN" db-id="pxrffea28wwd9dedvf1x02zis20za95f5t5r" timestamp="1534329758"&gt;20&lt;/key&gt;&lt;/foreign-keys&gt;&lt;ref-type name="Journal Article"&gt;17&lt;/ref-type&gt;&lt;contributors&gt;&lt;authors&gt;&lt;author&gt;Castelo-Branco, C.&lt;/author&gt;&lt;author&gt;Pons, F.&lt;/author&gt;&lt;author&gt;Vicente, J. J.&lt;/author&gt;&lt;author&gt;Sanjuan, A.&lt;/author&gt;&lt;author&gt;Vanrell, J. A.&lt;/author&gt;&lt;/authors&gt;&lt;/contributors&gt;&lt;auth-address&gt;Department of Gynecology and Obstetrics, Hospital Clinic i Provincial, School of Medicine, University of Barcelona, Spain. castelo@medicina.ub.es&lt;/auth-address&gt;&lt;titles&gt;&lt;title&gt;Preventing postmenopausal bone loss with ossein-hydroxyapatite compounds. Results of a two-year, prospective trial&lt;/title&gt;&lt;secondary-title&gt;J Reprod Med&lt;/secondary-title&gt;&lt;alt-title&gt;The Journal of reproductive medicine&lt;/alt-title&gt;&lt;/titles&gt;&lt;periodical&gt;&lt;full-title&gt;J Reprod Med&lt;/full-title&gt;&lt;abbr-1&gt;The Journal of reproductive medicine&lt;/abbr-1&gt;&lt;/periodical&gt;&lt;alt-periodical&gt;&lt;full-title&gt;J Reprod Med&lt;/full-title&gt;&lt;abbr-1&gt;The Journal of reproductive medicine&lt;/abbr-1&gt;&lt;/alt-periodical&gt;&lt;pages&gt;601-5&lt;/pages&gt;&lt;volume&gt;44&lt;/volume&gt;&lt;number&gt;7&lt;/number&gt;&lt;edition&gt;1999/08/12&lt;/edition&gt;&lt;keywords&gt;&lt;keyword&gt;Aged&lt;/keyword&gt;&lt;keyword&gt;Bone Density/*drug effects&lt;/keyword&gt;&lt;keyword&gt;Calcium Carbonate/*therapeutic use&lt;/keyword&gt;&lt;keyword&gt;Durapatite/pharmacology/*therapeutic use&lt;/keyword&gt;&lt;keyword&gt;Female&lt;/keyword&gt;&lt;keyword&gt;Humans&lt;/keyword&gt;&lt;keyword&gt;Middle Aged&lt;/keyword&gt;&lt;keyword&gt;Osteoporosis, Postmenopausal/*prevention &amp;amp; control&lt;/keyword&gt;&lt;keyword&gt;Treatment Outcome&lt;/keyword&gt;&lt;/keywords&gt;&lt;dates&gt;&lt;year&gt;1999&lt;/year&gt;&lt;pub-dates&gt;&lt;date&gt;Jul&lt;/date&gt;&lt;/pub-dates&gt;&lt;/dates&gt;&lt;isbn&gt;0024-7758 (Print)&amp;#xD;0024-7758&lt;/isbn&gt;&lt;accession-num&gt;10442322&lt;/accession-num&gt;&lt;urls&gt;&lt;/urls&gt;&lt;remote-database-provider&gt;NLM&lt;/remote-database-provider&gt;&lt;language&gt;eng&lt;/language&gt;&lt;/record&gt;&lt;/Cite&gt;&lt;/EndNote&gt;</w:instrTex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20)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1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dami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BZGFtaTwvQXV0aG9yPjxZZWFyPjE5OTk8L1llYXI+PFJl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BZGFtaTwvQXV0aG9yPjxZZWFyPjE5OTk8L1llYXI+PFJl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21)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2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Gorai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Hb3JhaTwvQXV0aG9yPjxZZWFyPjE5OTk8L1llYXI+PFJl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Hb3JhaTwvQXV0aG9yPjxZZWFyPjE5OTk8L1llYXI+PFJl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22)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</w:tbl>
    <w:p w:rsidR="00722BB7" w:rsidRPr="00EA1E8A" w:rsidRDefault="00722BB7">
      <w:pPr>
        <w:widowControl/>
        <w:jc w:val="left"/>
        <w:rPr>
          <w:rFonts w:ascii="Times New Roman" w:hAnsi="Times New Roman" w:cs="Times New Roman"/>
        </w:rPr>
      </w:pPr>
    </w:p>
    <w:p w:rsidR="00722BB7" w:rsidRPr="00EA1E8A" w:rsidRDefault="00722BB7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</w:rPr>
        <w:br w:type="page"/>
      </w:r>
    </w:p>
    <w:p w:rsidR="00722BB7" w:rsidRPr="00EA1E8A" w:rsidRDefault="00805D55" w:rsidP="00722BB7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 xml:space="preserve">eTable </w:t>
      </w:r>
      <w:r w:rsidR="003E7953">
        <w:rPr>
          <w:rFonts w:ascii="Times New Roman" w:hAnsi="Times New Roman" w:cs="Times New Roman"/>
          <w:b/>
          <w:szCs w:val="21"/>
        </w:rPr>
        <w:t>1</w:t>
      </w:r>
      <w:r w:rsidRPr="00EA1E8A">
        <w:rPr>
          <w:rFonts w:ascii="Times New Roman" w:hAnsi="Times New Roman" w:cs="Times New Roman"/>
          <w:b/>
          <w:szCs w:val="21"/>
        </w:rPr>
        <w:t>.</w:t>
      </w:r>
      <w:r w:rsidR="00C65B66" w:rsidRPr="00EA1E8A">
        <w:rPr>
          <w:rFonts w:ascii="Times New Roman" w:hAnsi="Times New Roman" w:cs="Times New Roman"/>
        </w:rPr>
        <w:t xml:space="preserve"> Risk of bias of included trials </w:t>
      </w:r>
      <w:r w:rsidR="002E4929" w:rsidRPr="00EA1E8A">
        <w:rPr>
          <w:rFonts w:ascii="Times New Roman" w:hAnsi="Times New Roman" w:cs="Times New Roman"/>
        </w:rPr>
        <w:t>evaluated using the Cochrane Risk of Bias too</w:t>
      </w:r>
      <w:r w:rsidR="002E4929" w:rsidRPr="00EA1E8A">
        <w:rPr>
          <w:rFonts w:ascii="Times New Roman" w:hAnsi="Times New Roman" w:cs="Times New Roman" w:hint="eastAsia"/>
        </w:rPr>
        <w:t>l</w:t>
      </w:r>
      <w:r w:rsidR="002E4929" w:rsidRPr="00EA1E8A">
        <w:rPr>
          <w:rFonts w:ascii="Times New Roman" w:hAnsi="Times New Roman" w:cs="Times New Roman"/>
          <w:szCs w:val="21"/>
        </w:rPr>
        <w:t xml:space="preserve"> </w:t>
      </w:r>
      <w:r w:rsidR="00C65B66" w:rsidRPr="00EA1E8A">
        <w:rPr>
          <w:rFonts w:ascii="Times New Roman" w:hAnsi="Times New Roman" w:cs="Times New Roman"/>
          <w:szCs w:val="21"/>
        </w:rPr>
        <w:t>(continued)</w:t>
      </w:r>
    </w:p>
    <w:tbl>
      <w:tblPr>
        <w:tblW w:w="15408" w:type="dxa"/>
        <w:tblInd w:w="-5" w:type="dxa"/>
        <w:tblLook w:val="04A0" w:firstRow="1" w:lastRow="0" w:firstColumn="1" w:lastColumn="0" w:noHBand="0" w:noVBand="1"/>
      </w:tblPr>
      <w:tblGrid>
        <w:gridCol w:w="653"/>
        <w:gridCol w:w="2466"/>
        <w:gridCol w:w="1340"/>
        <w:gridCol w:w="1637"/>
        <w:gridCol w:w="1424"/>
        <w:gridCol w:w="2090"/>
        <w:gridCol w:w="1843"/>
        <w:gridCol w:w="1540"/>
        <w:gridCol w:w="1466"/>
        <w:gridCol w:w="949"/>
      </w:tblGrid>
      <w:tr w:rsidR="001F4737" w:rsidRPr="00EA1E8A" w:rsidTr="00AC4EC8">
        <w:trPr>
          <w:trHeight w:val="1236"/>
        </w:trPr>
        <w:tc>
          <w:tcPr>
            <w:tcW w:w="6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序号</w:t>
            </w:r>
          </w:p>
        </w:tc>
        <w:tc>
          <w:tcPr>
            <w:tcW w:w="24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uthor</w:t>
            </w:r>
          </w:p>
        </w:tc>
        <w:tc>
          <w:tcPr>
            <w:tcW w:w="1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ublication Year</w:t>
            </w:r>
          </w:p>
        </w:tc>
        <w:tc>
          <w:tcPr>
            <w:tcW w:w="16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random sequence generation (selection bias)</w:t>
            </w:r>
          </w:p>
        </w:tc>
        <w:tc>
          <w:tcPr>
            <w:tcW w:w="14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llocation concealment (selection bias)</w:t>
            </w:r>
          </w:p>
        </w:tc>
        <w:tc>
          <w:tcPr>
            <w:tcW w:w="20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blinding of participants and personnel (performance bias)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blinding of outcome assessment (detection bias)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complete outcome data (attrition bias)</w:t>
            </w:r>
          </w:p>
        </w:tc>
        <w:tc>
          <w:tcPr>
            <w:tcW w:w="14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elective reporting (reporting bias)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other bias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3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wamoto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Iwamoto&lt;/Author&gt;&lt;Year&gt;1999&lt;/Year&gt;&lt;RecNum&gt;23&lt;/RecNum&gt;&lt;DisplayText&gt;(23)&lt;/DisplayText&gt;&lt;record&gt;&lt;rec-number&gt;23&lt;/rec-number&gt;&lt;foreign-keys&gt;&lt;key app="EN" db-id="pxrffea28wwd9dedvf1x02zis20za95f5t5r" timestamp="1534329994"&gt;23&lt;/key&gt;&lt;/foreign-keys&gt;&lt;ref-type name="Journal Article"&gt;17&lt;/ref-type&gt;&lt;contributors&gt;&lt;authors&gt;&lt;author&gt;Iwamoto, I.&lt;/author&gt;&lt;author&gt;Kosha, S.&lt;/author&gt;&lt;author&gt;Noguchi, S.&lt;/author&gt;&lt;author&gt;Murakami, M.&lt;/author&gt;&lt;author&gt;Fujino, T.&lt;/author&gt;&lt;author&gt;Douchi, T.&lt;/author&gt;&lt;author&gt;Nagata, Y.&lt;/author&gt;&lt;/authors&gt;&lt;/contributors&gt;&lt;auth-address&gt;Department of Obstetrics and Gynecology, Faculty of Medicine, Kagoshima University, Japan.&lt;/auth-address&gt;&lt;titles&gt;&lt;title&gt;A longitudinal study of the effect of vitamin K2 on bone mineral density in postmenopausal women a comparative study with vitamin D3 and estrogen-progestin therapy&lt;/title&gt;&lt;secondary-title&gt;Maturitas&lt;/secondary-title&gt;&lt;alt-title&gt;Maturitas&lt;/alt-title&gt;&lt;/titles&gt;&lt;periodical&gt;&lt;full-title&gt;Maturitas&lt;/full-title&gt;&lt;abbr-1&gt;Maturitas&lt;/abbr-1&gt;&lt;/periodical&gt;&lt;alt-periodical&gt;&lt;full-title&gt;Maturitas&lt;/full-title&gt;&lt;abbr-1&gt;Maturitas&lt;/abbr-1&gt;&lt;/alt-periodical&gt;&lt;pages&gt;161-4&lt;/pages&gt;&lt;volume&gt;31&lt;/volume&gt;&lt;number&gt;2&lt;/number&gt;&lt;edition&gt;1999/05/05&lt;/edition&gt;&lt;keywords&gt;&lt;keyword&gt;Bone Density/*drug effects&lt;/keyword&gt;&lt;keyword&gt;Cholecalciferol/*pharmacology&lt;/keyword&gt;&lt;keyword&gt;*Estrogen Replacement Therapy&lt;/keyword&gt;&lt;keyword&gt;Female&lt;/keyword&gt;&lt;keyword&gt;Humans&lt;/keyword&gt;&lt;keyword&gt;Longitudinal Studies&lt;/keyword&gt;&lt;keyword&gt;Lumbar Vertebrae&lt;/keyword&gt;&lt;keyword&gt;Middle Aged&lt;/keyword&gt;&lt;keyword&gt;Osteoporosis, Postmenopausal/*prevention &amp;amp; control&lt;/keyword&gt;&lt;keyword&gt;Vitamin K/*analogs &amp;amp; derivatives/pharmacology&lt;/keyword&gt;&lt;keyword&gt;Vitamin K 2/analogs &amp;amp; derivatives&lt;/keyword&gt;&lt;/keywords&gt;&lt;dates&gt;&lt;year&gt;1999&lt;/year&gt;&lt;pub-dates&gt;&lt;date&gt;Jan 4&lt;/date&gt;&lt;/pub-dates&gt;&lt;/dates&gt;&lt;isbn&gt;0378-5122 (Print)&amp;#xD;0378-5122&lt;/isbn&gt;&lt;accession-num&gt;10227010&lt;/accession-num&gt;&lt;urls&gt;&lt;/urls&gt;&lt;remote-database-provider&gt;NLM&lt;/remote-database-provider&gt;&lt;language&gt;eng&lt;/language&gt;&lt;/record&gt;&lt;/Cite&gt;&lt;/EndNote&gt;</w:instrTex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23)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9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4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Ruml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Ruml&lt;/Author&gt;&lt;Year&gt;1999&lt;/Year&gt;&lt;RecNum&gt;24&lt;/RecNum&gt;&lt;DisplayText&gt;(24)&lt;/DisplayText&gt;&lt;record&gt;&lt;rec-number&gt;24&lt;/rec-number&gt;&lt;foreign-keys&gt;&lt;key app="EN" db-id="pxrffea28wwd9dedvf1x02zis20za95f5t5r" timestamp="1534330061"&gt;24&lt;/key&gt;&lt;/foreign-keys&gt;&lt;ref-type name="Journal Article"&gt;17&lt;/ref-type&gt;&lt;contributors&gt;&lt;authors&gt;&lt;author&gt;Ruml, L. A.&lt;/author&gt;&lt;author&gt;Sakhaee, K.&lt;/author&gt;&lt;author&gt;Peterson, R.&lt;/author&gt;&lt;author&gt;Adams-Huet, B.&lt;/author&gt;&lt;author&gt;Pak, C. Y.&lt;/author&gt;&lt;/authors&gt;&lt;/contributors&gt;&lt;auth-address&gt;University of Texas Southwestern Medical School, Center for Mineral Metabolism and Clinical Research, Dallas, TX 75235-8891, USA.&lt;/auth-address&gt;&lt;titles&gt;&lt;title&gt;The effect of calcium citrate on bone density in the early and mid-postmenopausal period: a randomized placebo-controlled study&lt;/title&gt;&lt;secondary-title&gt;Am J Ther&lt;/secondary-title&gt;&lt;alt-title&gt;American journal of therapeutics&lt;/alt-title&gt;&lt;/titles&gt;&lt;periodical&gt;&lt;full-title&gt;Am J Ther&lt;/full-title&gt;&lt;abbr-1&gt;American journal of therapeutics&lt;/abbr-1&gt;&lt;/periodical&gt;&lt;alt-periodical&gt;&lt;full-title&gt;Am J Ther&lt;/full-title&gt;&lt;abbr-1&gt;American journal of therapeutics&lt;/abbr-1&gt;&lt;/alt-periodical&gt;&lt;pages&gt;303-11&lt;/pages&gt;&lt;volume&gt;6&lt;/volume&gt;&lt;number&gt;6&lt;/number&gt;&lt;edition&gt;2001/05/01&lt;/edition&gt;&lt;keywords&gt;&lt;keyword&gt;Bone Density/*drug effects&lt;/keyword&gt;&lt;keyword&gt;Calcium Citrate/*pharmacology/therapeutic use&lt;/keyword&gt;&lt;keyword&gt;Female&lt;/keyword&gt;&lt;keyword&gt;Femur&lt;/keyword&gt;&lt;keyword&gt;Humans&lt;/keyword&gt;&lt;keyword&gt;Lumbar Vertebrae&lt;/keyword&gt;&lt;keyword&gt;Middle Aged&lt;/keyword&gt;&lt;keyword&gt;Osteoporosis, Postmenopausal/blood/*prevention &amp;amp; control/urine&lt;/keyword&gt;&lt;keyword&gt;Radius&lt;/keyword&gt;&lt;keyword&gt;Treatment Outcome&lt;/keyword&gt;&lt;/keywords&gt;&lt;dates&gt;&lt;year&gt;1999&lt;/year&gt;&lt;pub-dates&gt;&lt;date&gt;Nov&lt;/date&gt;&lt;/pub-dates&gt;&lt;/dates&gt;&lt;isbn&gt;1075-2765 (Print)&amp;#xD;1075-2765&lt;/isbn&gt;&lt;accession-num&gt;11329114&lt;/accession-num&gt;&lt;urls&gt;&lt;/urls&gt;&lt;remote-database-provider&gt;NLM&lt;/remote-database-provider&gt;&lt;language&gt;eng&lt;/language&gt;&lt;/record&gt;&lt;/Cite&gt;&lt;/EndNote&gt;</w:instrTex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24)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999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5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Rhodes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Rhodes&lt;/Author&gt;&lt;Year&gt;2000&lt;/Year&gt;&lt;RecNum&gt;25&lt;/RecNum&gt;&lt;DisplayText&gt;(25)&lt;/DisplayText&gt;&lt;record&gt;&lt;rec-number&gt;25&lt;/rec-number&gt;&lt;foreign-keys&gt;&lt;key app="EN" db-id="pxrffea28wwd9dedvf1x02zis20za95f5t5r" timestamp="1534330130"&gt;25&lt;/key&gt;&lt;/foreign-keys&gt;&lt;ref-type name="Journal Article"&gt;17&lt;/ref-type&gt;&lt;contributors&gt;&lt;authors&gt;&lt;author&gt;Rhodes, E. C.&lt;/author&gt;&lt;author&gt;Martin, A. D.&lt;/author&gt;&lt;author&gt;Taunton, J. E.&lt;/author&gt;&lt;author&gt;Donnelly, M.&lt;/author&gt;&lt;author&gt;Warren, J.&lt;/author&gt;&lt;author&gt;Elliot, J.&lt;/author&gt;&lt;/authors&gt;&lt;/contributors&gt;&lt;auth-address&gt;School of Human Kinetics, University of British Columbia, Vancouver, Canada.&lt;/auth-address&gt;&lt;titles&gt;&lt;title&gt;Effects of one year of resistance training on the relation between muscular strength and bone density in elderly women&lt;/title&gt;&lt;secondary-title&gt;Br J Sports Med&lt;/secondary-title&gt;&lt;alt-title&gt;British journal of sports medicine&lt;/alt-title&gt;&lt;/titles&gt;&lt;periodical&gt;&lt;full-title&gt;Br J Sports Med&lt;/full-title&gt;&lt;abbr-1&gt;British journal of sports medicine&lt;/abbr-1&gt;&lt;/periodical&gt;&lt;alt-periodical&gt;&lt;full-title&gt;Br J Sports Med&lt;/full-title&gt;&lt;abbr-1&gt;British journal of sports medicine&lt;/abbr-1&gt;&lt;/alt-periodical&gt;&lt;pages&gt;18-22&lt;/pages&gt;&lt;volume&gt;34&lt;/volume&gt;&lt;number&gt;1&lt;/number&gt;&lt;edition&gt;2000/02/26&lt;/edition&gt;&lt;keywords&gt;&lt;keyword&gt;Aged&lt;/keyword&gt;&lt;keyword&gt;Bone Density/*physiology&lt;/keyword&gt;&lt;keyword&gt;*Exercise&lt;/keyword&gt;&lt;keyword&gt;Female&lt;/keyword&gt;&lt;keyword&gt;Humans&lt;/keyword&gt;&lt;keyword&gt;Muscle, Skeletal/*physiology&lt;/keyword&gt;&lt;keyword&gt;Physical Education and Training/methods&lt;/keyword&gt;&lt;keyword&gt;Reference Values&lt;/keyword&gt;&lt;keyword&gt;Regression Analysis&lt;/keyword&gt;&lt;keyword&gt;Tensile Strength&lt;/keyword&gt;&lt;keyword&gt;Weight Lifting/physiology&lt;/keyword&gt;&lt;/keywords&gt;&lt;dates&gt;&lt;year&gt;2000&lt;/year&gt;&lt;pub-dates&gt;&lt;date&gt;Feb&lt;/date&gt;&lt;/pub-dates&gt;&lt;/dates&gt;&lt;isbn&gt;0306-3674 (Print)&amp;#xD;0306-3674&lt;/isbn&gt;&lt;accession-num&gt;10690445&lt;/accession-num&gt;&lt;urls&gt;&lt;/urls&gt;&lt;custom2&gt;PMC1724140&lt;/custom2&gt;&lt;remote-database-provider&gt;NLM&lt;/remote-database-provider&gt;&lt;language&gt;eng&lt;/language&gt;&lt;/record&gt;&lt;/Cite&gt;&lt;/EndNote&gt;</w:instrTex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25)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0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6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hiraki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TaGlyYWtpPC9BdXRob3I+PFllYXI+MjAwMDwvWWVhcj48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TaGlyYWtpPC9BdXRob3I+PFllYXI+MjAwMDwvWWVhcj48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26)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0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7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wamoto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Jd2Ftb3RvPC9BdXRob3I+PFllYXI+MjAwMDwvWWVhcj48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Jd2Ftb3RvPC9BdXRob3I+PFllYXI+MjAwMDwvWWVhcj48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27)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0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8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Ongphiphadhanakul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PbmdwaGlwaGFkaGFuYWt1bDwvQXV0aG9yPjxZZWFyPjIw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PbmdwaGlwaGFkaGFuYWt1bDwvQXV0aG9yPjxZZWFyPjIw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28)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0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9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Kerr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LZXJyPC9BdXRob3I+PFllYXI+MjAwMTwvWWVhcj48UmVj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LZXJyPC9BdXRob3I+PFllYXI+MjAwMTwvWWVhcj48UmVj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29)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1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0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wamoto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Jd2Ftb3RvPC9BdXRob3I+PFllYXI+MjAwMTwvWWVhcj48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Jd2Ftb3RvPC9BdXRob3I+PFllYXI+MjAwMTwvWWVhcj48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30)</w:t>
            </w:r>
            <w:r w:rsidR="007B357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1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1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hailurkit</w:t>
            </w:r>
            <w:r w:rsidR="00EE4BF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Chailurkit&lt;/Author&gt;&lt;Year&gt;2001&lt;/Year&gt;&lt;RecNum&gt;31&lt;/RecNum&gt;&lt;DisplayText&gt;(31)&lt;/DisplayText&gt;&lt;record&gt;&lt;rec-number&gt;31&lt;/rec-number&gt;&lt;foreign-keys&gt;&lt;key app="EN" db-id="pxrffea28wwd9dedvf1x02zis20za95f5t5r" timestamp="1534330755"&gt;31&lt;/key&gt;&lt;/foreign-keys&gt;&lt;ref-type name="Journal Article"&gt;17&lt;/ref-type&gt;&lt;contributors&gt;&lt;authors&gt;&lt;author&gt;Chailurkit, L. O.&lt;/author&gt;&lt;author&gt;Ongphiphadhanakul, B.&lt;/author&gt;&lt;author&gt;Piaseu, N.&lt;/author&gt;&lt;author&gt;Saetung, S.&lt;/author&gt;&lt;author&gt;Rajatanavin, R.&lt;/author&gt;&lt;/authors&gt;&lt;/contributors&gt;&lt;auth-address&gt;Division of Endocrinology and Metabolism, Department of Medicine, Ramathibodi Hopital, Mahidol University, Rama VI Road, Bangkok 10400, Thailand. ralcl@mahidol.ac.th&lt;/auth-address&gt;&lt;titles&gt;&lt;title&gt;Biochemical markers of bone turnover and response of bone mineral density to intervention in early postmenopausal women: an experience in a clinical laboratory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083-8&lt;/pages&gt;&lt;volume&gt;47&lt;/volume&gt;&lt;number&gt;6&lt;/number&gt;&lt;edition&gt;2001/05/26&lt;/edition&gt;&lt;keywords&gt;&lt;keyword&gt;Biomarkers/analysis&lt;/keyword&gt;&lt;keyword&gt;*Bone Density&lt;/keyword&gt;&lt;keyword&gt;Bone Resorption/*metabolism/physiopathology&lt;/keyword&gt;&lt;keyword&gt;Clinical Laboratory Techniques&lt;/keyword&gt;&lt;keyword&gt;Collagen/*metabolism&lt;/keyword&gt;&lt;keyword&gt;Female&lt;/keyword&gt;&lt;keyword&gt;Humans&lt;/keyword&gt;&lt;keyword&gt;Osteoporosis, Postmenopausal/*metabolism&lt;/keyword&gt;&lt;keyword&gt;Peptide Fragments/metabolism&lt;/keyword&gt;&lt;/keywords&gt;&lt;dates&gt;&lt;year&gt;2001&lt;/year&gt;&lt;pub-dates&gt;&lt;date&gt;Jun&lt;/date&gt;&lt;/pub-dates&gt;&lt;/dates&gt;&lt;isbn&gt;0009-9147 (Print)&amp;#xD;0009-9147&lt;/isbn&gt;&lt;accession-num&gt;11375295&lt;/accession-num&gt;&lt;urls&gt;&lt;/urls&gt;&lt;remote-database-provider&gt;NLM&lt;/remote-database-provider&gt;&lt;language&gt;eng&lt;/language&gt;&lt;/record&gt;&lt;/Cite&gt;&lt;/EndNote&gt;</w:instrText>
            </w:r>
            <w:r w:rsidR="00EE4BF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31)</w:t>
            </w:r>
            <w:r w:rsidR="00EE4BF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1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2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wamoto</w:t>
            </w:r>
            <w:r w:rsidR="00EE4BF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Iwamoto&lt;/Author&gt;&lt;Year&gt;2001&lt;/Year&gt;&lt;RecNum&gt;32&lt;/RecNum&gt;&lt;DisplayText&gt;(32)&lt;/DisplayText&gt;&lt;record&gt;&lt;rec-number&gt;32&lt;/rec-number&gt;&lt;foreign-keys&gt;&lt;key app="EN" db-id="pxrffea28wwd9dedvf1x02zis20za95f5t5r" timestamp="1534330837"&gt;32&lt;/key&gt;&lt;/foreign-keys&gt;&lt;ref-type name="Journal Article"&gt;17&lt;/ref-type&gt;&lt;contributors&gt;&lt;authors&gt;&lt;author&gt;Iwamoto, J.&lt;/author&gt;&lt;author&gt;Takeda, T.&lt;/author&gt;&lt;author&gt;Ichimura, S.&lt;/author&gt;&lt;/authors&gt;&lt;/contributors&gt;&lt;auth-address&gt;Department of Sports Medicine, Keio University School of Medicine, 35 Shinanomachi, Shinjuku-ku, Tokyo 160-8582, Japan.&lt;/auth-address&gt;&lt;titles&gt;&lt;title&gt;Effect of exercise training and detraining on bone mineral density in postmenopausal women with osteoporosis&lt;/title&gt;&lt;secondary-title&gt;J Orthop Sci&lt;/secondary-title&gt;&lt;alt-title&gt;Journal of orthopaedic science : official journal of the Japanese Orthopaedic Association&lt;/alt-title&gt;&lt;/titles&gt;&lt;periodical&gt;&lt;full-title&gt;J Orthop Sci&lt;/full-title&gt;&lt;abbr-1&gt;Journal of orthopaedic science : official journal of the Japanese Orthopaedic Association&lt;/abbr-1&gt;&lt;/periodical&gt;&lt;alt-periodical&gt;&lt;full-title&gt;J Orthop Sci&lt;/full-title&gt;&lt;abbr-1&gt;Journal of orthopaedic science : official journal of the Japanese Orthopaedic Association&lt;/abbr-1&gt;&lt;/alt-periodical&gt;&lt;pages&gt;128-32&lt;/pages&gt;&lt;volume&gt;6&lt;/volume&gt;&lt;number&gt;2&lt;/number&gt;&lt;edition&gt;2001/08/03&lt;/edition&gt;&lt;keywords&gt;&lt;keyword&gt;Aged&lt;/keyword&gt;&lt;keyword&gt;Alkaline Phosphatase/blood&lt;/keyword&gt;&lt;keyword&gt;*Bone Density&lt;/keyword&gt;&lt;keyword&gt;Calcium/blood&lt;/keyword&gt;&lt;keyword&gt;Exercise/*physiology&lt;/keyword&gt;&lt;keyword&gt;Humans&lt;/keyword&gt;&lt;keyword&gt;Middle Aged&lt;/keyword&gt;&lt;keyword&gt;Osteoporosis, Postmenopausal/*physiopathology&lt;/keyword&gt;&lt;keyword&gt;Phosphorus/blood&lt;/keyword&gt;&lt;/keywords&gt;&lt;dates&gt;&lt;year&gt;2001&lt;/year&gt;&lt;/dates&gt;&lt;isbn&gt;0949-2658 (Print)&amp;#xD;0949-2658&lt;/isbn&gt;&lt;accession-num&gt;11484097&lt;/accession-num&gt;&lt;urls&gt;&lt;/urls&gt;&lt;electronic-resource-num&gt;10.1007/s0077610060128&lt;/electronic-resource-num&gt;&lt;remote-database-provider&gt;NLM&lt;/remote-database-provider&gt;&lt;language&gt;eng&lt;/language&gt;&lt;/record&gt;&lt;/Cite&gt;&lt;/EndNote&gt;</w:instrText>
            </w:r>
            <w:r w:rsidR="00EE4BF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32)</w:t>
            </w:r>
            <w:r w:rsidR="00EE4BF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1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3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on</w:t>
            </w:r>
            <w:r w:rsidR="00EE4BF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Son&lt;/Author&gt;&lt;Year&gt;2001&lt;/Year&gt;&lt;RecNum&gt;33&lt;/RecNum&gt;&lt;DisplayText&gt;(33)&lt;/DisplayText&gt;&lt;record&gt;&lt;rec-number&gt;33&lt;/rec-number&gt;&lt;foreign-keys&gt;&lt;key app="EN" db-id="pxrffea28wwd9dedvf1x02zis20za95f5t5r" timestamp="1534330977"&gt;33&lt;/key&gt;&lt;/foreign-keys&gt;&lt;ref-type name="Journal Article"&gt;17&lt;/ref-type&gt;&lt;contributors&gt;&lt;authors&gt;&lt;author&gt;Son, Sook Mee&lt;/author&gt;&lt;author&gt;Chun, Ye Na&lt;/author&gt;&lt;/authors&gt;&lt;/contributors&gt;&lt;titles&gt;&lt;title&gt;Effect of oral therapy with alphacalcidol or calcium in Korean elderly women with osteopenia and low dietary calcium&lt;/title&gt;&lt;secondary-title&gt;Nutrition Research&lt;/secondary-title&gt;&lt;/titles&gt;&lt;periodical&gt;&lt;full-title&gt;Nutrition Research&lt;/full-title&gt;&lt;/periodical&gt;&lt;pages&gt;1347-1355&lt;/pages&gt;&lt;volume&gt;21&lt;/volume&gt;&lt;number&gt;10&lt;/number&gt;&lt;keywords&gt;&lt;keyword&gt;Osteopenia&lt;/keyword&gt;&lt;keyword&gt;Elderly&lt;/keyword&gt;&lt;keyword&gt;Calcium&lt;/keyword&gt;&lt;keyword&gt;Alphacalcidol&lt;/keyword&gt;&lt;keyword&gt;Osteocalcin&lt;/keyword&gt;&lt;keyword&gt;iPTH&lt;/keyword&gt;&lt;keyword&gt;Deoxypyridinoline&lt;/keyword&gt;&lt;keyword&gt;Osteoporosis&lt;/keyword&gt;&lt;/keywords&gt;&lt;dates&gt;&lt;year&gt;2001&lt;/year&gt;&lt;pub-dates&gt;&lt;date&gt;2001/10/01/&lt;/date&gt;&lt;/pub-dates&gt;&lt;/dates&gt;&lt;isbn&gt;0271-5317&lt;/isbn&gt;&lt;urls&gt;&lt;related-urls&gt;&lt;url&gt;http://www.sciencedirect.com/science/article/pii/S0271531701003177&lt;/url&gt;&lt;/related-urls&gt;&lt;/urls&gt;&lt;electronic-resource-num&gt;https://doi.org/10.1016/S0271-5317(01)00317-7&lt;/electronic-resource-num&gt;&lt;/record&gt;&lt;/Cite&gt;&lt;/EndNote&gt;</w:instrText>
            </w:r>
            <w:r w:rsidR="00EE4BF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33)</w:t>
            </w:r>
            <w:r w:rsidR="00EE4BF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1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4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rrenbrecht</w:t>
            </w:r>
            <w:r w:rsidR="00EE4BF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BcnJlbmJyZWNodDwvQXV0aG9yPjxZZWFyPjIwMDI8L1ll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BcnJlbmJyZWNodDwvQXV0aG9yPjxZZWFyPjIwMDI8L1ll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EE4BFF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EE4BF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34)</w:t>
            </w:r>
            <w:r w:rsidR="00EE4BF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2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5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ans</w: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IYW5zPC9BdXRob3I+PFllYXI+MjAwMjwvWWVhcj48UmVj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IYW5zPC9BdXRob3I+PFllYXI+MjAwMjwvWWVhcj48UmVj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35)</w: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2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6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shiroyama</w: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Vc2hpcm95YW1hPC9BdXRob3I+PFllYXI+MjAwMjwvWWVh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Vc2hpcm95YW1hPC9BdXRob3I+PFllYXI+MjAwMjwvWWVh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36)</w: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2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7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aines</w: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Haines&lt;/Author&gt;&lt;Year&gt;2003&lt;/Year&gt;&lt;RecNum&gt;37&lt;/RecNum&gt;&lt;DisplayText&gt;(37)&lt;/DisplayText&gt;&lt;record&gt;&lt;rec-number&gt;37&lt;/rec-number&gt;&lt;foreign-keys&gt;&lt;key app="EN" db-id="pxrffea28wwd9dedvf1x02zis20za95f5t5r" timestamp="1534331531"&gt;37&lt;/key&gt;&lt;/foreign-keys&gt;&lt;ref-type name="Journal Article"&gt;17&lt;/ref-type&gt;&lt;contributors&gt;&lt;authors&gt;&lt;author&gt;Haines, C. J.&lt;/author&gt;&lt;author&gt;Yim, S. F.&lt;/author&gt;&lt;author&gt;Chung, T. K.&lt;/author&gt;&lt;author&gt;Lam, C. W.&lt;/author&gt;&lt;author&gt;Lau, E. W.&lt;/author&gt;&lt;author&gt;Ng, M. H.&lt;/author&gt;&lt;author&gt;Chin, R.&lt;/author&gt;&lt;author&gt;Lee, D. T.&lt;/author&gt;&lt;/authors&gt;&lt;/contributors&gt;&lt;auth-address&gt;Department of Obstetrics and Gynecology, The Prince of Wales Hospital, The Chinese University of Hong Kong, Shatin, New Territories, Hong Kong. cjhaines@cuhk.edu.hk&lt;/auth-address&gt;&lt;titles&gt;&lt;title&gt;A prospective, randomized, placebo-controlled study of the dose effect of oral estradiol on bone mineral density in postmenopausal Chinese women&lt;/title&gt;&lt;secondary-title&gt;Maturitas&lt;/secondary-title&gt;&lt;alt-title&gt;Maturitas&lt;/alt-title&gt;&lt;/titles&gt;&lt;periodical&gt;&lt;full-title&gt;Maturitas&lt;/full-title&gt;&lt;abbr-1&gt;Maturitas&lt;/abbr-1&gt;&lt;/periodical&gt;&lt;alt-periodical&gt;&lt;full-title&gt;Maturitas&lt;/full-title&gt;&lt;abbr-1&gt;Maturitas&lt;/abbr-1&gt;&lt;/alt-periodical&gt;&lt;pages&gt;169-73&lt;/pages&gt;&lt;volume&gt;45&lt;/volume&gt;&lt;number&gt;3&lt;/number&gt;&lt;edition&gt;2003/06/24&lt;/edition&gt;&lt;keywords&gt;&lt;keyword&gt;Asian Continental Ancestry Group&lt;/keyword&gt;&lt;keyword&gt;Bone Density/*drug effects&lt;/keyword&gt;&lt;keyword&gt;Estradiol/*therapeutic use&lt;/keyword&gt;&lt;keyword&gt;Estrogen Replacement Therapy&lt;/keyword&gt;&lt;keyword&gt;Female&lt;/keyword&gt;&lt;keyword&gt;Humans&lt;/keyword&gt;&lt;keyword&gt;Middle Aged&lt;/keyword&gt;&lt;keyword&gt;Osteoporosis, Postmenopausal/*drug therapy/ethnology&lt;/keyword&gt;&lt;keyword&gt;Prospective Studies&lt;/keyword&gt;&lt;/keywords&gt;&lt;dates&gt;&lt;year&gt;2003&lt;/year&gt;&lt;pub-dates&gt;&lt;date&gt;Jul 25&lt;/date&gt;&lt;/pub-dates&gt;&lt;/dates&gt;&lt;isbn&gt;0378-5122 (Print)&amp;#xD;0378-5122&lt;/isbn&gt;&lt;accession-num&gt;12818461&lt;/accession-num&gt;&lt;urls&gt;&lt;/urls&gt;&lt;remote-database-provider&gt;NLM&lt;/remote-database-provider&gt;&lt;language&gt;eng&lt;/language&gt;&lt;/record&gt;&lt;/Cite&gt;&lt;/EndNote&gt;</w:instrTex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37)</w: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3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8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Going</w: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Hb2luZzwvQXV0aG9yPjxZZWFyPjIwMDM8L1llYXI+PFJl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Hb2luZzwvQXV0aG9yPjxZZWFyPjIwMDM8L1llYXI+PFJl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38)</w: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3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9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Jessup</w: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Jessup&lt;/Author&gt;&lt;Year&gt;2003&lt;/Year&gt;&lt;RecNum&gt;39&lt;/RecNum&gt;&lt;DisplayText&gt;(39)&lt;/DisplayText&gt;&lt;record&gt;&lt;rec-number&gt;39&lt;/rec-number&gt;&lt;foreign-keys&gt;&lt;key app="EN" db-id="pxrffea28wwd9dedvf1x02zis20za95f5t5r" timestamp="1534331691"&gt;39&lt;/key&gt;&lt;/foreign-keys&gt;&lt;ref-type name="Journal Article"&gt;17&lt;/ref-type&gt;&lt;contributors&gt;&lt;authors&gt;&lt;author&gt;Jessup, J. V.&lt;/author&gt;&lt;author&gt;Horne, C.&lt;/author&gt;&lt;author&gt;Vishen, R. K.&lt;/author&gt;&lt;author&gt;Wheeler, D.&lt;/author&gt;&lt;/authors&gt;&lt;/contributors&gt;&lt;auth-address&gt;College of Nursing, University of Florida, Gainesville, USA.&lt;/auth-address&gt;&lt;titles&gt;&lt;title&gt;Effects of exercise on bone density, balance, and self-efficacy in older women&lt;/title&gt;&lt;secondary-title&gt;Biol Res Nurs&lt;/secondary-title&gt;&lt;alt-title&gt;Biological research for nursing&lt;/alt-title&gt;&lt;/titles&gt;&lt;periodical&gt;&lt;full-title&gt;Biol Res Nurs&lt;/full-title&gt;&lt;abbr-1&gt;Biological research for nursing&lt;/abbr-1&gt;&lt;/periodical&gt;&lt;alt-periodical&gt;&lt;full-title&gt;Biol Res Nurs&lt;/full-title&gt;&lt;abbr-1&gt;Biological research for nursing&lt;/abbr-1&gt;&lt;/alt-periodical&gt;&lt;pages&gt;171-80&lt;/pages&gt;&lt;volume&gt;4&lt;/volume&gt;&lt;number&gt;3&lt;/number&gt;&lt;edition&gt;2003/02/15&lt;/edition&gt;&lt;keywords&gt;&lt;keyword&gt;Aged&lt;/keyword&gt;&lt;keyword&gt;Analysis of Variance&lt;/keyword&gt;&lt;keyword&gt;*Bone Density&lt;/keyword&gt;&lt;keyword&gt;*Exercise&lt;/keyword&gt;&lt;keyword&gt;Female&lt;/keyword&gt;&lt;keyword&gt;Florida&lt;/keyword&gt;&lt;keyword&gt;Humans&lt;/keyword&gt;&lt;keyword&gt;*Postural Balance&lt;/keyword&gt;&lt;keyword&gt;*Self Efficacy&lt;/keyword&gt;&lt;/keywords&gt;&lt;dates&gt;&lt;year&gt;2003&lt;/year&gt;&lt;pub-dates&gt;&lt;date&gt;Jan&lt;/date&gt;&lt;/pub-dates&gt;&lt;/dates&gt;&lt;isbn&gt;1099-8004 (Print)&amp;#xD;1099-8004&lt;/isbn&gt;&lt;accession-num&gt;12585781&lt;/accession-num&gt;&lt;urls&gt;&lt;/urls&gt;&lt;electronic-resource-num&gt;10.1177/1099800402239628&lt;/electronic-resource-num&gt;&lt;remote-database-provider&gt;NLM&lt;/remote-database-provider&gt;&lt;language&gt;eng&lt;/language&gt;&lt;/record&gt;&lt;/Cite&gt;&lt;/EndNote&gt;</w:instrTex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39)</w: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3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0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ooper</w: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Db29wZXI8L0F1dGhvcj48WWVhcj4yMDAzPC9ZZWFyPjxS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Db29wZXI8L0F1dGhvcj48WWVhcj4yMDAzPC9ZZWFyPjxS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40)</w:t>
            </w:r>
            <w:r w:rsidR="00221E94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3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1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Grados</w:t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HcmFkb3M8L0F1dGhvcj48WWVhcj4yMDAzPC9ZZWFyPjxS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HcmFkb3M8L0F1dGhvcj48WWVhcj4yMDAzPC9ZZWFyPjxS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41)</w:t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3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2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esugi</w:t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Uesugi&lt;/Author&gt;&lt;Year&gt;2003&lt;/Year&gt;&lt;RecNum&gt;42&lt;/RecNum&gt;&lt;DisplayText&gt;(42)&lt;/DisplayText&gt;&lt;record&gt;&lt;rec-number&gt;42&lt;/rec-number&gt;&lt;foreign-keys&gt;&lt;key app="EN" db-id="pxrffea28wwd9dedvf1x02zis20za95f5t5r" timestamp="1534331914"&gt;42&lt;/key&gt;&lt;/foreign-keys&gt;&lt;ref-type name="Journal Article"&gt;17&lt;/ref-type&gt;&lt;contributors&gt;&lt;authors&gt;&lt;author&gt;Uesugi, T.&lt;/author&gt;&lt;author&gt;Toda, T.&lt;/author&gt;&lt;author&gt;Okuhira, T.&lt;/author&gt;&lt;author&gt;Chen, J. T.&lt;/author&gt;&lt;/authors&gt;&lt;/contributors&gt;&lt;auth-address&gt;Research &amp;amp; Development Laboratory, Fujicco Co., Ltd., Kobe, Japan.&lt;/auth-address&gt;&lt;titles&gt;&lt;title&gt;Evidence of estrogenic effect by the three-month-intervention of isoflavone on vaginal maturation and bone metabolism in early postmenopausal women&lt;/title&gt;&lt;secondary-title&gt;Endocr J&lt;/secondary-title&gt;&lt;alt-title&gt;Endocrine journal&lt;/alt-title&gt;&lt;/titles&gt;&lt;periodical&gt;&lt;full-title&gt;Endocr J&lt;/full-title&gt;&lt;abbr-1&gt;Endocrine journal&lt;/abbr-1&gt;&lt;/periodical&gt;&lt;alt-periodical&gt;&lt;full-title&gt;Endocr J&lt;/full-title&gt;&lt;abbr-1&gt;Endocrine journal&lt;/abbr-1&gt;&lt;/alt-periodical&gt;&lt;pages&gt;613-9&lt;/pages&gt;&lt;volume&gt;50&lt;/volume&gt;&lt;number&gt;5&lt;/number&gt;&lt;edition&gt;2003/11/14&lt;/edition&gt;&lt;keywords&gt;&lt;keyword&gt;Amino Acids/urine&lt;/keyword&gt;&lt;keyword&gt;Bone Density/drug effects&lt;/keyword&gt;&lt;keyword&gt;Bone and Bones/*metabolism&lt;/keyword&gt;&lt;keyword&gt;Drug Administration Schedule&lt;/keyword&gt;&lt;keyword&gt;Estrogens/*administration &amp;amp; dosage&lt;/keyword&gt;&lt;keyword&gt;Female&lt;/keyword&gt;&lt;keyword&gt;Follicle Stimulating Hormone/blood&lt;/keyword&gt;&lt;keyword&gt;Humans&lt;/keyword&gt;&lt;keyword&gt;Isoflavones/*administration &amp;amp; dosage/urine&lt;/keyword&gt;&lt;keyword&gt;Middle Aged&lt;/keyword&gt;&lt;keyword&gt;*Postmenopause/blood/urine&lt;/keyword&gt;&lt;keyword&gt;Vagina/cytology/*drug effects&lt;/keyword&gt;&lt;/keywords&gt;&lt;dates&gt;&lt;year&gt;2003&lt;/year&gt;&lt;pub-dates&gt;&lt;date&gt;Oct&lt;/date&gt;&lt;/pub-dates&gt;&lt;/dates&gt;&lt;isbn&gt;0918-8959 (Print)&amp;#xD;0918-8959&lt;/isbn&gt;&lt;accession-num&gt;14614218&lt;/accession-num&gt;&lt;urls&gt;&lt;/urls&gt;&lt;remote-database-provider&gt;NLM&lt;/remote-database-provider&gt;&lt;language&gt;eng&lt;/language&gt;&lt;/record&gt;&lt;/Cite&gt;&lt;/EndNote&gt;</w:instrText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42)</w:t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3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3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Verschueren</w:t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WZXJzY2h1ZXJlbjwvQXV0aG9yPjxZZWFyPjIwMDQ8L1ll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WZXJzY2h1ZXJlbjwvQXV0aG9yPjxZZWFyPjIwMDQ8L1ll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43)</w:t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4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4</w:t>
            </w:r>
          </w:p>
        </w:tc>
        <w:tc>
          <w:tcPr>
            <w:tcW w:w="2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han</w:t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Chan&lt;/Author&gt;&lt;Year&gt;2004&lt;/Year&gt;&lt;RecNum&gt;44&lt;/RecNum&gt;&lt;DisplayText&gt;(44)&lt;/DisplayText&gt;&lt;record&gt;&lt;rec-number&gt;44&lt;/rec-number&gt;&lt;foreign-keys&gt;&lt;key app="EN" db-id="pxrffea28wwd9dedvf1x02zis20za95f5t5r" timestamp="1534332092"&gt;44&lt;/key&gt;&lt;/foreign-keys&gt;&lt;ref-type name="Journal Article"&gt;17&lt;/ref-type&gt;&lt;contributors&gt;&lt;authors&gt;&lt;author&gt;Chan, K.&lt;/author&gt;&lt;author&gt;Qin, L.&lt;/author&gt;&lt;author&gt;Lau, M.&lt;/author&gt;&lt;author&gt;Woo, J.&lt;/author&gt;&lt;author&gt;Au, S.&lt;/author&gt;&lt;author&gt;Choy, W.&lt;/author&gt;&lt;author&gt;Lee, K.&lt;/author&gt;&lt;author&gt;Lee, S.&lt;/author&gt;&lt;/authors&gt;&lt;/contributors&gt;&lt;auth-address&gt;Department of Orthopaedics and Traumatology, Chinese University of Hong Kong, Hong Kong.&lt;/auth-address&gt;&lt;titles&gt;&lt;title&gt;A randomized, prospective study of the effects of Tai Chi Chun exercise on bone mineral density in postmenopausal women&lt;/title&gt;&lt;secondary-title&gt;Arch Phys Med Rehabil&lt;/secondary-title&gt;&lt;alt-title&gt;Archives of physical medicine and rehabilitation&lt;/alt-title&gt;&lt;/titles&gt;&lt;periodical&gt;&lt;full-title&gt;Arch Phys Med Rehabil&lt;/full-title&gt;&lt;abbr-1&gt;Archives of physical medicine and rehabilitation&lt;/abbr-1&gt;&lt;/periodical&gt;&lt;alt-periodical&gt;&lt;full-title&gt;Arch Phys Med Rehabil&lt;/full-title&gt;&lt;abbr-1&gt;Archives of physical medicine and rehabilitation&lt;/abbr-1&gt;&lt;/alt-periodical&gt;&lt;pages&gt;717-22&lt;/pages&gt;&lt;volume&gt;85&lt;/volume&gt;&lt;number&gt;5&lt;/number&gt;&lt;edition&gt;2004/05/07&lt;/edition&gt;&lt;keywords&gt;&lt;keyword&gt;Asian Continental Ancestry Group&lt;/keyword&gt;&lt;keyword&gt;*Bone Density&lt;/keyword&gt;&lt;keyword&gt;Female&lt;/keyword&gt;&lt;keyword&gt;Fractures, Bone/epidemiology&lt;/keyword&gt;&lt;keyword&gt;Humans&lt;/keyword&gt;&lt;keyword&gt;Middle Aged&lt;/keyword&gt;&lt;keyword&gt;Osteoporosis, Postmenopausal/*prevention &amp;amp; control&lt;/keyword&gt;&lt;keyword&gt;Outcome Assessment (Health Care)&lt;/keyword&gt;&lt;keyword&gt;Prospective Studies&lt;/keyword&gt;&lt;keyword&gt;*Tai Ji&lt;/keyword&gt;&lt;/keywords&gt;&lt;dates&gt;&lt;year&gt;2004&lt;/year&gt;&lt;pub-dates&gt;&lt;date&gt;May&lt;/date&gt;&lt;/pub-dates&gt;&lt;/dates&gt;&lt;isbn&gt;0003-9993 (Print)&amp;#xD;0003-9993&lt;/isbn&gt;&lt;accession-num&gt;15129394&lt;/accession-num&gt;&lt;urls&gt;&lt;/urls&gt;&lt;remote-database-provider&gt;NLM&lt;/remote-database-provider&gt;&lt;language&gt;eng&lt;/language&gt;&lt;/record&gt;&lt;/Cite&gt;&lt;/EndNote&gt;</w:instrText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44)</w:t>
            </w:r>
            <w:r w:rsidR="00F83FFD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4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4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</w:tbl>
    <w:p w:rsidR="00722BB7" w:rsidRPr="00EA1E8A" w:rsidRDefault="00722BB7">
      <w:pPr>
        <w:widowControl/>
        <w:jc w:val="left"/>
        <w:rPr>
          <w:rFonts w:ascii="Times New Roman" w:hAnsi="Times New Roman" w:cs="Times New Roman"/>
        </w:rPr>
      </w:pPr>
    </w:p>
    <w:p w:rsidR="00722BB7" w:rsidRPr="00EA1E8A" w:rsidRDefault="00722BB7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</w:rPr>
        <w:br w:type="page"/>
      </w:r>
    </w:p>
    <w:p w:rsidR="00722BB7" w:rsidRPr="00EA1E8A" w:rsidRDefault="00805D55" w:rsidP="00722BB7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 xml:space="preserve">eTable </w:t>
      </w:r>
      <w:r w:rsidR="003E7953">
        <w:rPr>
          <w:rFonts w:ascii="Times New Roman" w:hAnsi="Times New Roman" w:cs="Times New Roman"/>
          <w:b/>
          <w:szCs w:val="21"/>
        </w:rPr>
        <w:t>1</w:t>
      </w:r>
      <w:r w:rsidRPr="00EA1E8A">
        <w:rPr>
          <w:rFonts w:ascii="Times New Roman" w:hAnsi="Times New Roman" w:cs="Times New Roman"/>
          <w:b/>
          <w:szCs w:val="21"/>
        </w:rPr>
        <w:t>.</w:t>
      </w:r>
      <w:r w:rsidR="00C65B66" w:rsidRPr="00EA1E8A">
        <w:rPr>
          <w:rFonts w:ascii="Times New Roman" w:hAnsi="Times New Roman" w:cs="Times New Roman"/>
        </w:rPr>
        <w:t xml:space="preserve"> Risk of bias of included trials</w:t>
      </w:r>
      <w:r w:rsidR="002E4929" w:rsidRPr="00EA1E8A">
        <w:rPr>
          <w:rFonts w:ascii="Times New Roman" w:hAnsi="Times New Roman" w:cs="Times New Roman"/>
        </w:rPr>
        <w:t xml:space="preserve"> evaluated using the Cochrane Risk of Bias too</w:t>
      </w:r>
      <w:r w:rsidR="002E4929" w:rsidRPr="00EA1E8A">
        <w:rPr>
          <w:rFonts w:ascii="Times New Roman" w:hAnsi="Times New Roman" w:cs="Times New Roman" w:hint="eastAsia"/>
        </w:rPr>
        <w:t>l</w:t>
      </w:r>
      <w:r w:rsidR="00C65B66" w:rsidRPr="00EA1E8A">
        <w:rPr>
          <w:rFonts w:ascii="Times New Roman" w:hAnsi="Times New Roman" w:cs="Times New Roman"/>
        </w:rPr>
        <w:t xml:space="preserve"> </w:t>
      </w:r>
      <w:r w:rsidR="00C65B66" w:rsidRPr="00EA1E8A">
        <w:rPr>
          <w:rFonts w:ascii="Times New Roman" w:hAnsi="Times New Roman" w:cs="Times New Roman"/>
          <w:szCs w:val="21"/>
        </w:rPr>
        <w:t>(continued)</w:t>
      </w:r>
    </w:p>
    <w:tbl>
      <w:tblPr>
        <w:tblW w:w="15408" w:type="dxa"/>
        <w:tblInd w:w="-5" w:type="dxa"/>
        <w:tblLook w:val="04A0" w:firstRow="1" w:lastRow="0" w:firstColumn="1" w:lastColumn="0" w:noHBand="0" w:noVBand="1"/>
      </w:tblPr>
      <w:tblGrid>
        <w:gridCol w:w="655"/>
        <w:gridCol w:w="2112"/>
        <w:gridCol w:w="1344"/>
        <w:gridCol w:w="1701"/>
        <w:gridCol w:w="1424"/>
        <w:gridCol w:w="2231"/>
        <w:gridCol w:w="2053"/>
        <w:gridCol w:w="1541"/>
        <w:gridCol w:w="1398"/>
        <w:gridCol w:w="949"/>
      </w:tblGrid>
      <w:tr w:rsidR="001F4737" w:rsidRPr="00EA1E8A" w:rsidTr="00AC4EC8">
        <w:trPr>
          <w:trHeight w:val="1236"/>
        </w:trPr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序号</w:t>
            </w:r>
          </w:p>
        </w:tc>
        <w:tc>
          <w:tcPr>
            <w:tcW w:w="21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uthor</w:t>
            </w:r>
          </w:p>
        </w:tc>
        <w:tc>
          <w:tcPr>
            <w:tcW w:w="13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ublication Year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random sequence generation (selection bias)</w:t>
            </w:r>
          </w:p>
        </w:tc>
        <w:tc>
          <w:tcPr>
            <w:tcW w:w="14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llocation concealment (selection bias)</w:t>
            </w:r>
          </w:p>
        </w:tc>
        <w:tc>
          <w:tcPr>
            <w:tcW w:w="22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blinding of participants and personnel (performance bias)</w:t>
            </w:r>
          </w:p>
        </w:tc>
        <w:tc>
          <w:tcPr>
            <w:tcW w:w="2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blinding of outcome assessment (detection bias)</w:t>
            </w:r>
          </w:p>
        </w:tc>
        <w:tc>
          <w:tcPr>
            <w:tcW w:w="15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complete outcome data (attrition bias)</w:t>
            </w:r>
          </w:p>
        </w:tc>
        <w:tc>
          <w:tcPr>
            <w:tcW w:w="13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elective reporting (reporting bias)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722BB7" w:rsidRPr="00EA1E8A" w:rsidRDefault="00722BB7" w:rsidP="00722BB7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other bias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5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shida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Jc2hpZGE8L0F1dGhvcj48WWVhcj4yMDA0PC9ZZWFyPjxS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Jc2hpZGE8L0F1dGhvcj48WWVhcj4yMDA0PC9ZZWFyPjxS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45)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low 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6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arwood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Harwood&lt;/Author&gt;&lt;Year&gt;2004&lt;/Year&gt;&lt;RecNum&gt;46&lt;/RecNum&gt;&lt;DisplayText&gt;(46)&lt;/DisplayText&gt;&lt;record&gt;&lt;rec-number&gt;46&lt;/rec-number&gt;&lt;foreign-keys&gt;&lt;key app="EN" db-id="pxrffea28wwd9dedvf1x02zis20za95f5t5r" timestamp="1534332256"&gt;46&lt;/key&gt;&lt;/foreign-keys&gt;&lt;ref-type name="Journal Article"&gt;17&lt;/ref-type&gt;&lt;contributors&gt;&lt;authors&gt;&lt;author&gt;Harwood, R. H.&lt;/author&gt;&lt;author&gt;Sahota, O.&lt;/author&gt;&lt;author&gt;Gaynor, K.&lt;/author&gt;&lt;author&gt;Masud, T.&lt;/author&gt;&lt;author&gt;Hosking, D. J.&lt;/author&gt;&lt;/authors&gt;&lt;/contributors&gt;&lt;auth-address&gt;Health Care of the Elderly, Queen&amp;apos;s Medical Centre, Nottingham NG7 2UH, UK. rowan.harwood@mail.qmcuh-tr.trent.nhs.uk&lt;/auth-address&gt;&lt;titles&gt;&lt;title&gt;A randomised, controlled comparison of different calcium and vitamin D supplementation regimens in elderly women after hip fracture: The Nottingham Neck of Femur (NONOF) Study&lt;/title&gt;&lt;secondary-title&gt;Age Ageing&lt;/secondary-title&gt;&lt;alt-title&gt;Age and ageing&lt;/alt-title&gt;&lt;/titles&gt;&lt;periodical&gt;&lt;full-title&gt;Age Ageing&lt;/full-title&gt;&lt;abbr-1&gt;Age and ageing&lt;/abbr-1&gt;&lt;/periodical&gt;&lt;alt-periodical&gt;&lt;full-title&gt;Age Ageing&lt;/full-title&gt;&lt;abbr-1&gt;Age and ageing&lt;/abbr-1&gt;&lt;/alt-periodical&gt;&lt;pages&gt;45-51&lt;/pages&gt;&lt;volume&gt;33&lt;/volume&gt;&lt;number&gt;1&lt;/number&gt;&lt;edition&gt;2003/12/30&lt;/edition&gt;&lt;keywords&gt;&lt;keyword&gt;Aged&lt;/keyword&gt;&lt;keyword&gt;Aged, 80 and over&lt;/keyword&gt;&lt;keyword&gt;Bone Density&lt;/keyword&gt;&lt;keyword&gt;Calcium/*administration &amp;amp; dosage&lt;/keyword&gt;&lt;keyword&gt;Female&lt;/keyword&gt;&lt;keyword&gt;Follow-Up Studies&lt;/keyword&gt;&lt;keyword&gt;Hip Fractures/prevention &amp;amp; control/*rehabilitation&lt;/keyword&gt;&lt;keyword&gt;Humans&lt;/keyword&gt;&lt;keyword&gt;Recurrence&lt;/keyword&gt;&lt;keyword&gt;Vitamin D/*administration &amp;amp; dosage&lt;/keyword&gt;&lt;/keywords&gt;&lt;dates&gt;&lt;year&gt;2004&lt;/year&gt;&lt;pub-dates&gt;&lt;date&gt;Jan&lt;/date&gt;&lt;/pub-dates&gt;&lt;/dates&gt;&lt;isbn&gt;0002-0729 (Print)&amp;#xD;0002-0729&lt;/isbn&gt;&lt;accession-num&gt;14695863&lt;/accession-num&gt;&lt;urls&gt;&lt;/urls&gt;&lt;remote-database-provider&gt;NLM&lt;/remote-database-provider&gt;&lt;language&gt;eng&lt;/language&gt;&lt;/record&gt;&lt;/Cite&gt;&lt;/EndNote&gt;</w:instrTex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46)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7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</w:t>
            </w:r>
            <w:r w:rsidR="002E3920">
              <w:rPr>
                <w:rFonts w:ascii="Times New Roman" w:eastAsia="等线" w:hAnsi="Times New Roman" w:cs="Times New Roman" w:hint="eastAsia"/>
                <w:kern w:val="0"/>
                <w:sz w:val="22"/>
              </w:rPr>
              <w:t>nanir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JbmFuaXI8L0F1dGhvcj48WWVhcj4yMDA0PC9ZZWFyPjxS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JbmFuaXI8L0F1dGhvcj48WWVhcj4yMDA0PC9ZZWFyPjxS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47)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8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Englund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FbmdsdW5kPC9BdXRob3I+PFllYXI+MjAwNTwvWWVhcj48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FbmdsdW5kPC9BdXRob3I+PFllYXI+MjAwNTwvWWVhcj48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48)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9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Moschonis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b3NjaG9uaXM8L0F1dGhvcj48WWVhcj4yMDA2PC9ZZWFy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b3NjaG9uaXM8L0F1dGhvcj48WWVhcj4yMDA2PC9ZZWFy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49)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0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Yasui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ZYXN1aTwvQXV0aG9yPjxZZWFyPjIwMDY8L1llYXI+PFJl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ZYXN1aTwvQXV0aG9yPjxZZWFyPjIwMDY8L1llYXI+PFJl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50)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1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Korpelainen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Lb3JwZWxhaW5lbjwvQXV0aG9yPjxZZWFyPjIwMDY8L1ll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Lb3JwZWxhaW5lbjwvQXV0aG9yPjxZZWFyPjIwMDY8L1ll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51)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2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uang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IdWFuZzwvQXV0aG9yPjxZZWFyPjIwMDY8L1llYXI+PFJl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IdWFuZzwvQXV0aG9yPjxZZWFyPjIwMDY8L1llYXI+PFJl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52)</w:t>
            </w:r>
            <w:r w:rsidR="002E392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3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Wu</w:t>
            </w:r>
            <w:r w:rsidR="002248E1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XdTwvQXV0aG9yPjxZZWFyPjIwMDY8L1llYXI+PFJlY051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XdTwvQXV0aG9yPjxZZWFyPjIwMDY8L1llYXI+PFJlY051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248E1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248E1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53)</w:t>
            </w:r>
            <w:r w:rsidR="002248E1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4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Nuti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OdXRpPC9BdXRob3I+PFllYXI+MjAwNjwvWWVhcj48UmVj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OdXRpPC9BdXRob3I+PFllYXI+MjAwNjwvWWVhcj48UmVj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54)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5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Maddalozzo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YWRkYWxvenpvPC9BdXRob3I+PFllYXI+MjAwNzwvWWVh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YWRkYWxvenpvPC9BdXRob3I+PFllYXI+MjAwNzwvWWVh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55)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6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Woo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Xb288L0F1dGhvcj48WWVhcj4yMDA3PC9ZZWFyPjxSZWNO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Xb288L0F1dGhvcj48WWVhcj4yMDA3PC9ZZWFyPjxSZWNO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56)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7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Bolton</w:t>
            </w:r>
            <w:r w:rsidR="00847437"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t>S</w:t>
            </w: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mith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Cb2x0b24tU21pdGg8L0F1dGhvcj48WWVhcj4yMDA3PC9Z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Cb2x0b24tU21pdGg8L0F1dGhvcj48WWVhcj4yMDA3PC9Z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57)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8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Bergström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CZXJnc3Ryb208L0F1dGhvcj48WWVhcj4yMDA4PC9ZZWFy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CZXJnc3Ryb208L0F1dGhvcj48WWVhcj4yMDA4PC9ZZWFy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58)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9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ark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Park&lt;/Author&gt;&lt;Year&gt;2008&lt;/Year&gt;&lt;RecNum&gt;59&lt;/RecNum&gt;&lt;DisplayText&gt;(59)&lt;/DisplayText&gt;&lt;record&gt;&lt;rec-number&gt;59&lt;/rec-number&gt;&lt;foreign-keys&gt;&lt;key app="EN" db-id="pxrffea28wwd9dedvf1x02zis20za95f5t5r" timestamp="1534333766"&gt;59&lt;/key&gt;&lt;/foreign-keys&gt;&lt;ref-type name="Journal Article"&gt;17&lt;/ref-type&gt;&lt;contributors&gt;&lt;authors&gt;&lt;author&gt;Park, H.&lt;/author&gt;&lt;author&gt;Kim, K. J.&lt;/author&gt;&lt;author&gt;Komatsu, T.&lt;/author&gt;&lt;author&gt;Park, S. K.&lt;/author&gt;&lt;author&gt;Mutoh, Y.&lt;/author&gt;&lt;/authors&gt;&lt;/contributors&gt;&lt;auth-address&gt;Genomics for Longevity and Health, Tokyo Metropolitan Institute of Gerontology, Tokyo, 173-0015, Japan. tonypark@p.u-tokyo.ac.jp&lt;/auth-address&gt;&lt;titles&gt;&lt;title&gt;Effect of combined exercise training on bone, body balance, and gait ability: a randomized controlled study in community-dwelling elderly women&lt;/title&gt;&lt;secondary-title&gt;J Bone Miner Metab&lt;/secondary-title&gt;&lt;alt-title&gt;Journal of bone and mineral metabolism&lt;/alt-title&gt;&lt;/titles&gt;&lt;periodical&gt;&lt;full-title&gt;J Bone Miner Metab&lt;/full-title&gt;&lt;abbr-1&gt;Journal of bone and mineral metabolism&lt;/abbr-1&gt;&lt;/periodical&gt;&lt;alt-periodical&gt;&lt;full-title&gt;J Bone Miner Metab&lt;/full-title&gt;&lt;abbr-1&gt;Journal of bone and mineral metabolism&lt;/abbr-1&gt;&lt;/alt-periodical&gt;&lt;pages&gt;254-9&lt;/pages&gt;&lt;volume&gt;26&lt;/volume&gt;&lt;number&gt;3&lt;/number&gt;&lt;edition&gt;2008/05/13&lt;/edition&gt;&lt;keywords&gt;&lt;keyword&gt;Aged&lt;/keyword&gt;&lt;keyword&gt;Bone Density/physiology&lt;/keyword&gt;&lt;keyword&gt;Bone and Bones/*physiology&lt;/keyword&gt;&lt;keyword&gt;Exercise/*physiology&lt;/keyword&gt;&lt;keyword&gt;Female&lt;/keyword&gt;&lt;keyword&gt;Gait/*physiology&lt;/keyword&gt;&lt;keyword&gt;Humans&lt;/keyword&gt;&lt;keyword&gt;Postural Balance/*physiology&lt;/keyword&gt;&lt;keyword&gt;Residence Characteristics&lt;/keyword&gt;&lt;keyword&gt;Risk Factors&lt;/keyword&gt;&lt;/keywords&gt;&lt;dates&gt;&lt;year&gt;2008&lt;/year&gt;&lt;/dates&gt;&lt;isbn&gt;0914-8779 (Print)&amp;#xD;0914-8779&lt;/isbn&gt;&lt;accession-num&gt;18470666&lt;/accession-num&gt;&lt;urls&gt;&lt;/urls&gt;&lt;electronic-resource-num&gt;10.1007/s00774-007-0819-z&lt;/electronic-resource-num&gt;&lt;remote-database-provider&gt;NLM&lt;/remote-database-provider&gt;&lt;language&gt;eng&lt;/language&gt;&lt;/record&gt;&lt;/Cite&gt;&lt;/EndNote&gt;</w:instrTex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59)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0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Bocalini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Cb2NhbGluaTwvQXV0aG9yPjxZZWFyPjIwMDk8L1llYXI+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Cb2NhbGluaTwvQXV0aG9yPjxZZWFyPjIwMDk8L1llYXI+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60)</w:t>
            </w:r>
            <w:r w:rsidR="0084743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0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1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Beck</w:t>
            </w:r>
            <w:r w:rsidR="00715F0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CZWNrPC9BdXRob3I+PFllYXI+MjAxMDwvWWVhcj48UmVj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CZWNrPC9BdXRob3I+PFllYXI+MjAxMDwvWWVhcj48UmVj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715F07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715F0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61)</w:t>
            </w:r>
            <w:r w:rsidR="00715F0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2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Tolomio</w:t>
            </w:r>
            <w:r w:rsidR="00715F0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Tolomio&lt;/Author&gt;&lt;Year&gt;2010&lt;/Year&gt;&lt;RecNum&gt;62&lt;/RecNum&gt;&lt;DisplayText&gt;(62)&lt;/DisplayText&gt;&lt;record&gt;&lt;rec-number&gt;62&lt;/rec-number&gt;&lt;foreign-keys&gt;&lt;key app="EN" db-id="pxrffea28wwd9dedvf1x02zis20za95f5t5r" timestamp="1534334042"&gt;62&lt;/key&gt;&lt;/foreign-keys&gt;&lt;ref-type name="Journal Article"&gt;17&lt;/ref-type&gt;&lt;contributors&gt;&lt;authors&gt;&lt;author&gt;Tolomio, S.&lt;/author&gt;&lt;author&gt;Ermolao, A.&lt;/author&gt;&lt;author&gt;Lalli, A.&lt;/author&gt;&lt;author&gt;Zaccaria, M.&lt;/author&gt;&lt;/authors&gt;&lt;/contributors&gt;&lt;auth-address&gt;Department of Medical and Surgical Sciences, University of Padova, Sports Medicine Unit, Padova, Italy. silvia.tolomio@unipd.it&lt;/auth-address&gt;&lt;titles&gt;&lt;title&gt;The effect of a multicomponent dual-modality exercise program targeting osteoporosis on bone health status and physical function capacity of postmenopausal women&lt;/title&gt;&lt;secondary-title&gt;J Women Aging&lt;/secondary-title&gt;&lt;alt-title&gt;Journal of women &amp;amp; aging&lt;/alt-title&gt;&lt;/titles&gt;&lt;periodical&gt;&lt;full-title&gt;J Women Aging&lt;/full-title&gt;&lt;abbr-1&gt;Journal of women &amp;amp; aging&lt;/abbr-1&gt;&lt;/periodical&gt;&lt;alt-periodical&gt;&lt;full-title&gt;J Women Aging&lt;/full-title&gt;&lt;abbr-1&gt;Journal of women &amp;amp; aging&lt;/abbr-1&gt;&lt;/alt-periodical&gt;&lt;pages&gt;241-54&lt;/pages&gt;&lt;volume&gt;22&lt;/volume&gt;&lt;number&gt;4&lt;/number&gt;&lt;edition&gt;2010/10/23&lt;/edition&gt;&lt;keywords&gt;&lt;keyword&gt;Aged&lt;/keyword&gt;&lt;keyword&gt;Bone and Bones/*physiology&lt;/keyword&gt;&lt;keyword&gt;Exercise/*physiology&lt;/keyword&gt;&lt;keyword&gt;Exercise Test&lt;/keyword&gt;&lt;keyword&gt;Female&lt;/keyword&gt;&lt;keyword&gt;Humans&lt;/keyword&gt;&lt;keyword&gt;Middle Aged&lt;/keyword&gt;&lt;keyword&gt;Osteoporosis/*prevention &amp;amp; control&lt;/keyword&gt;&lt;keyword&gt;Postmenopause/*physiology&lt;/keyword&gt;&lt;keyword&gt;Program Evaluation&lt;/keyword&gt;&lt;/keywords&gt;&lt;dates&gt;&lt;year&gt;2010&lt;/year&gt;&lt;/dates&gt;&lt;isbn&gt;0895-2841&lt;/isbn&gt;&lt;accession-num&gt;20967679&lt;/accession-num&gt;&lt;urls&gt;&lt;/urls&gt;&lt;electronic-resource-num&gt;10.1080/08952841.2010.518866&lt;/electronic-resource-num&gt;&lt;remote-database-provider&gt;NLM&lt;/remote-database-provider&gt;&lt;language&gt;eng&lt;/language&gt;&lt;/record&gt;&lt;/Cite&gt;&lt;/EndNote&gt;</w:instrText>
            </w:r>
            <w:r w:rsidR="00715F0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62)</w:t>
            </w:r>
            <w:r w:rsidR="00715F07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3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Yoo</w:t>
            </w:r>
            <w:r w:rsidR="00217A2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Zb288L0F1dGhvcj48WWVhcj4yMDEwPC9ZZWFyPjxSZWNO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Zb288L0F1dGhvcj48WWVhcj4yMDEwPC9ZZWFyPjxSZWNO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17A22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17A2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63)</w:t>
            </w:r>
            <w:r w:rsidR="00217A2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4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hailurkit</w:t>
            </w:r>
            <w:r w:rsidR="00217A2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DaGFpbHVya2l0PC9BdXRob3I+PFllYXI+MjAxMDwvWWVh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DaGFpbHVya2l0PC9BdXRob3I+PFllYXI+MjAxMDwvWWVh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217A22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217A2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64)</w:t>
            </w:r>
            <w:r w:rsidR="00217A2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5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Kärkkäinen</w:t>
            </w:r>
            <w:r w:rsidR="0006644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LYXJra2FpbmVuPC9BdXRob3I+PFllYXI+MjAxMDwvWWVh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LYXJra2FpbmVuPC9BdXRob3I+PFllYXI+MjAxMDwvWWVh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066440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06644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65)</w:t>
            </w:r>
            <w:r w:rsidR="0006644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AC4EC8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6</w:t>
            </w:r>
          </w:p>
        </w:tc>
        <w:tc>
          <w:tcPr>
            <w:tcW w:w="21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Verschueren</w:t>
            </w:r>
            <w:r w:rsidR="0006644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WZXJzY2h1ZXJlbjwvQXV0aG9yPjxZZWFyPjIwMTE8L1ll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WZXJzY2h1ZXJlbjwvQXV0aG9yPjxZZWFyPjIwMTE8L1ll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066440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06644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66)</w:t>
            </w:r>
            <w:r w:rsidR="0006644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3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EE4BFF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2BB7" w:rsidRPr="00EA1E8A" w:rsidRDefault="00722BB7" w:rsidP="00722BB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</w:tbl>
    <w:p w:rsidR="00722BB7" w:rsidRPr="00EA1E8A" w:rsidRDefault="00722BB7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</w:rPr>
        <w:br w:type="page"/>
      </w:r>
    </w:p>
    <w:p w:rsidR="00722BB7" w:rsidRPr="00EA1E8A" w:rsidRDefault="003E7953" w:rsidP="00722BB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Cs w:val="21"/>
        </w:rPr>
        <w:lastRenderedPageBreak/>
        <w:t>eTable 1</w:t>
      </w:r>
      <w:r w:rsidR="00805D55" w:rsidRPr="00EA1E8A">
        <w:rPr>
          <w:rFonts w:ascii="Times New Roman" w:hAnsi="Times New Roman" w:cs="Times New Roman"/>
          <w:b/>
          <w:szCs w:val="21"/>
        </w:rPr>
        <w:t>.</w:t>
      </w:r>
      <w:r w:rsidR="00C65B66" w:rsidRPr="00EA1E8A">
        <w:rPr>
          <w:rFonts w:ascii="Times New Roman" w:hAnsi="Times New Roman" w:cs="Times New Roman"/>
        </w:rPr>
        <w:t xml:space="preserve"> Risk of bias of included trials</w:t>
      </w:r>
      <w:r w:rsidR="002E4929" w:rsidRPr="00EA1E8A">
        <w:rPr>
          <w:rFonts w:ascii="Times New Roman" w:hAnsi="Times New Roman" w:cs="Times New Roman"/>
        </w:rPr>
        <w:t xml:space="preserve"> evaluated using the Cochrane Risk of Bias too</w:t>
      </w:r>
      <w:r w:rsidR="002E4929" w:rsidRPr="00EA1E8A">
        <w:rPr>
          <w:rFonts w:ascii="Times New Roman" w:hAnsi="Times New Roman" w:cs="Times New Roman" w:hint="eastAsia"/>
        </w:rPr>
        <w:t>l</w:t>
      </w:r>
      <w:r w:rsidR="00C65B66" w:rsidRPr="00EA1E8A">
        <w:rPr>
          <w:rFonts w:ascii="Times New Roman" w:hAnsi="Times New Roman" w:cs="Times New Roman"/>
        </w:rPr>
        <w:t xml:space="preserve"> </w:t>
      </w:r>
      <w:r w:rsidR="00C65B66" w:rsidRPr="00EA1E8A">
        <w:rPr>
          <w:rFonts w:ascii="Times New Roman" w:hAnsi="Times New Roman" w:cs="Times New Roman"/>
          <w:szCs w:val="21"/>
        </w:rPr>
        <w:t>(continued)</w:t>
      </w:r>
    </w:p>
    <w:tbl>
      <w:tblPr>
        <w:tblW w:w="15408" w:type="dxa"/>
        <w:tblInd w:w="-5" w:type="dxa"/>
        <w:tblLook w:val="04A0" w:firstRow="1" w:lastRow="0" w:firstColumn="1" w:lastColumn="0" w:noHBand="0" w:noVBand="1"/>
      </w:tblPr>
      <w:tblGrid>
        <w:gridCol w:w="655"/>
        <w:gridCol w:w="2322"/>
        <w:gridCol w:w="1276"/>
        <w:gridCol w:w="1701"/>
        <w:gridCol w:w="1424"/>
        <w:gridCol w:w="2231"/>
        <w:gridCol w:w="2053"/>
        <w:gridCol w:w="1541"/>
        <w:gridCol w:w="1256"/>
        <w:gridCol w:w="949"/>
      </w:tblGrid>
      <w:tr w:rsidR="001F4737" w:rsidRPr="00EA1E8A" w:rsidTr="003801BF">
        <w:trPr>
          <w:trHeight w:val="1236"/>
        </w:trPr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A5D0E" w:rsidRPr="00EA1E8A" w:rsidRDefault="000A5D0E" w:rsidP="000A5D0E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序号</w:t>
            </w:r>
          </w:p>
        </w:tc>
        <w:tc>
          <w:tcPr>
            <w:tcW w:w="232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A5D0E" w:rsidRPr="00EA1E8A" w:rsidRDefault="000A5D0E" w:rsidP="000A5D0E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utho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A5D0E" w:rsidRPr="00EA1E8A" w:rsidRDefault="000A5D0E" w:rsidP="000A5D0E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ublication Year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A5D0E" w:rsidRPr="00EA1E8A" w:rsidRDefault="000A5D0E" w:rsidP="000A5D0E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random sequence generation (selection bias)</w:t>
            </w:r>
          </w:p>
        </w:tc>
        <w:tc>
          <w:tcPr>
            <w:tcW w:w="14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A5D0E" w:rsidRPr="00EA1E8A" w:rsidRDefault="000A5D0E" w:rsidP="000A5D0E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llocation concealment (selection bias)</w:t>
            </w:r>
          </w:p>
        </w:tc>
        <w:tc>
          <w:tcPr>
            <w:tcW w:w="22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A5D0E" w:rsidRPr="00EA1E8A" w:rsidRDefault="000A5D0E" w:rsidP="000A5D0E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blinding of participants and personnel (performance bias)</w:t>
            </w:r>
          </w:p>
        </w:tc>
        <w:tc>
          <w:tcPr>
            <w:tcW w:w="2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A5D0E" w:rsidRPr="00EA1E8A" w:rsidRDefault="000A5D0E" w:rsidP="000A5D0E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blinding of outcome assessment (detection bias)</w:t>
            </w:r>
          </w:p>
        </w:tc>
        <w:tc>
          <w:tcPr>
            <w:tcW w:w="15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A5D0E" w:rsidRPr="00EA1E8A" w:rsidRDefault="000A5D0E" w:rsidP="000A5D0E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complete outcome data (attrition bias)</w:t>
            </w:r>
          </w:p>
        </w:tc>
        <w:tc>
          <w:tcPr>
            <w:tcW w:w="12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A5D0E" w:rsidRPr="00EA1E8A" w:rsidRDefault="000A5D0E" w:rsidP="000A5D0E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elective reporting (reporting bias)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A5D0E" w:rsidRPr="00EA1E8A" w:rsidRDefault="000A5D0E" w:rsidP="000A5D0E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other bias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7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hoquette</w:t>
            </w:r>
            <w:r w:rsidR="0006644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DaG9xdWV0dGU8L0F1dGhvcj48WWVhcj4yMDExPC9ZZWFy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DaG9xdWV0dGU8L0F1dGhvcj48WWVhcj4yMDExPC9ZZWFy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066440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06644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67)</w:t>
            </w:r>
            <w:r w:rsidR="00066440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8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Marques</w:t>
            </w:r>
            <w:r w:rsidR="00D864D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YXJxdWVzPC9BdXRob3I+PFllYXI+MjAxMTwvWWVhcj48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YXJxdWVzPC9BdXRob3I+PFllYXI+MjAxMTwvWWVhcj48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D864D2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D864D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68)</w:t>
            </w:r>
            <w:r w:rsidR="00D864D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9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Marques</w:t>
            </w:r>
            <w:r w:rsidR="00AD72BA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YXJxdWVzPC9BdXRob3I+PFllYXI+MjAxMTwvWWVhcj48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YXJxdWVzPC9BdXRob3I+PFllYXI+MjAxMTwvWWVhcj48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AD72BA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AD72BA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69)</w:t>
            </w:r>
            <w:r w:rsidR="00AD72BA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0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Tartibian</w:t>
            </w:r>
            <w:r w:rsidR="00AD72BA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Tartibian&lt;/Author&gt;&lt;Year&gt;2011&lt;/Year&gt;&lt;RecNum&gt;70&lt;/RecNum&gt;&lt;DisplayText&gt;(70)&lt;/DisplayText&gt;&lt;record&gt;&lt;rec-number&gt;70&lt;/rec-number&gt;&lt;foreign-keys&gt;&lt;key app="EN" db-id="pxrffea28wwd9dedvf1x02zis20za95f5t5r" timestamp="1534335064"&gt;70&lt;/key&gt;&lt;/foreign-keys&gt;&lt;ref-type name="Journal Article"&gt;17&lt;/ref-type&gt;&lt;contributors&gt;&lt;authors&gt;&lt;author&gt;Tartibian, B.&lt;/author&gt;&lt;author&gt;Hajizadeh Maleki, B.&lt;/author&gt;&lt;author&gt;Kanaley, J.&lt;/author&gt;&lt;author&gt;Sadeghi, K.&lt;/author&gt;&lt;/authors&gt;&lt;/contributors&gt;&lt;auth-address&gt;Department of Exercise Physiology, Faculty of Physical Education and Sport Science, Urmia University, Urmia, Iran. hajizadeh.sci.phys@gmail.com.&lt;/auth-address&gt;&lt;titles&gt;&lt;title&gt;Long-term aerobic exercise and omega-3 supplementation modulate osteoporosis through inflammatory mechanisms in post-menopausal women: a randomized, repeated measures study&lt;/title&gt;&lt;secondary-title&gt;Nutr Metab (Lond)&lt;/secondary-title&gt;&lt;alt-title&gt;Nutrition &amp;amp; metabolism&lt;/alt-title&gt;&lt;/titles&gt;&lt;periodical&gt;&lt;full-title&gt;Nutr Metab (Lond)&lt;/full-title&gt;&lt;abbr-1&gt;Nutrition &amp;amp; metabolism&lt;/abbr-1&gt;&lt;/periodical&gt;&lt;alt-periodical&gt;&lt;full-title&gt;Nutr Metab (Lond)&lt;/full-title&gt;&lt;abbr-1&gt;Nutrition &amp;amp; metabolism&lt;/abbr-1&gt;&lt;/alt-periodical&gt;&lt;pages&gt;71&lt;/pages&gt;&lt;volume&gt;8&lt;/volume&gt;&lt;edition&gt;2011/10/18&lt;/edition&gt;&lt;dates&gt;&lt;year&gt;2011&lt;/year&gt;&lt;pub-dates&gt;&lt;date&gt;Oct 15&lt;/date&gt;&lt;/pub-dates&gt;&lt;/dates&gt;&lt;isbn&gt;1743-7075&lt;/isbn&gt;&lt;accession-num&gt;21999620&lt;/accession-num&gt;&lt;urls&gt;&lt;/urls&gt;&lt;custom2&gt;PMC3212907&lt;/custom2&gt;&lt;electronic-resource-num&gt;10.1186/1743-7075-8-71&lt;/electronic-resource-num&gt;&lt;remote-database-provider&gt;NLM&lt;/remote-database-provider&gt;&lt;language&gt;eng&lt;/language&gt;&lt;/record&gt;&lt;/Cite&gt;&lt;/EndNote&gt;</w:instrText>
            </w:r>
            <w:r w:rsidR="00AD72BA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70)</w:t>
            </w:r>
            <w:r w:rsidR="00AD72BA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1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Je</w:t>
            </w:r>
            <w:r w:rsidR="00AD72BA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KZTwvQXV0aG9yPjxZZWFyPjIwMTE8L1llYXI+PFJlY051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KZTwvQXV0aG9yPjxZZWFyPjIwMTE8L1llYXI+PFJlY051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AD72BA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AD72BA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71)</w:t>
            </w:r>
            <w:r w:rsidR="00AD72BA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2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Karakiriou</w:t>
            </w:r>
            <w:r w:rsidR="00ED3B0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Karakiriou&lt;/Author&gt;&lt;Year&gt;2012&lt;/Year&gt;&lt;RecNum&gt;73&lt;/RecNum&gt;&lt;DisplayText&gt;(72)&lt;/DisplayText&gt;&lt;record&gt;&lt;rec-number&gt;73&lt;/rec-number&gt;&lt;foreign-keys&gt;&lt;key app="EN" db-id="pxrffea28wwd9dedvf1x02zis20za95f5t5r" timestamp="1534335499"&gt;73&lt;/key&gt;&lt;/foreign-keys&gt;&lt;ref-type name="Journal Article"&gt;17&lt;/ref-type&gt;&lt;contributors&gt;&lt;authors&gt;&lt;author&gt;Karakiriou, Styliani K.&lt;/author&gt;&lt;author&gt;Douda, Helen T.&lt;/author&gt;&lt;author&gt;Smilios, Ilias G.&lt;/author&gt;&lt;author&gt;Volaklis, Konstantinos A.&lt;/author&gt;&lt;author&gt;Tokmakidis, Savvas P.&lt;/author&gt;&lt;/authors&gt;&lt;/contributors&gt;&lt;titles&gt;&lt;title&gt;Effects of vibration and exercise training on bone mineral density and muscle strength in post-menopausal women&lt;/title&gt;&lt;secondary-title&gt;European Journal of Sport Science&lt;/secondary-title&gt;&lt;/titles&gt;&lt;periodical&gt;&lt;full-title&gt;European Journal of Sport Science&lt;/full-title&gt;&lt;/periodical&gt;&lt;pages&gt;81-88&lt;/pages&gt;&lt;volume&gt;12&lt;/volume&gt;&lt;number&gt;1&lt;/number&gt;&lt;dates&gt;&lt;year&gt;2012&lt;/year&gt;&lt;pub-dates&gt;&lt;date&gt;2012/01/01&lt;/date&gt;&lt;/pub-dates&gt;&lt;/dates&gt;&lt;publisher&gt;Routledge&lt;/publisher&gt;&lt;isbn&gt;1746-1391&lt;/isbn&gt;&lt;urls&gt;&lt;related-urls&gt;&lt;url&gt;https://doi.org/10.1080/17461391.2010.536581&lt;/url&gt;&lt;/related-urls&gt;&lt;/urls&gt;&lt;electronic-resource-num&gt;10.1080/17461391.2010.536581&lt;/electronic-resource-num&gt;&lt;/record&gt;&lt;/Cite&gt;&lt;/EndNote&gt;</w:instrText>
            </w:r>
            <w:r w:rsidR="00ED3B0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72)</w:t>
            </w:r>
            <w:r w:rsidR="00ED3B0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3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Macdonald</w:t>
            </w:r>
            <w:r w:rsidR="00ED3B0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YWNkb25hbGQ8L0F1dGhvcj48WWVhcj4yMDEzPC9ZZWFy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YWNkb25hbGQ8L0F1dGhvcj48WWVhcj4yMDEzPC9ZZWFy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ED3B02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ED3B0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73)</w:t>
            </w:r>
            <w:r w:rsidR="00ED3B02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4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Basat</w:t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CYXNhdDwvQXV0aG9yPjxZZWFyPjIwMTM8L1llYXI+PFJl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CYXNhdDwvQXV0aG9yPjxZZWFyPjIwMTM8L1llYXI+PFJl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74)</w:t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5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hilibeck</w:t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DaGlsaWJlY2s8L0F1dGhvcj48WWVhcj4yMDEzPC9ZZWFy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DaGlsaWJlY2s8L0F1dGhvcj48WWVhcj4yMDEzPC9ZZWFy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75)</w:t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6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Rajatanavin</w:t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SYWphdGFuYXZpbjwvQXV0aG9yPjxZZWFyPjIwMTM8L1ll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SYWphdGFuYXZpbjwvQXV0aG9yPjxZZWFyPjIwMTM8L1ll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76)</w:t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7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ai</w:t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MYWk8L0F1dGhvcj48WWVhcj4yMDEzPC9ZZWFyPjxSZWNO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MYWk8L0F1dGhvcj48WWVhcj4yMDEzPC9ZZWFyPjxSZWNO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77)</w:t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8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eung</w:t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MZXVuZzwvQXV0aG9yPjxZZWFyPjIwMTQ8L1llYXI+PFJl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MZXVuZzwvQXV0aG9yPjxZZWFyPjIwMTQ8L1llYXI+PFJl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78)</w:t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9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Jiang</w:t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KaWFuZzwvQXV0aG9yPjxZZWFyPjIwMTQ8L1llYXI+PFJl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KaWFuZzwvQXV0aG9yPjxZZWFyPjIwMTQ8L1llYXI+PFJl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79)</w:t>
            </w:r>
            <w:r w:rsidR="00AE140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80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Koitaya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Lb2l0YXlhPC9BdXRob3I+PFllYXI+MjAxNDwvWWVhcj48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Lb2l0YXlhPC9BdXRob3I+PFllYXI+MjAxNDwvWWVhcj48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80)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81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Moreira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b3JlaXJhPC9BdXRob3I+PFllYXI+MjAxNDwvWWVhcj48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Nb3JlaXJhPC9BdXRob3I+PFllYXI+MjAxNDwvWWVhcj48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81)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82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Nicholson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Nicholson&lt;/Author&gt;&lt;Year&gt;2015&lt;/Year&gt;&lt;RecNum&gt;83&lt;/RecNum&gt;&lt;DisplayText&gt;(82)&lt;/DisplayText&gt;&lt;record&gt;&lt;rec-number&gt;83&lt;/rec-number&gt;&lt;foreign-keys&gt;&lt;key app="EN" db-id="pxrffea28wwd9dedvf1x02zis20za95f5t5r" timestamp="1534336608"&gt;83&lt;/key&gt;&lt;/foreign-keys&gt;&lt;ref-type name="Journal Article"&gt;17&lt;/ref-type&gt;&lt;contributors&gt;&lt;authors&gt;&lt;author&gt;Nicholson, V. P.&lt;/author&gt;&lt;author&gt;McKean, M. R.&lt;/author&gt;&lt;author&gt;Slater, G. J.&lt;/author&gt;&lt;author&gt;Kerr, A.&lt;/author&gt;&lt;author&gt;Burkett, B. J.&lt;/author&gt;&lt;/authors&gt;&lt;/contributors&gt;&lt;auth-address&gt;School of Health and Sport Sciences, University of the Sunshine Coast, 90 Sippy Downs Drive, Sippy Downs, QLD, 4556, Australia, Vaughan.Nicholson@research.usc.edu.au.&lt;/auth-address&gt;&lt;titles&gt;&lt;title&gt;Low-Load Very High-Repetition Resistance Training Attenuates Bone Loss at the Lumbar Spine in Active Post-menopausal Women&lt;/title&gt;&lt;secondary-title&gt;Calcif Tissue Int&lt;/secondary-title&gt;&lt;alt-title&gt;Calcified tissue international&lt;/alt-title&gt;&lt;/titles&gt;&lt;periodical&gt;&lt;full-title&gt;Calcif Tissue Int&lt;/full-title&gt;&lt;abbr-1&gt;Calcified tissue international&lt;/abbr-1&gt;&lt;/periodical&gt;&lt;alt-periodical&gt;&lt;full-title&gt;Calcif Tissue Int&lt;/full-title&gt;&lt;abbr-1&gt;Calcified tissue international&lt;/abbr-1&gt;&lt;/alt-periodical&gt;&lt;pages&gt;490-9&lt;/pages&gt;&lt;volume&gt;96&lt;/volume&gt;&lt;number&gt;6&lt;/number&gt;&lt;edition&gt;2015/03/17&lt;/edition&gt;&lt;keywords&gt;&lt;keyword&gt;Aged&lt;/keyword&gt;&lt;keyword&gt;Body Composition&lt;/keyword&gt;&lt;keyword&gt;Bone Density&lt;/keyword&gt;&lt;keyword&gt;Female&lt;/keyword&gt;&lt;keyword&gt;Humans&lt;/keyword&gt;&lt;keyword&gt;Lumbar Vertebrae&lt;/keyword&gt;&lt;keyword&gt;Middle Aged&lt;/keyword&gt;&lt;keyword&gt;Osteoporosis, Postmenopausal/*prevention &amp;amp; control&lt;/keyword&gt;&lt;keyword&gt;Resistance Training/*methods&lt;/keyword&gt;&lt;/keywords&gt;&lt;dates&gt;&lt;year&gt;2015&lt;/year&gt;&lt;pub-dates&gt;&lt;date&gt;Jun&lt;/date&gt;&lt;/pub-dates&gt;&lt;/dates&gt;&lt;isbn&gt;0171-967x&lt;/isbn&gt;&lt;accession-num&gt;25772806&lt;/accession-num&gt;&lt;urls&gt;&lt;/urls&gt;&lt;electronic-resource-num&gt;10.1007/s00223-015-9976-6&lt;/electronic-resource-num&gt;&lt;remote-database-provider&gt;NLM&lt;/remote-database-provider&gt;&lt;language&gt;eng&lt;/language&gt;&lt;/record&gt;&lt;/Cite&gt;&lt;/EndNote&gt;</w:instrTex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82)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83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antin-Medeiros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TYW50aW4tTWVkZWlyb3M8L0F1dGhvcj48WWVhcj4yMDE1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TYW50aW4tTWVkZWlyb3M8L0F1dGhvcj48WWVhcj4yMDE1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83)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84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Tankisheva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UYW5raXNoZXZhPC9BdXRob3I+PFllYXI+MjAxNTwvWWVh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UYW5raXNoZXZhPC9BdXRob3I+PFllYXI+MjAxNTwvWWVh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84)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85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Wang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XYW5nPC9BdXRob3I+PFllYXI+MjAxNTwvWWVhcj48UmVj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XYW5nPC9BdXRob3I+PFllYXI+MjAxNTwvWWVhcj48UmVj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85)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1F4737" w:rsidRPr="00EA1E8A" w:rsidTr="003801BF">
        <w:trPr>
          <w:trHeight w:val="276"/>
        </w:trPr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86</w:t>
            </w:r>
          </w:p>
        </w:tc>
        <w:tc>
          <w:tcPr>
            <w:tcW w:w="232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Wen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XZW48L0F1dGhvcj48WWVhcj4yMDE3PC9ZZWFyPjxSZWNO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XZW48L0F1dGhvcj48WWVhcj4yMDE3PC9ZZWFyPjxSZWNO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86)</w:t>
            </w:r>
            <w:r w:rsidR="0091547F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7B357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017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5D0E" w:rsidRPr="00EA1E8A" w:rsidRDefault="000A5D0E" w:rsidP="000A5D0E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4C4C0E" w:rsidRPr="00EA1E8A" w:rsidTr="003801BF">
        <w:trPr>
          <w:trHeight w:val="276"/>
        </w:trPr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C4C0E" w:rsidRPr="00EA1E8A" w:rsidRDefault="004C4C0E" w:rsidP="004C4C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8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7</w:t>
            </w:r>
          </w:p>
        </w:tc>
        <w:tc>
          <w:tcPr>
            <w:tcW w:w="232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C4C0E" w:rsidRPr="00EA1E8A" w:rsidRDefault="004C4C0E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S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hin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Shin&lt;/Author&gt;&lt;Year&gt;2018&lt;/Year&gt;&lt;RecNum&gt;90&lt;/RecNum&gt;&lt;DisplayText&gt;(87)&lt;/DisplayText&gt;&lt;record&gt;&lt;rec-number&gt;90&lt;/rec-number&gt;&lt;foreign-keys&gt;&lt;key app="EN" db-id="pxrffea28wwd9dedvf1x02zis20za95f5t5r" timestamp="1551672490"&gt;90&lt;/key&gt;&lt;/foreign-keys&gt;&lt;ref-type name="Book"&gt;6&lt;/ref-type&gt;&lt;contributors&gt;&lt;authors&gt;&lt;author&gt;Shin, Seungsub&lt;/author&gt;&lt;author&gt;Lee, Kyeongjin&lt;/author&gt;&lt;author&gt;Song, Changho&lt;/author&gt;&lt;/authors&gt;&lt;/contributors&gt;&lt;titles&gt;&lt;title&gt;Effects of Whole Body Vibration with Load Stimulation in Postmenopausal Women&lt;/title&gt;&lt;alt-title&gt;Medical Science and Technology&lt;/alt-title&gt;&lt;/titles&gt;&lt;pages&gt;4-12&lt;/pages&gt;&lt;volume&gt;59&lt;/volume&gt;&lt;dates&gt;&lt;year&gt;2018&lt;/year&gt;&lt;/dates&gt;&lt;urls&gt;&lt;/urls&gt;&lt;electronic-resource-num&gt;10.12659/MST.907893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87)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2018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864630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2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4C4C0E" w:rsidRPr="00EA1E8A" w:rsidTr="003801BF">
        <w:trPr>
          <w:trHeight w:val="276"/>
        </w:trPr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C4C0E" w:rsidRDefault="003F1D71" w:rsidP="004C4C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8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232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C4C0E" w:rsidRDefault="00864630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64630">
              <w:rPr>
                <w:rFonts w:ascii="Times New Roman" w:eastAsia="等线" w:hAnsi="Times New Roman" w:cs="Times New Roman"/>
                <w:kern w:val="0"/>
                <w:sz w:val="22"/>
              </w:rPr>
              <w:t>Oliveira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/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&lt;EndNote&gt;&lt;Cite&gt;&lt;Author&gt;de Oliveira&lt;/Author&gt;&lt;Year&gt;2018&lt;/Year&gt;&lt;RecNum&gt;91&lt;/RecNum&gt;&lt;DisplayText&gt;(88)&lt;/DisplayText&gt;&lt;record&gt;&lt;rec-number&gt;91&lt;/rec-number&gt;&lt;foreign-keys&gt;&lt;key app="EN" db-id="pxrffea28wwd9dedvf1x02zis20za95f5t5r" timestamp="1551673270"&gt;91&lt;/key&gt;&lt;/foreign-keys&gt;&lt;ref-type name="Journal Article"&gt;17&lt;/ref-type&gt;&lt;contributors&gt;&lt;authors&gt;&lt;author&gt;de Oliveira, L. C.&lt;/author&gt;&lt;author&gt;de Oliveira, R. G.&lt;/author&gt;&lt;author&gt;de Almeida Pires-Oliveira, D. A.&lt;/author&gt;&lt;/authors&gt;&lt;/contributors&gt;&lt;auth-address&gt;Universidade Estadual do Norte do Parana, Jacarezinho, Brazil.&amp;#xD;Centro Universitario de Anapolis, Anapolis, Brazil.&lt;/auth-address&gt;&lt;titles&gt;&lt;title&gt;Effects of Whole-Body Vibration Versus Pilates Exercise on Bone Mineral Density in Postmenopausal Women: A Randomized and Controlled Clinical Trial&lt;/title&gt;&lt;secondary-title&gt;J Geriatr Phys Ther&lt;/secondary-title&gt;&lt;alt-title&gt;Journal of geriatric physical therapy (2001)&lt;/alt-title&gt;&lt;/titles&gt;&lt;periodical&gt;&lt;full-title&gt;J Geriatr Phys Ther&lt;/full-title&gt;&lt;abbr-1&gt;Journal of geriatric physical therapy (2001)&lt;/abbr-1&gt;&lt;/periodical&gt;&lt;alt-periodical&gt;&lt;full-title&gt;J Geriatr Phys Ther&lt;/full-title&gt;&lt;abbr-1&gt;Journal of geriatric physical therapy (2001)&lt;/abbr-1&gt;&lt;/alt-periodical&gt;&lt;edition&gt;2018/02/15&lt;/edition&gt;&lt;dates&gt;&lt;year&gt;2018&lt;/year&gt;&lt;pub-dates&gt;&lt;date&gt;Feb 12&lt;/date&gt;&lt;/pub-dates&gt;&lt;/dates&gt;&lt;isbn&gt;1539-8412&lt;/isbn&gt;&lt;accession-num&gt;29443867&lt;/accession-num&gt;&lt;urls&gt;&lt;/urls&gt;&lt;electronic-resource-num&gt;10.1519/jpt.000000000000018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88)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2018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high</w:t>
            </w:r>
          </w:p>
        </w:tc>
        <w:tc>
          <w:tcPr>
            <w:tcW w:w="2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4C4C0E" w:rsidRPr="00EA1E8A" w:rsidTr="003801BF">
        <w:trPr>
          <w:trHeight w:val="276"/>
        </w:trPr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C4C0E" w:rsidRDefault="003F1D71" w:rsidP="004C4C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8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9</w:t>
            </w:r>
          </w:p>
        </w:tc>
        <w:tc>
          <w:tcPr>
            <w:tcW w:w="232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C4C0E" w:rsidRDefault="003801BF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0B2888">
              <w:rPr>
                <w:rFonts w:ascii="Times New Roman" w:eastAsia="等线" w:hAnsi="Times New Roman" w:cs="Times New Roman"/>
                <w:kern w:val="0"/>
                <w:sz w:val="22"/>
              </w:rPr>
              <w:t>Aboarrage Junior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BYm9hcnJhZ2UgSnVuaW9yPC9BdXRob3I+PFllYXI+MjAx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BYm9hcnJhZ2UgSnVuaW9yPC9BdXRob3I+PFllYXI+MjAx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89)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2018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4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2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2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5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  <w:tr w:rsidR="004C4C0E" w:rsidRPr="00EA1E8A" w:rsidTr="003801BF">
        <w:trPr>
          <w:trHeight w:val="276"/>
        </w:trPr>
        <w:tc>
          <w:tcPr>
            <w:tcW w:w="6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C4C0E" w:rsidRDefault="003F1D71" w:rsidP="004C4C0E">
            <w:pPr>
              <w:widowControl/>
              <w:jc w:val="righ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9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0</w:t>
            </w:r>
          </w:p>
        </w:tc>
        <w:tc>
          <w:tcPr>
            <w:tcW w:w="232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4C4C0E" w:rsidRDefault="003801BF" w:rsidP="009959DC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0B2888">
              <w:rPr>
                <w:rFonts w:ascii="Times New Roman" w:eastAsia="等线" w:hAnsi="Times New Roman" w:cs="Times New Roman"/>
                <w:kern w:val="0"/>
                <w:sz w:val="22"/>
              </w:rPr>
              <w:t>Bislev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CaXNsZXY8L0F1dGhvcj48WWVhcj4yMDE5PC9ZZWFyPjxS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begin">
                <w:fldData xml:space="preserve">PEVuZE5vdGU+PENpdGU+PEF1dGhvcj5CaXNsZXY8L0F1dGhvcj48WWVhcj4yMDE5PC9ZZWFyPjxS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</w:fldData>
              </w:fldCha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instrText xml:space="preserve"> ADDIN EN.CITE.DATA </w:instrText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</w:r>
            <w:r w:rsidR="009959DC"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separate"/>
            </w:r>
            <w:r w:rsidR="009959DC">
              <w:rPr>
                <w:rFonts w:ascii="Times New Roman" w:eastAsia="等线" w:hAnsi="Times New Roman" w:cs="Times New Roman"/>
                <w:noProof/>
                <w:kern w:val="0"/>
                <w:sz w:val="22"/>
              </w:rPr>
              <w:t>(90)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2018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4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2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2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unclear</w:t>
            </w:r>
          </w:p>
        </w:tc>
        <w:tc>
          <w:tcPr>
            <w:tcW w:w="15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12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4C4C0E" w:rsidRPr="004C4C0E" w:rsidRDefault="004C4C0E" w:rsidP="004C4C0E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C4C0E">
              <w:rPr>
                <w:rFonts w:ascii="Times New Roman" w:eastAsia="等线" w:hAnsi="Times New Roman" w:cs="Times New Roman"/>
                <w:kern w:val="0"/>
                <w:sz w:val="22"/>
              </w:rPr>
              <w:t>low</w:t>
            </w:r>
          </w:p>
        </w:tc>
      </w:tr>
    </w:tbl>
    <w:p w:rsidR="000F4F5C" w:rsidRPr="00EA1E8A" w:rsidRDefault="000F4F5C">
      <w:pPr>
        <w:widowControl/>
        <w:jc w:val="left"/>
      </w:pPr>
      <w:r w:rsidRPr="00EA1E8A">
        <w:br w:type="page"/>
      </w:r>
    </w:p>
    <w:p w:rsidR="000F4F5C" w:rsidRPr="00EA1E8A" w:rsidRDefault="000F4F5C">
      <w:pPr>
        <w:widowControl/>
        <w:jc w:val="left"/>
        <w:sectPr w:rsidR="000F4F5C" w:rsidRPr="00EA1E8A" w:rsidSect="00375056">
          <w:pgSz w:w="16838" w:h="11906" w:orient="landscape"/>
          <w:pgMar w:top="720" w:right="720" w:bottom="567" w:left="720" w:header="851" w:footer="992" w:gutter="0"/>
          <w:cols w:space="425"/>
          <w:docGrid w:type="linesAndChars" w:linePitch="312"/>
        </w:sectPr>
      </w:pPr>
    </w:p>
    <w:p w:rsidR="00805D55" w:rsidRPr="00EA1E8A" w:rsidRDefault="00805D55" w:rsidP="004D7094">
      <w:pPr>
        <w:widowControl/>
        <w:jc w:val="left"/>
        <w:rPr>
          <w:rFonts w:ascii="Times New Roman" w:hAnsi="Times New Roman" w:cs="Times New Roman"/>
          <w:b/>
          <w:szCs w:val="21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 xml:space="preserve">eTable </w:t>
      </w:r>
      <w:r w:rsidR="003E7953">
        <w:rPr>
          <w:rFonts w:ascii="Times New Roman" w:hAnsi="Times New Roman" w:cs="Times New Roman"/>
          <w:b/>
          <w:szCs w:val="21"/>
        </w:rPr>
        <w:t>2</w:t>
      </w:r>
      <w:r w:rsidRPr="00EA1E8A">
        <w:rPr>
          <w:rFonts w:ascii="Times New Roman" w:hAnsi="Times New Roman" w:cs="Times New Roman"/>
          <w:b/>
          <w:szCs w:val="21"/>
        </w:rPr>
        <w:t>.</w:t>
      </w:r>
      <w:r w:rsidR="00541BDF" w:rsidRPr="00EA1E8A">
        <w:rPr>
          <w:rFonts w:ascii="Times New Roman" w:hAnsi="Times New Roman" w:cs="Times New Roman"/>
          <w:b/>
          <w:szCs w:val="21"/>
        </w:rPr>
        <w:t xml:space="preserve"> </w:t>
      </w:r>
      <w:r w:rsidR="00541BDF" w:rsidRPr="00EA1E8A">
        <w:rPr>
          <w:rFonts w:ascii="Times New Roman" w:hAnsi="Times New Roman" w:cs="Times New Roman"/>
          <w:szCs w:val="21"/>
        </w:rPr>
        <w:t xml:space="preserve">Estimated </w:t>
      </w:r>
      <w:r w:rsidR="0053624B" w:rsidRPr="00EA1E8A">
        <w:rPr>
          <w:rFonts w:ascii="Times New Roman" w:hAnsi="Times New Roman" w:cs="Times New Roman"/>
          <w:szCs w:val="21"/>
        </w:rPr>
        <w:t>h</w:t>
      </w:r>
      <w:r w:rsidR="00541BDF" w:rsidRPr="00EA1E8A">
        <w:rPr>
          <w:rFonts w:ascii="Times New Roman" w:hAnsi="Times New Roman" w:cs="Times New Roman"/>
          <w:szCs w:val="21"/>
        </w:rPr>
        <w:t>eterogeneity</w:t>
      </w:r>
      <w:r w:rsidR="0053624B" w:rsidRPr="00EA1E8A">
        <w:rPr>
          <w:rFonts w:ascii="Times New Roman" w:hAnsi="Times New Roman" w:cs="Times New Roman"/>
          <w:szCs w:val="21"/>
        </w:rPr>
        <w:t xml:space="preserve"> (per-comparison I²)</w:t>
      </w:r>
      <w:r w:rsidR="00541BDF" w:rsidRPr="00EA1E8A">
        <w:rPr>
          <w:rFonts w:ascii="Times New Roman" w:hAnsi="Times New Roman" w:cs="Times New Roman"/>
          <w:szCs w:val="21"/>
        </w:rPr>
        <w:t xml:space="preserve"> in </w:t>
      </w:r>
      <w:r w:rsidR="0053624B" w:rsidRPr="00EA1E8A">
        <w:rPr>
          <w:rFonts w:ascii="Times New Roman" w:hAnsi="Times New Roman" w:cs="Times New Roman"/>
          <w:szCs w:val="21"/>
        </w:rPr>
        <w:t>n</w:t>
      </w:r>
      <w:r w:rsidR="00541BDF" w:rsidRPr="00EA1E8A">
        <w:rPr>
          <w:rFonts w:ascii="Times New Roman" w:hAnsi="Times New Roman" w:cs="Times New Roman"/>
          <w:szCs w:val="21"/>
        </w:rPr>
        <w:t>etwork of LS BMD</w:t>
      </w:r>
    </w:p>
    <w:tbl>
      <w:tblPr>
        <w:tblStyle w:val="a7"/>
        <w:tblW w:w="10627" w:type="dxa"/>
        <w:tblLook w:val="04A0" w:firstRow="1" w:lastRow="0" w:firstColumn="1" w:lastColumn="0" w:noHBand="0" w:noVBand="1"/>
      </w:tblPr>
      <w:tblGrid>
        <w:gridCol w:w="704"/>
        <w:gridCol w:w="1742"/>
        <w:gridCol w:w="1743"/>
        <w:gridCol w:w="1743"/>
        <w:gridCol w:w="1743"/>
        <w:gridCol w:w="2952"/>
      </w:tblGrid>
      <w:tr w:rsidR="00EA1E8A" w:rsidRPr="00EA1E8A" w:rsidTr="00551241">
        <w:tc>
          <w:tcPr>
            <w:tcW w:w="704" w:type="dxa"/>
          </w:tcPr>
          <w:p w:rsidR="00E62C15" w:rsidRPr="00EA1E8A" w:rsidRDefault="00E62C15" w:rsidP="004D7094">
            <w:pPr>
              <w:widowControl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742" w:type="dxa"/>
          </w:tcPr>
          <w:p w:rsidR="00E62C15" w:rsidRPr="00EA1E8A" w:rsidRDefault="00551241" w:rsidP="004D709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ntervention</w:t>
            </w:r>
            <w:r w:rsidR="00E62C15" w:rsidRPr="00EA1E8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743" w:type="dxa"/>
          </w:tcPr>
          <w:p w:rsidR="00E62C15" w:rsidRPr="00EA1E8A" w:rsidRDefault="00551241" w:rsidP="004D709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ntervention2</w:t>
            </w:r>
          </w:p>
        </w:tc>
        <w:tc>
          <w:tcPr>
            <w:tcW w:w="1743" w:type="dxa"/>
          </w:tcPr>
          <w:p w:rsidR="00E62C15" w:rsidRPr="00EA1E8A" w:rsidRDefault="00551241" w:rsidP="00551241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²-</w:t>
            </w:r>
            <w:r w:rsidR="00E62C15" w:rsidRPr="00EA1E8A">
              <w:rPr>
                <w:rFonts w:ascii="Times New Roman" w:hAnsi="Times New Roman" w:cs="Times New Roman"/>
              </w:rPr>
              <w:t>pair</w:t>
            </w:r>
          </w:p>
        </w:tc>
        <w:tc>
          <w:tcPr>
            <w:tcW w:w="1743" w:type="dxa"/>
          </w:tcPr>
          <w:p w:rsidR="00E62C15" w:rsidRPr="00EA1E8A" w:rsidRDefault="00551241" w:rsidP="00551241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²-network</w:t>
            </w:r>
          </w:p>
        </w:tc>
        <w:tc>
          <w:tcPr>
            <w:tcW w:w="2952" w:type="dxa"/>
          </w:tcPr>
          <w:p w:rsidR="00E62C15" w:rsidRPr="00EA1E8A" w:rsidRDefault="00551241" w:rsidP="004D709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 of inconsistency assessment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2B7674" w:rsidP="009C6BC3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0.6</w:t>
            </w:r>
            <w:r w:rsidR="009C6BC3">
              <w:rPr>
                <w:rFonts w:ascii="Times New Roman" w:hAnsi="Times New Roman" w:cs="Times New Roman"/>
              </w:rPr>
              <w:t>83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82.35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78.60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51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K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67.52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65.04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40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st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61.53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41.17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60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so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23.80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13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x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90.85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90.33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97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84.50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93.05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72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+K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76.53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76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+Est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46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6.55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50.17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37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99.76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99.82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14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st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90.89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88.26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71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so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1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x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55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38.81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58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Ex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57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so+Ex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59.77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62.39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28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0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K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47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x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9C6BC3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80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91.23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94.72 </w:t>
            </w:r>
          </w:p>
        </w:tc>
        <w:tc>
          <w:tcPr>
            <w:tcW w:w="2952" w:type="dxa"/>
          </w:tcPr>
          <w:p w:rsidR="002B7674" w:rsidRPr="002B7674" w:rsidRDefault="002A3A31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31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K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2A3A31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81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Est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22.05 </w:t>
            </w:r>
          </w:p>
        </w:tc>
        <w:tc>
          <w:tcPr>
            <w:tcW w:w="2952" w:type="dxa"/>
          </w:tcPr>
          <w:p w:rsidR="002B7674" w:rsidRPr="002B7674" w:rsidRDefault="002A3A31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10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Ex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2A3A31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50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</w:t>
            </w:r>
            <w:r w:rsidRPr="00EA1E8A">
              <w:rPr>
                <w:rFonts w:ascii="Times New Roman" w:hAnsi="Times New Roman" w:cs="Times New Roman" w:hint="eastAsia"/>
              </w:rPr>
              <w:t>a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+K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13.88 </w:t>
            </w:r>
          </w:p>
        </w:tc>
        <w:tc>
          <w:tcPr>
            <w:tcW w:w="2952" w:type="dxa"/>
          </w:tcPr>
          <w:p w:rsidR="002B7674" w:rsidRPr="002B7674" w:rsidRDefault="002A3A31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26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K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2A3A31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27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st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2A3A31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82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89.65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89.70 </w:t>
            </w:r>
          </w:p>
        </w:tc>
        <w:tc>
          <w:tcPr>
            <w:tcW w:w="2952" w:type="dxa"/>
          </w:tcPr>
          <w:p w:rsidR="002B7674" w:rsidRPr="002B7674" w:rsidRDefault="00596F42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52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+K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1.78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43.19 </w:t>
            </w:r>
          </w:p>
        </w:tc>
        <w:tc>
          <w:tcPr>
            <w:tcW w:w="2952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0.</w:t>
            </w:r>
            <w:r w:rsidR="00596F42">
              <w:rPr>
                <w:rFonts w:ascii="Times New Roman" w:hAnsi="Times New Roman" w:cs="Times New Roman"/>
              </w:rPr>
              <w:t>349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+Est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596F42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85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K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+K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78.98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74.22 </w:t>
            </w:r>
          </w:p>
        </w:tc>
        <w:tc>
          <w:tcPr>
            <w:tcW w:w="2952" w:type="dxa"/>
          </w:tcPr>
          <w:p w:rsidR="002B7674" w:rsidRPr="002B7674" w:rsidRDefault="00596F42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98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st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Est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39.19 </w:t>
            </w:r>
          </w:p>
        </w:tc>
        <w:tc>
          <w:tcPr>
            <w:tcW w:w="2952" w:type="dxa"/>
          </w:tcPr>
          <w:p w:rsidR="002B7674" w:rsidRPr="002B7674" w:rsidRDefault="00596F42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18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st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+Est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0.85</w:t>
            </w:r>
            <w:r w:rsidR="00596F42">
              <w:rPr>
                <w:rFonts w:ascii="Times New Roman" w:hAnsi="Times New Roman" w:cs="Times New Roman"/>
              </w:rPr>
              <w:t>7</w:t>
            </w:r>
            <w:r w:rsidRPr="002B7674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st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so+Ex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83.06 </w:t>
            </w:r>
          </w:p>
        </w:tc>
        <w:tc>
          <w:tcPr>
            <w:tcW w:w="2952" w:type="dxa"/>
          </w:tcPr>
          <w:p w:rsidR="002B7674" w:rsidRPr="002B7674" w:rsidRDefault="00596F42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58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so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so+Ex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596F42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82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x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Ex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596F42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77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K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2952" w:type="dxa"/>
          </w:tcPr>
          <w:p w:rsidR="002B7674" w:rsidRPr="002B7674" w:rsidRDefault="00596F42" w:rsidP="002B767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87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8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+K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2952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9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+Ex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79.89 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 xml:space="preserve">79.77 </w:t>
            </w:r>
          </w:p>
        </w:tc>
        <w:tc>
          <w:tcPr>
            <w:tcW w:w="2952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</w:tr>
      <w:tr w:rsidR="002B7674" w:rsidRPr="00EA1E8A" w:rsidTr="00551241">
        <w:tc>
          <w:tcPr>
            <w:tcW w:w="704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1742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+Ex</w:t>
            </w:r>
          </w:p>
        </w:tc>
        <w:tc>
          <w:tcPr>
            <w:tcW w:w="1743" w:type="dxa"/>
          </w:tcPr>
          <w:p w:rsidR="002B7674" w:rsidRPr="00EA1E8A" w:rsidRDefault="002B7674" w:rsidP="002B7674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+Iso+Ex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2952" w:type="dxa"/>
          </w:tcPr>
          <w:p w:rsidR="002B7674" w:rsidRPr="002B7674" w:rsidRDefault="002B7674" w:rsidP="002B7674">
            <w:pPr>
              <w:rPr>
                <w:rFonts w:ascii="Times New Roman" w:hAnsi="Times New Roman" w:cs="Times New Roman"/>
              </w:rPr>
            </w:pPr>
            <w:r w:rsidRPr="002B7674">
              <w:rPr>
                <w:rFonts w:ascii="Times New Roman" w:hAnsi="Times New Roman" w:cs="Times New Roman"/>
              </w:rPr>
              <w:t>NA</w:t>
            </w:r>
          </w:p>
        </w:tc>
      </w:tr>
    </w:tbl>
    <w:p w:rsidR="004D7094" w:rsidRPr="00EA1E8A" w:rsidRDefault="004D7094" w:rsidP="004D7094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</w:rPr>
        <w:t xml:space="preserve">  </w:t>
      </w:r>
    </w:p>
    <w:p w:rsidR="004D7094" w:rsidRPr="00EA1E8A" w:rsidRDefault="004D7094" w:rsidP="004D7094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</w:rPr>
        <w:t>Global</w:t>
      </w:r>
      <w:r w:rsidR="00EC1197" w:rsidRPr="00EA1E8A">
        <w:rPr>
          <w:rFonts w:ascii="Times New Roman" w:hAnsi="Times New Roman" w:cs="Times New Roman"/>
        </w:rPr>
        <w:t xml:space="preserve"> I²-pair=</w:t>
      </w:r>
      <w:r w:rsidR="002B7674">
        <w:rPr>
          <w:rFonts w:ascii="Times New Roman" w:hAnsi="Times New Roman" w:cs="Times New Roman"/>
        </w:rPr>
        <w:t>94.79; Global I²-network=95.94</w:t>
      </w:r>
      <w:r w:rsidR="00D06396">
        <w:rPr>
          <w:rFonts w:ascii="Times New Roman" w:hAnsi="Times New Roman" w:cs="Times New Roman"/>
        </w:rPr>
        <w:t xml:space="preserve">; </w:t>
      </w:r>
      <w:r w:rsidR="00D06396" w:rsidRPr="00D06396">
        <w:rPr>
          <w:rFonts w:ascii="Times New Roman" w:hAnsi="Times New Roman" w:cs="Times New Roman" w:hint="eastAsia"/>
        </w:rPr>
        <w:t>τ</w:t>
      </w:r>
      <w:r w:rsidR="00D06396">
        <w:rPr>
          <w:rFonts w:ascii="Times New Roman" w:hAnsi="Times New Roman" w:cs="Times New Roman"/>
        </w:rPr>
        <w:t>=0.021</w:t>
      </w:r>
      <w:r w:rsidR="00551241" w:rsidRPr="00EA1E8A">
        <w:rPr>
          <w:rFonts w:ascii="Times New Roman" w:hAnsi="Times New Roman" w:cs="Times New Roman"/>
        </w:rPr>
        <w:t>.</w:t>
      </w:r>
    </w:p>
    <w:p w:rsidR="00551241" w:rsidRPr="00EA1E8A" w:rsidRDefault="00551241" w:rsidP="004D7094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>Abbreviations: Ca=calcium; D=vitamin D; Est=estrogen; Ex=exercise; K=vitamin K; Iso=</w:t>
      </w:r>
      <w:r w:rsidRPr="00EA1E8A">
        <w:rPr>
          <w:rFonts w:ascii="Times New Roman" w:hAnsi="Times New Roman" w:cs="Times New Roman"/>
        </w:rPr>
        <w:t xml:space="preserve"> </w:t>
      </w:r>
      <w:r w:rsidRPr="00EA1E8A">
        <w:rPr>
          <w:rFonts w:ascii="Times New Roman" w:hAnsi="Times New Roman" w:cs="Times New Roman"/>
          <w:szCs w:val="21"/>
        </w:rPr>
        <w:t>isoflavone; NA=not available.</w:t>
      </w:r>
    </w:p>
    <w:p w:rsidR="003442D1" w:rsidRPr="00EA1E8A" w:rsidRDefault="003442D1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</w:rPr>
        <w:br w:type="page"/>
      </w:r>
    </w:p>
    <w:p w:rsidR="00805D55" w:rsidRPr="00EA1E8A" w:rsidRDefault="00805D55" w:rsidP="000B6AEF">
      <w:pPr>
        <w:widowControl/>
        <w:jc w:val="left"/>
        <w:rPr>
          <w:rFonts w:ascii="Times New Roman" w:hAnsi="Times New Roman" w:cs="Times New Roman"/>
          <w:b/>
          <w:szCs w:val="21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 xml:space="preserve">eTable </w:t>
      </w:r>
      <w:r w:rsidR="003E7953">
        <w:rPr>
          <w:rFonts w:ascii="Times New Roman" w:hAnsi="Times New Roman" w:cs="Times New Roman"/>
          <w:b/>
          <w:szCs w:val="21"/>
        </w:rPr>
        <w:t>3</w:t>
      </w:r>
      <w:r w:rsidRPr="00EA1E8A">
        <w:rPr>
          <w:rFonts w:ascii="Times New Roman" w:hAnsi="Times New Roman" w:cs="Times New Roman"/>
          <w:b/>
          <w:szCs w:val="21"/>
        </w:rPr>
        <w:t>.</w:t>
      </w:r>
      <w:r w:rsidR="00541BDF" w:rsidRPr="00EA1E8A">
        <w:rPr>
          <w:rFonts w:ascii="Times New Roman" w:hAnsi="Times New Roman" w:cs="Times New Roman"/>
          <w:b/>
          <w:szCs w:val="21"/>
        </w:rPr>
        <w:t xml:space="preserve"> </w:t>
      </w:r>
      <w:r w:rsidR="008D197B" w:rsidRPr="00EA1E8A">
        <w:rPr>
          <w:rFonts w:ascii="Times New Roman" w:hAnsi="Times New Roman" w:cs="Times New Roman"/>
          <w:szCs w:val="21"/>
        </w:rPr>
        <w:t>Estimated heterogeneity (per-comparison I²) in network of FN BMD</w:t>
      </w:r>
    </w:p>
    <w:tbl>
      <w:tblPr>
        <w:tblStyle w:val="a7"/>
        <w:tblW w:w="10768" w:type="dxa"/>
        <w:tblLook w:val="04A0" w:firstRow="1" w:lastRow="0" w:firstColumn="1" w:lastColumn="0" w:noHBand="0" w:noVBand="1"/>
      </w:tblPr>
      <w:tblGrid>
        <w:gridCol w:w="704"/>
        <w:gridCol w:w="1742"/>
        <w:gridCol w:w="1743"/>
        <w:gridCol w:w="1743"/>
        <w:gridCol w:w="1743"/>
        <w:gridCol w:w="3093"/>
      </w:tblGrid>
      <w:tr w:rsidR="00EA1E8A" w:rsidRPr="00EA1E8A" w:rsidTr="00551241">
        <w:tc>
          <w:tcPr>
            <w:tcW w:w="704" w:type="dxa"/>
          </w:tcPr>
          <w:p w:rsidR="00551241" w:rsidRPr="00EA1E8A" w:rsidRDefault="00551241" w:rsidP="00551241">
            <w:pPr>
              <w:widowControl/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742" w:type="dxa"/>
          </w:tcPr>
          <w:p w:rsidR="00551241" w:rsidRPr="00EA1E8A" w:rsidRDefault="00551241" w:rsidP="00551241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ntervention1</w:t>
            </w:r>
          </w:p>
        </w:tc>
        <w:tc>
          <w:tcPr>
            <w:tcW w:w="1743" w:type="dxa"/>
          </w:tcPr>
          <w:p w:rsidR="00551241" w:rsidRPr="00EA1E8A" w:rsidRDefault="00551241" w:rsidP="00551241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ntervention2</w:t>
            </w:r>
          </w:p>
        </w:tc>
        <w:tc>
          <w:tcPr>
            <w:tcW w:w="1743" w:type="dxa"/>
          </w:tcPr>
          <w:p w:rsidR="00551241" w:rsidRPr="00EA1E8A" w:rsidRDefault="00551241" w:rsidP="00551241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²-pair</w:t>
            </w:r>
          </w:p>
        </w:tc>
        <w:tc>
          <w:tcPr>
            <w:tcW w:w="1743" w:type="dxa"/>
          </w:tcPr>
          <w:p w:rsidR="00551241" w:rsidRPr="00EA1E8A" w:rsidRDefault="00551241" w:rsidP="00551241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²-network</w:t>
            </w:r>
          </w:p>
        </w:tc>
        <w:tc>
          <w:tcPr>
            <w:tcW w:w="3093" w:type="dxa"/>
          </w:tcPr>
          <w:p w:rsidR="00551241" w:rsidRPr="00EA1E8A" w:rsidRDefault="00551241" w:rsidP="00551241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 of inconsistency assessment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48</w:t>
            </w:r>
            <w:r w:rsidR="007E7019" w:rsidRPr="007E7019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97.02 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97.45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56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st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85.46 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70.66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26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so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78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x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98.93 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98.49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49</w:t>
            </w:r>
            <w:r w:rsidR="007E7019" w:rsidRPr="007E7019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92.26 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96.57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22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No Treatment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+Est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0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46.51 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38.44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95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99.67 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97.28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2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K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F60D8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96</w:t>
            </w:r>
            <w:r w:rsidR="007E7019" w:rsidRPr="007E7019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st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47.91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9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so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10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x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46.1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54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17.35 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56.79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98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Ex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32.54 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64.4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71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so+Ex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76.75 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34.7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24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Placebo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+K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00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x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74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92.95 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90.6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95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Ex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13.19 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23.45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01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st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66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70.6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13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+Est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93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K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99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K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+K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97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st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Est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309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st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D+Est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22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st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so+Ex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07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so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Iso+Ex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33.53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72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x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84.25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60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Ex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Ex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54.33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92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+K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 xml:space="preserve">0.00 </w:t>
            </w:r>
          </w:p>
        </w:tc>
        <w:tc>
          <w:tcPr>
            <w:tcW w:w="3093" w:type="dxa"/>
          </w:tcPr>
          <w:p w:rsidR="007E7019" w:rsidRPr="007E7019" w:rsidRDefault="00F60D8C" w:rsidP="007E70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91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+Ex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309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</w:tr>
      <w:tr w:rsidR="007E7019" w:rsidRPr="00EA1E8A" w:rsidTr="00551241">
        <w:tc>
          <w:tcPr>
            <w:tcW w:w="704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1742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+Ex</w:t>
            </w:r>
          </w:p>
        </w:tc>
        <w:tc>
          <w:tcPr>
            <w:tcW w:w="1743" w:type="dxa"/>
          </w:tcPr>
          <w:p w:rsidR="007E7019" w:rsidRPr="00EA1E8A" w:rsidRDefault="007E7019" w:rsidP="007E7019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EA1E8A">
              <w:rPr>
                <w:rFonts w:ascii="Times New Roman" w:hAnsi="Times New Roman" w:cs="Times New Roman"/>
              </w:rPr>
              <w:t>Ca+D+Iso+Ex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74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3093" w:type="dxa"/>
          </w:tcPr>
          <w:p w:rsidR="007E7019" w:rsidRPr="007E7019" w:rsidRDefault="007E7019" w:rsidP="007E7019">
            <w:pPr>
              <w:rPr>
                <w:rFonts w:ascii="Times New Roman" w:hAnsi="Times New Roman" w:cs="Times New Roman"/>
              </w:rPr>
            </w:pPr>
            <w:r w:rsidRPr="007E7019">
              <w:rPr>
                <w:rFonts w:ascii="Times New Roman" w:hAnsi="Times New Roman" w:cs="Times New Roman"/>
              </w:rPr>
              <w:t>NA</w:t>
            </w:r>
          </w:p>
        </w:tc>
      </w:tr>
    </w:tbl>
    <w:p w:rsidR="000B6AEF" w:rsidRPr="00EA1E8A" w:rsidRDefault="000B6AEF" w:rsidP="000B6AEF">
      <w:pPr>
        <w:widowControl/>
        <w:jc w:val="left"/>
        <w:rPr>
          <w:rFonts w:ascii="Times New Roman" w:hAnsi="Times New Roman" w:cs="Times New Roman"/>
        </w:rPr>
      </w:pPr>
    </w:p>
    <w:p w:rsidR="00020DF9" w:rsidRPr="00EA1E8A" w:rsidRDefault="00EC1197" w:rsidP="000B6AEF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</w:rPr>
        <w:t>Global I²-pair=</w:t>
      </w:r>
      <w:r w:rsidR="000613F2">
        <w:rPr>
          <w:rFonts w:ascii="Times New Roman" w:hAnsi="Times New Roman" w:cs="Times New Roman"/>
        </w:rPr>
        <w:t>98.37</w:t>
      </w:r>
      <w:r w:rsidRPr="00EA1E8A">
        <w:rPr>
          <w:rFonts w:ascii="Times New Roman" w:hAnsi="Times New Roman" w:cs="Times New Roman"/>
        </w:rPr>
        <w:t>; Global I²-network=</w:t>
      </w:r>
      <w:r w:rsidR="000613F2">
        <w:rPr>
          <w:rFonts w:ascii="Times New Roman" w:hAnsi="Times New Roman" w:cs="Times New Roman"/>
        </w:rPr>
        <w:t>96.59</w:t>
      </w:r>
      <w:r w:rsidR="00D06396">
        <w:rPr>
          <w:rFonts w:ascii="Times New Roman" w:hAnsi="Times New Roman" w:cs="Times New Roman"/>
        </w:rPr>
        <w:t xml:space="preserve">; </w:t>
      </w:r>
      <w:r w:rsidR="00D06396" w:rsidRPr="00D06396">
        <w:rPr>
          <w:rFonts w:ascii="Times New Roman" w:hAnsi="Times New Roman" w:cs="Times New Roman" w:hint="eastAsia"/>
        </w:rPr>
        <w:t>τ</w:t>
      </w:r>
      <w:r w:rsidR="00D06396">
        <w:rPr>
          <w:rFonts w:ascii="Times New Roman" w:hAnsi="Times New Roman" w:cs="Times New Roman"/>
        </w:rPr>
        <w:t>=0.019</w:t>
      </w:r>
      <w:r w:rsidR="00551241" w:rsidRPr="00EA1E8A">
        <w:rPr>
          <w:rFonts w:ascii="Times New Roman" w:hAnsi="Times New Roman" w:cs="Times New Roman"/>
        </w:rPr>
        <w:t>.</w:t>
      </w:r>
    </w:p>
    <w:p w:rsidR="00551241" w:rsidRPr="00EA1E8A" w:rsidRDefault="00551241" w:rsidP="000B6AEF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>Abbreviations: Ca=calcium; D=vitamin D; Est=estrogen; Ex=exercise; K=vitamin K; Iso=</w:t>
      </w:r>
      <w:r w:rsidRPr="00EA1E8A">
        <w:rPr>
          <w:rFonts w:ascii="Times New Roman" w:hAnsi="Times New Roman" w:cs="Times New Roman"/>
        </w:rPr>
        <w:t xml:space="preserve"> </w:t>
      </w:r>
      <w:r w:rsidRPr="00EA1E8A">
        <w:rPr>
          <w:rFonts w:ascii="Times New Roman" w:hAnsi="Times New Roman" w:cs="Times New Roman"/>
          <w:szCs w:val="21"/>
        </w:rPr>
        <w:t>isoflavone; NA=not available.</w:t>
      </w:r>
    </w:p>
    <w:p w:rsidR="00551241" w:rsidRPr="00EA1E8A" w:rsidRDefault="00551241" w:rsidP="000B6AEF">
      <w:pPr>
        <w:widowControl/>
        <w:jc w:val="left"/>
        <w:sectPr w:rsidR="00551241" w:rsidRPr="00EA1E8A" w:rsidSect="00020DF9">
          <w:pgSz w:w="11906" w:h="16838"/>
          <w:pgMar w:top="720" w:right="720" w:bottom="720" w:left="720" w:header="851" w:footer="992" w:gutter="0"/>
          <w:cols w:space="425"/>
          <w:docGrid w:type="lines" w:linePitch="312"/>
        </w:sectPr>
      </w:pPr>
    </w:p>
    <w:p w:rsidR="001C2BB1" w:rsidRPr="00EA1E8A" w:rsidRDefault="00805D55" w:rsidP="001A4F0A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b/>
        </w:rPr>
        <w:lastRenderedPageBreak/>
        <w:t>e</w:t>
      </w:r>
      <w:r w:rsidR="00020DF9" w:rsidRPr="00EA1E8A">
        <w:rPr>
          <w:rFonts w:ascii="Times New Roman" w:hAnsi="Times New Roman" w:cs="Times New Roman"/>
          <w:b/>
        </w:rPr>
        <w:t>Table</w:t>
      </w:r>
      <w:r w:rsidRPr="00EA1E8A">
        <w:rPr>
          <w:rFonts w:ascii="Times New Roman" w:hAnsi="Times New Roman" w:cs="Times New Roman"/>
          <w:b/>
        </w:rPr>
        <w:t xml:space="preserve"> </w:t>
      </w:r>
      <w:r w:rsidR="003E7953">
        <w:rPr>
          <w:rFonts w:ascii="Times New Roman" w:hAnsi="Times New Roman" w:cs="Times New Roman"/>
          <w:b/>
        </w:rPr>
        <w:t>4</w:t>
      </w:r>
      <w:r w:rsidRPr="00EA1E8A">
        <w:rPr>
          <w:rFonts w:ascii="Times New Roman" w:hAnsi="Times New Roman" w:cs="Times New Roman"/>
          <w:b/>
        </w:rPr>
        <w:t>.</w:t>
      </w:r>
      <w:r w:rsidR="001C2BB1" w:rsidRPr="00EA1E8A">
        <w:rPr>
          <w:rFonts w:ascii="Times New Roman" w:hAnsi="Times New Roman" w:cs="Times New Roman"/>
        </w:rPr>
        <w:t xml:space="preserve"> Cumulative rankings </w:t>
      </w:r>
      <w:r w:rsidR="00A71C65" w:rsidRPr="00EA1E8A">
        <w:rPr>
          <w:rFonts w:ascii="Times New Roman" w:hAnsi="Times New Roman" w:cs="Times New Roman"/>
        </w:rPr>
        <w:t>in</w:t>
      </w:r>
      <w:r w:rsidR="001C2BB1" w:rsidRPr="00EA1E8A">
        <w:rPr>
          <w:rFonts w:ascii="Times New Roman" w:hAnsi="Times New Roman" w:cs="Times New Roman"/>
        </w:rPr>
        <w:t xml:space="preserve"> LS BMD</w:t>
      </w:r>
    </w:p>
    <w:tbl>
      <w:tblPr>
        <w:tblW w:w="15092" w:type="dxa"/>
        <w:tblLook w:val="04A0" w:firstRow="1" w:lastRow="0" w:firstColumn="1" w:lastColumn="0" w:noHBand="0" w:noVBand="1"/>
      </w:tblPr>
      <w:tblGrid>
        <w:gridCol w:w="1843"/>
        <w:gridCol w:w="728"/>
        <w:gridCol w:w="728"/>
        <w:gridCol w:w="728"/>
        <w:gridCol w:w="728"/>
        <w:gridCol w:w="728"/>
        <w:gridCol w:w="728"/>
        <w:gridCol w:w="728"/>
        <w:gridCol w:w="728"/>
        <w:gridCol w:w="728"/>
        <w:gridCol w:w="728"/>
        <w:gridCol w:w="728"/>
        <w:gridCol w:w="728"/>
        <w:gridCol w:w="728"/>
        <w:gridCol w:w="808"/>
        <w:gridCol w:w="728"/>
        <w:gridCol w:w="728"/>
        <w:gridCol w:w="728"/>
        <w:gridCol w:w="793"/>
      </w:tblGrid>
      <w:tr w:rsidR="004958FE" w:rsidRPr="00EA1E8A" w:rsidTr="00B114B8">
        <w:trPr>
          <w:trHeight w:val="276"/>
        </w:trPr>
        <w:tc>
          <w:tcPr>
            <w:tcW w:w="1843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tervention</w:t>
            </w:r>
          </w:p>
        </w:tc>
        <w:tc>
          <w:tcPr>
            <w:tcW w:w="13249" w:type="dxa"/>
            <w:gridSpan w:val="18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A71C65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hAnsi="Times New Roman" w:cs="Times New Roman"/>
              </w:rPr>
              <w:t>Cumulative ranking</w:t>
            </w:r>
          </w:p>
        </w:tc>
      </w:tr>
      <w:tr w:rsidR="004958FE" w:rsidRPr="00EA1E8A" w:rsidTr="00B114B8">
        <w:trPr>
          <w:trHeight w:val="276"/>
        </w:trPr>
        <w:tc>
          <w:tcPr>
            <w:tcW w:w="1843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1A4F0A" w:rsidRPr="00EA1E8A" w:rsidRDefault="001A4F0A" w:rsidP="001A4F0A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9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0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1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2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3</w:t>
            </w:r>
          </w:p>
        </w:tc>
        <w:tc>
          <w:tcPr>
            <w:tcW w:w="8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4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5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6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7</w:t>
            </w:r>
          </w:p>
        </w:tc>
        <w:tc>
          <w:tcPr>
            <w:tcW w:w="7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A4F0A" w:rsidRPr="00EA1E8A" w:rsidRDefault="001A4F0A" w:rsidP="001A4F0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8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widowControl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No Treatment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1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7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31 </w:t>
            </w:r>
          </w:p>
        </w:tc>
        <w:tc>
          <w:tcPr>
            <w:tcW w:w="80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01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48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47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39 </w:t>
            </w:r>
          </w:p>
        </w:tc>
        <w:tc>
          <w:tcPr>
            <w:tcW w:w="793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Placebo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2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2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79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3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0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8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50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Ca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2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3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8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38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62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37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5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D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2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17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67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7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33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27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12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5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40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82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K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2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9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97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1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68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0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9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3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6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86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5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Est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2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8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2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07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4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8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Iso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1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27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4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6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9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2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75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41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33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46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9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67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Ex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5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2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7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5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6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41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7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2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49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37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77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Ca+D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2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1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0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3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42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42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7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4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7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3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Ca+K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1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3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8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6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6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35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44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22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9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67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61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3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9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3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71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Ca+Est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5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1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47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0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97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9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375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45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1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8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66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39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1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72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1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60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Ca+Ex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1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3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75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35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6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33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41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0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615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3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1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8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42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D+K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7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2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457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72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2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7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D+Est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2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7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5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85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Iso+Ex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2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0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1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2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4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6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8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2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87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7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40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4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43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Ca+D+K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1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6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1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87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28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40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48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45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59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64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685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2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78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2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63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9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35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Ca+D+Ex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08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357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645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2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2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6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8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1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4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6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8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9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9 </w:t>
            </w:r>
          </w:p>
        </w:tc>
        <w:tc>
          <w:tcPr>
            <w:tcW w:w="80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28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793" w:type="dxa"/>
            <w:tcBorders>
              <w:top w:val="nil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2D7C02" w:rsidRPr="002D7C02" w:rsidTr="00410ADA">
        <w:trPr>
          <w:trHeight w:val="276"/>
        </w:trPr>
        <w:tc>
          <w:tcPr>
            <w:tcW w:w="184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D7C02" w:rsidRPr="00EA1E8A" w:rsidRDefault="002D7C02" w:rsidP="002D7C02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Ca+D+Iso+Ex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140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335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490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619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740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16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60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889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09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25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39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53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65 </w:t>
            </w:r>
          </w:p>
        </w:tc>
        <w:tc>
          <w:tcPr>
            <w:tcW w:w="80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75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83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89 </w:t>
            </w:r>
          </w:p>
        </w:tc>
        <w:tc>
          <w:tcPr>
            <w:tcW w:w="72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0.994 </w:t>
            </w:r>
          </w:p>
        </w:tc>
        <w:tc>
          <w:tcPr>
            <w:tcW w:w="79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2D7C02" w:rsidRPr="002D7C02" w:rsidRDefault="002D7C02" w:rsidP="002D7C02">
            <w:pPr>
              <w:rPr>
                <w:rFonts w:ascii="Times New Roman" w:hAnsi="Times New Roman" w:cs="Times New Roman"/>
                <w:sz w:val="22"/>
              </w:rPr>
            </w:pPr>
            <w:r w:rsidRPr="002D7C02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</w:tbl>
    <w:p w:rsidR="00805D55" w:rsidRPr="00EA1E8A" w:rsidRDefault="00805D55" w:rsidP="001A4F0A">
      <w:pPr>
        <w:widowControl/>
        <w:jc w:val="left"/>
      </w:pPr>
    </w:p>
    <w:p w:rsidR="001A4F0A" w:rsidRPr="00EA1E8A" w:rsidRDefault="00805D55" w:rsidP="001A4F0A">
      <w:pPr>
        <w:widowControl/>
        <w:jc w:val="left"/>
      </w:pPr>
      <w:r w:rsidRPr="00EA1E8A">
        <w:rPr>
          <w:rFonts w:ascii="Times New Roman" w:hAnsi="Times New Roman" w:cs="Times New Roman"/>
          <w:szCs w:val="21"/>
        </w:rPr>
        <w:t>Abbreviations: Ca=calcium; D=vitamin D; Est=estrogen; Ex=exercise; K=vitamin K; Iso=</w:t>
      </w:r>
      <w:r w:rsidRPr="00EA1E8A">
        <w:t xml:space="preserve"> </w:t>
      </w:r>
      <w:r w:rsidRPr="00EA1E8A">
        <w:rPr>
          <w:rFonts w:ascii="Times New Roman" w:hAnsi="Times New Roman" w:cs="Times New Roman"/>
          <w:szCs w:val="21"/>
        </w:rPr>
        <w:t>isoflavone</w:t>
      </w:r>
      <w:r w:rsidRPr="00EA1E8A">
        <w:rPr>
          <w:rFonts w:ascii="Times New Roman" w:eastAsia="等线" w:hAnsi="Times New Roman" w:cs="Times New Roman"/>
          <w:kern w:val="0"/>
          <w:sz w:val="22"/>
        </w:rPr>
        <w:t>.</w:t>
      </w:r>
      <w:r w:rsidR="001A4F0A" w:rsidRPr="00EA1E8A">
        <w:br w:type="page"/>
      </w:r>
    </w:p>
    <w:p w:rsidR="00B91160" w:rsidRPr="00EA1E8A" w:rsidRDefault="00582303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 xml:space="preserve">eTable </w:t>
      </w:r>
      <w:r w:rsidR="003E7953">
        <w:rPr>
          <w:rFonts w:ascii="Times New Roman" w:hAnsi="Times New Roman" w:cs="Times New Roman"/>
          <w:b/>
          <w:szCs w:val="21"/>
        </w:rPr>
        <w:t>5</w:t>
      </w:r>
      <w:r w:rsidRPr="00EA1E8A">
        <w:rPr>
          <w:rFonts w:ascii="Times New Roman" w:hAnsi="Times New Roman" w:cs="Times New Roman"/>
          <w:b/>
          <w:szCs w:val="21"/>
        </w:rPr>
        <w:t>.</w:t>
      </w:r>
      <w:r w:rsidR="00EA71FC" w:rsidRPr="00EA1E8A">
        <w:rPr>
          <w:rFonts w:ascii="Times New Roman" w:hAnsi="Times New Roman" w:cs="Times New Roman"/>
        </w:rPr>
        <w:t xml:space="preserve"> Cumulative rankings </w:t>
      </w:r>
      <w:r w:rsidR="00A71C65" w:rsidRPr="00EA1E8A">
        <w:rPr>
          <w:rFonts w:ascii="Times New Roman" w:hAnsi="Times New Roman" w:cs="Times New Roman"/>
        </w:rPr>
        <w:t xml:space="preserve">in </w:t>
      </w:r>
      <w:r w:rsidR="00EA71FC" w:rsidRPr="00EA1E8A">
        <w:rPr>
          <w:rFonts w:ascii="Times New Roman" w:hAnsi="Times New Roman" w:cs="Times New Roman"/>
        </w:rPr>
        <w:t>FN BMD</w:t>
      </w:r>
    </w:p>
    <w:tbl>
      <w:tblPr>
        <w:tblW w:w="14445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764"/>
        <w:gridCol w:w="728"/>
        <w:gridCol w:w="728"/>
        <w:gridCol w:w="749"/>
        <w:gridCol w:w="728"/>
        <w:gridCol w:w="728"/>
        <w:gridCol w:w="812"/>
        <w:gridCol w:w="728"/>
        <w:gridCol w:w="960"/>
        <w:gridCol w:w="728"/>
        <w:gridCol w:w="728"/>
        <w:gridCol w:w="960"/>
        <w:gridCol w:w="728"/>
        <w:gridCol w:w="960"/>
        <w:gridCol w:w="728"/>
        <w:gridCol w:w="728"/>
        <w:gridCol w:w="960"/>
      </w:tblGrid>
      <w:tr w:rsidR="004958FE" w:rsidRPr="00EA1E8A" w:rsidTr="00724B83">
        <w:trPr>
          <w:trHeight w:val="276"/>
        </w:trPr>
        <w:tc>
          <w:tcPr>
            <w:tcW w:w="1764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tervention</w:t>
            </w:r>
          </w:p>
        </w:tc>
        <w:tc>
          <w:tcPr>
            <w:tcW w:w="12681" w:type="dxa"/>
            <w:gridSpan w:val="1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A71C65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hAnsi="Times New Roman" w:cs="Times New Roman"/>
              </w:rPr>
              <w:t>Cumulative ranking</w:t>
            </w:r>
          </w:p>
        </w:tc>
      </w:tr>
      <w:tr w:rsidR="004958FE" w:rsidRPr="00EA1E8A" w:rsidTr="00724B83">
        <w:trPr>
          <w:trHeight w:val="276"/>
        </w:trPr>
        <w:tc>
          <w:tcPr>
            <w:tcW w:w="1764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B91160" w:rsidRPr="00EA1E8A" w:rsidRDefault="00B91160" w:rsidP="00B91160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8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9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0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1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2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3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4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5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91160" w:rsidRPr="00EA1E8A" w:rsidRDefault="00B91160" w:rsidP="00B91160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6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No Treatment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4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812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1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2 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6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13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29 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60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26 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45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55 </w:t>
            </w:r>
          </w:p>
        </w:tc>
        <w:tc>
          <w:tcPr>
            <w:tcW w:w="7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33 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Placebo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2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21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5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05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94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19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7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3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9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08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7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96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2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20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72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7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09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68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19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48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44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11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5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79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92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98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D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7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24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6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19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99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98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06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18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27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3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25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06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6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92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K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23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5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85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28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74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23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7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3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9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59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4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38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5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71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Est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50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4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56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83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99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98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8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5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12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66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14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5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8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96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so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1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35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7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16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68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22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79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35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94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55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2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0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92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0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1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Ex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17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54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2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26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5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8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0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0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97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72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28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69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9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D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1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5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15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40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86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6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6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9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44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9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26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22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76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96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Est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1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48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52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16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60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9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16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3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55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73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9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09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28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49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7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Ex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09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98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98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6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85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59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06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3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58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73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8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9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95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98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D+Est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52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63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3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64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52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12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54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8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1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34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52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68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8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9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97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so+Ex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10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24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45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70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0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35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75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1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69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2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0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98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26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88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D+K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0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26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059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0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64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26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93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6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3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06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85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73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6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6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43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D+Ex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34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18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49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34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96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45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84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19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52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82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1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46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81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2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976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  <w:tr w:rsidR="00171447" w:rsidRPr="00171447" w:rsidTr="00410ADA">
        <w:trPr>
          <w:trHeight w:val="276"/>
        </w:trPr>
        <w:tc>
          <w:tcPr>
            <w:tcW w:w="1764" w:type="dxa"/>
            <w:shd w:val="clear" w:color="auto" w:fill="auto"/>
            <w:noWrap/>
            <w:vAlign w:val="bottom"/>
            <w:hideMark/>
          </w:tcPr>
          <w:p w:rsidR="00171447" w:rsidRPr="00EA1E8A" w:rsidRDefault="00171447" w:rsidP="0017144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D+Iso+Ex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155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285 </w:t>
            </w:r>
          </w:p>
        </w:tc>
        <w:tc>
          <w:tcPr>
            <w:tcW w:w="749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37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33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479 </w:t>
            </w:r>
          </w:p>
        </w:tc>
        <w:tc>
          <w:tcPr>
            <w:tcW w:w="812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1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48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576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04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30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57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688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26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770 </w:t>
            </w:r>
          </w:p>
        </w:tc>
        <w:tc>
          <w:tcPr>
            <w:tcW w:w="728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0.833 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:rsidR="00171447" w:rsidRPr="00171447" w:rsidRDefault="00171447" w:rsidP="00171447">
            <w:pPr>
              <w:rPr>
                <w:rFonts w:ascii="Times New Roman" w:hAnsi="Times New Roman" w:cs="Times New Roman"/>
                <w:sz w:val="22"/>
              </w:rPr>
            </w:pPr>
            <w:r w:rsidRPr="00171447">
              <w:rPr>
                <w:rFonts w:ascii="Times New Roman" w:hAnsi="Times New Roman" w:cs="Times New Roman"/>
                <w:sz w:val="22"/>
              </w:rPr>
              <w:t xml:space="preserve">1.000 </w:t>
            </w:r>
          </w:p>
        </w:tc>
      </w:tr>
    </w:tbl>
    <w:p w:rsidR="00830F0E" w:rsidRPr="00EA1E8A" w:rsidRDefault="00830F0E">
      <w:pPr>
        <w:widowControl/>
        <w:jc w:val="left"/>
        <w:rPr>
          <w:rFonts w:ascii="Times New Roman" w:hAnsi="Times New Roman" w:cs="Times New Roman"/>
        </w:rPr>
      </w:pPr>
    </w:p>
    <w:p w:rsidR="00830F0E" w:rsidRPr="00EA1E8A" w:rsidRDefault="002A5EC4">
      <w:pPr>
        <w:widowControl/>
        <w:jc w:val="left"/>
      </w:pPr>
      <w:r w:rsidRPr="00EA1E8A">
        <w:rPr>
          <w:rFonts w:ascii="Times New Roman" w:hAnsi="Times New Roman" w:cs="Times New Roman"/>
          <w:szCs w:val="21"/>
        </w:rPr>
        <w:t>Abbreviations: Ca=calcium; D=vitamin D; Est=estrogen; Ex=exercise; K=vitamin K; Iso=</w:t>
      </w:r>
      <w:r w:rsidRPr="00EA1E8A">
        <w:t xml:space="preserve"> </w:t>
      </w:r>
      <w:r w:rsidRPr="00EA1E8A">
        <w:rPr>
          <w:rFonts w:ascii="Times New Roman" w:hAnsi="Times New Roman" w:cs="Times New Roman"/>
          <w:szCs w:val="21"/>
        </w:rPr>
        <w:t>isoflavone</w:t>
      </w:r>
      <w:r w:rsidRPr="00EA1E8A">
        <w:rPr>
          <w:rFonts w:ascii="Times New Roman" w:eastAsia="等线" w:hAnsi="Times New Roman" w:cs="Times New Roman"/>
          <w:kern w:val="0"/>
          <w:sz w:val="22"/>
        </w:rPr>
        <w:t>.</w:t>
      </w:r>
      <w:r w:rsidR="00830F0E" w:rsidRPr="00EA1E8A">
        <w:br w:type="page"/>
      </w:r>
    </w:p>
    <w:p w:rsidR="00830F0E" w:rsidRPr="00EA1E8A" w:rsidRDefault="00582303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 xml:space="preserve">eTable </w:t>
      </w:r>
      <w:r w:rsidR="003E7953">
        <w:rPr>
          <w:rFonts w:ascii="Times New Roman" w:hAnsi="Times New Roman" w:cs="Times New Roman"/>
          <w:b/>
          <w:szCs w:val="21"/>
        </w:rPr>
        <w:t>6</w:t>
      </w:r>
      <w:r w:rsidRPr="00EA1E8A">
        <w:rPr>
          <w:rFonts w:ascii="Times New Roman" w:hAnsi="Times New Roman" w:cs="Times New Roman"/>
          <w:b/>
          <w:szCs w:val="21"/>
        </w:rPr>
        <w:t>.</w:t>
      </w:r>
      <w:r w:rsidR="00150A7D" w:rsidRPr="00EA1E8A">
        <w:rPr>
          <w:rFonts w:ascii="Times New Roman" w:hAnsi="Times New Roman" w:cs="Times New Roman"/>
        </w:rPr>
        <w:t xml:space="preserve"> </w:t>
      </w:r>
      <w:r w:rsidR="001C2BB1" w:rsidRPr="00EA1E8A">
        <w:rPr>
          <w:rFonts w:ascii="Times New Roman" w:hAnsi="Times New Roman" w:cs="Times New Roman"/>
        </w:rPr>
        <w:t>Surface under the cumulative ranking curve (SUCRA)</w:t>
      </w:r>
      <w:r w:rsidR="00150A7D" w:rsidRPr="00EA1E8A">
        <w:rPr>
          <w:rFonts w:ascii="Times New Roman" w:hAnsi="Times New Roman" w:cs="Times New Roman"/>
        </w:rPr>
        <w:t xml:space="preserve"> in sensitivity analysis in LS BMD</w:t>
      </w:r>
    </w:p>
    <w:tbl>
      <w:tblPr>
        <w:tblW w:w="15309" w:type="dxa"/>
        <w:tblLook w:val="04A0" w:firstRow="1" w:lastRow="0" w:firstColumn="1" w:lastColumn="0" w:noHBand="0" w:noVBand="1"/>
      </w:tblPr>
      <w:tblGrid>
        <w:gridCol w:w="607"/>
        <w:gridCol w:w="1505"/>
        <w:gridCol w:w="1432"/>
        <w:gridCol w:w="1505"/>
        <w:gridCol w:w="1330"/>
        <w:gridCol w:w="1505"/>
        <w:gridCol w:w="1472"/>
        <w:gridCol w:w="1585"/>
        <w:gridCol w:w="1392"/>
        <w:gridCol w:w="1505"/>
        <w:gridCol w:w="1471"/>
      </w:tblGrid>
      <w:tr w:rsidR="00FD1CD9" w:rsidRPr="00EA1E8A" w:rsidTr="00E962C1">
        <w:trPr>
          <w:trHeight w:val="276"/>
        </w:trPr>
        <w:tc>
          <w:tcPr>
            <w:tcW w:w="607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830F0E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rank</w:t>
            </w:r>
          </w:p>
        </w:tc>
        <w:tc>
          <w:tcPr>
            <w:tcW w:w="293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D1CD9" w:rsidRPr="00EA1E8A" w:rsidRDefault="00FD1CD9" w:rsidP="00830F0E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rimary analysis</w:t>
            </w:r>
          </w:p>
        </w:tc>
        <w:tc>
          <w:tcPr>
            <w:tcW w:w="283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D1CD9" w:rsidRPr="00EA1E8A" w:rsidRDefault="00FD1CD9" w:rsidP="00830F0E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adjusted for intervention duration</w:t>
            </w:r>
          </w:p>
        </w:tc>
        <w:tc>
          <w:tcPr>
            <w:tcW w:w="297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D1CD9" w:rsidRPr="00EA1E8A" w:rsidRDefault="00FD1CD9" w:rsidP="00C1285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using minimal</w:t>
            </w:r>
          </w:p>
          <w:p w:rsidR="00FD1CD9" w:rsidRPr="00EA1E8A" w:rsidRDefault="00FD1CD9" w:rsidP="00C1285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orrelation value</w:t>
            </w:r>
          </w:p>
        </w:tc>
        <w:tc>
          <w:tcPr>
            <w:tcW w:w="297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D1CD9" w:rsidRPr="00EA1E8A" w:rsidRDefault="00FD1CD9" w:rsidP="00C1285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using maximal</w:t>
            </w:r>
          </w:p>
          <w:p w:rsidR="00FD1CD9" w:rsidRPr="00EA1E8A" w:rsidRDefault="00FD1CD9" w:rsidP="00C1285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orrelation value</w:t>
            </w:r>
          </w:p>
        </w:tc>
        <w:tc>
          <w:tcPr>
            <w:tcW w:w="297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D1CD9" w:rsidRPr="00EA1E8A" w:rsidRDefault="00FD1CD9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Analysis using </w:t>
            </w:r>
            <w:r w:rsidR="00B5427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studies </w:t>
            </w:r>
            <w:r w:rsidR="00B5427B">
              <w:rPr>
                <w:rFonts w:ascii="Times New Roman" w:eastAsia="等线" w:hAnsi="Times New Roman" w:cs="Times New Roman" w:hint="eastAsia"/>
                <w:kern w:val="0"/>
                <w:sz w:val="22"/>
              </w:rPr>
              <w:t>with</w:t>
            </w:r>
            <w:r w:rsidR="00B5427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 sample size</w:t>
            </w:r>
            <w:r w:rsidR="00B5427B">
              <w:rPr>
                <w:rFonts w:ascii="Times New Roman" w:eastAsia="等线" w:hAnsi="Times New Roman" w:cs="Times New Roman" w:hint="eastAsia"/>
                <w:kern w:val="0"/>
                <w:sz w:val="22"/>
              </w:rPr>
              <w:t>≥</w:t>
            </w:r>
            <w:r w:rsidR="00B5427B">
              <w:rPr>
                <w:rFonts w:ascii="Times New Roman" w:eastAsia="等线" w:hAnsi="Times New Roman" w:cs="Times New Roman" w:hint="eastAsia"/>
                <w:kern w:val="0"/>
                <w:sz w:val="22"/>
              </w:rPr>
              <w:t>1</w:t>
            </w:r>
            <w:r w:rsidR="00B5427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15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tervention</w:t>
            </w:r>
          </w:p>
        </w:tc>
        <w:tc>
          <w:tcPr>
            <w:tcW w:w="14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UCRA (%)</w:t>
            </w:r>
          </w:p>
        </w:tc>
        <w:tc>
          <w:tcPr>
            <w:tcW w:w="15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tervention</w:t>
            </w:r>
          </w:p>
        </w:tc>
        <w:tc>
          <w:tcPr>
            <w:tcW w:w="13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UCRA(%)</w:t>
            </w:r>
          </w:p>
        </w:tc>
        <w:tc>
          <w:tcPr>
            <w:tcW w:w="15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tervention</w:t>
            </w:r>
          </w:p>
        </w:tc>
        <w:tc>
          <w:tcPr>
            <w:tcW w:w="14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UCRA (%)</w:t>
            </w:r>
          </w:p>
        </w:tc>
        <w:tc>
          <w:tcPr>
            <w:tcW w:w="15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tervention</w:t>
            </w:r>
          </w:p>
        </w:tc>
        <w:tc>
          <w:tcPr>
            <w:tcW w:w="13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UCRA (%)</w:t>
            </w:r>
          </w:p>
        </w:tc>
        <w:tc>
          <w:tcPr>
            <w:tcW w:w="15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tervention</w:t>
            </w:r>
          </w:p>
        </w:tc>
        <w:tc>
          <w:tcPr>
            <w:tcW w:w="14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UCRA (%)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D+Est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97.29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+Ex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90.86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D+Est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97.46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D+Est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94.86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D+Est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90.70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+Ex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6.86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D+Est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3.97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Est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7.73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+Ex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92.28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Est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2.87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Est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5.70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+Iso+Ex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3.64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+Ex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4.42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+Iso+Ex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6.35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+D+Ex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1.18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+Iso+Ex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9.54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Est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7.8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D+K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0.10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Est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1.46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D+K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0.71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D+K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8.95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Ex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1.1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+Iso+Ex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6.79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D+K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5.90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+D+Iso+Ex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1.54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K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0.04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D+K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3.25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K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0.25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K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7.94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K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7.51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5.81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8.61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5.30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7.17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+D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7.70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+K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3.21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+K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6.70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+K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3.42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D+K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3.37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+D+K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6.78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9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D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4.68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K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0.29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D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4.63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K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6.25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D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8.63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0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Est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4.50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K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3.11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Est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4.38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Est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4.73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+K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7.78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1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K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4.49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Ex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9.40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K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3.90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D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3.08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Ex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7.47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2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Ex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1.08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D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6.6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Ex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2.74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8.37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+Ex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9.17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3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5.98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4.94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4.98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Ex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7.8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8.53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4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Ex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5.1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Est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9.90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Ex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4.79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Ca+Ex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5.46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+Est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5.25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5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Iso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7.36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Iso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6.59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Iso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7.79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Iso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7.11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Iso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7.16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6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Placebo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5.14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Placebo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5.7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Iso+Ex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5.76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Placebo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5.4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Placebo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6.39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7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Iso+Ex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4.86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No Treatment</w:t>
            </w:r>
          </w:p>
        </w:tc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6.5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Placebo</w:t>
            </w:r>
          </w:p>
        </w:tc>
        <w:tc>
          <w:tcPr>
            <w:tcW w:w="14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5.36 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Iso+Ex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4.8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No Treatment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5.99 </w:t>
            </w:r>
          </w:p>
        </w:tc>
      </w:tr>
      <w:tr w:rsidR="00FD1CD9" w:rsidRPr="00EA1E8A" w:rsidTr="00E962C1">
        <w:trPr>
          <w:trHeight w:val="276"/>
        </w:trPr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D1CD9" w:rsidRPr="00EA1E8A" w:rsidRDefault="00FD1CD9" w:rsidP="00FD1CD9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8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No Treatment</w:t>
            </w:r>
          </w:p>
        </w:tc>
        <w:tc>
          <w:tcPr>
            <w:tcW w:w="14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9.39 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Iso+Ex</w:t>
            </w:r>
          </w:p>
        </w:tc>
        <w:tc>
          <w:tcPr>
            <w:tcW w:w="13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0.94 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No Treatment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0.22 </w:t>
            </w:r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>No Treatment</w:t>
            </w:r>
          </w:p>
        </w:tc>
        <w:tc>
          <w:tcPr>
            <w:tcW w:w="13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B4EB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.63 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Iso+Ex</w:t>
            </w:r>
          </w:p>
        </w:tc>
        <w:tc>
          <w:tcPr>
            <w:tcW w:w="147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D1CD9" w:rsidRPr="00CB4EB1" w:rsidRDefault="00FD1CD9" w:rsidP="00FD1CD9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4.64 </w:t>
            </w:r>
          </w:p>
        </w:tc>
      </w:tr>
    </w:tbl>
    <w:p w:rsidR="00830F0E" w:rsidRPr="00EA1E8A" w:rsidRDefault="00830F0E">
      <w:pPr>
        <w:widowControl/>
        <w:jc w:val="left"/>
      </w:pPr>
    </w:p>
    <w:p w:rsidR="00830F0E" w:rsidRPr="00EA1E8A" w:rsidRDefault="000A3246">
      <w:pPr>
        <w:widowControl/>
        <w:jc w:val="left"/>
      </w:pPr>
      <w:r w:rsidRPr="00EA1E8A">
        <w:rPr>
          <w:rFonts w:ascii="Times New Roman" w:hAnsi="Times New Roman" w:cs="Times New Roman"/>
          <w:szCs w:val="21"/>
        </w:rPr>
        <w:t>Abbreviations: Ca=calcium; D=vitamin D; Est=estrogen; Ex=exercise; K=vitamin K; Iso=</w:t>
      </w:r>
      <w:r w:rsidRPr="00EA1E8A">
        <w:t xml:space="preserve"> </w:t>
      </w:r>
      <w:r w:rsidRPr="00EA1E8A">
        <w:rPr>
          <w:rFonts w:ascii="Times New Roman" w:hAnsi="Times New Roman" w:cs="Times New Roman"/>
          <w:szCs w:val="21"/>
        </w:rPr>
        <w:t>isoflavone</w:t>
      </w:r>
      <w:r w:rsidRPr="00EA1E8A">
        <w:rPr>
          <w:rFonts w:ascii="Times New Roman" w:eastAsia="等线" w:hAnsi="Times New Roman" w:cs="Times New Roman"/>
          <w:kern w:val="0"/>
          <w:sz w:val="22"/>
        </w:rPr>
        <w:t>.</w:t>
      </w:r>
      <w:r w:rsidR="00830F0E" w:rsidRPr="00EA1E8A">
        <w:br w:type="page"/>
      </w:r>
    </w:p>
    <w:p w:rsidR="00830F0E" w:rsidRPr="00EA1E8A" w:rsidRDefault="00E44857" w:rsidP="00F754F2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 xml:space="preserve">eTable </w:t>
      </w:r>
      <w:r w:rsidR="003E7953">
        <w:rPr>
          <w:rFonts w:ascii="Times New Roman" w:hAnsi="Times New Roman" w:cs="Times New Roman"/>
          <w:b/>
          <w:szCs w:val="21"/>
        </w:rPr>
        <w:t>7</w:t>
      </w:r>
      <w:r w:rsidRPr="00EA1E8A">
        <w:rPr>
          <w:rFonts w:ascii="Times New Roman" w:hAnsi="Times New Roman" w:cs="Times New Roman"/>
          <w:b/>
          <w:szCs w:val="21"/>
        </w:rPr>
        <w:t>.</w:t>
      </w:r>
      <w:r w:rsidR="00150A7D" w:rsidRPr="00EA1E8A">
        <w:rPr>
          <w:rFonts w:ascii="Times New Roman" w:hAnsi="Times New Roman" w:cs="Times New Roman"/>
        </w:rPr>
        <w:t xml:space="preserve"> C</w:t>
      </w:r>
      <w:r w:rsidR="00F754F2" w:rsidRPr="00EA1E8A">
        <w:rPr>
          <w:rFonts w:ascii="Times New Roman" w:hAnsi="Times New Roman" w:cs="Times New Roman"/>
        </w:rPr>
        <w:t>umulative ranking</w:t>
      </w:r>
      <w:r w:rsidR="00150A7D" w:rsidRPr="00EA1E8A">
        <w:rPr>
          <w:rFonts w:ascii="Times New Roman" w:hAnsi="Times New Roman" w:cs="Times New Roman"/>
        </w:rPr>
        <w:t>s</w:t>
      </w:r>
      <w:r w:rsidR="00F754F2" w:rsidRPr="00EA1E8A">
        <w:rPr>
          <w:rFonts w:ascii="Times New Roman" w:hAnsi="Times New Roman" w:cs="Times New Roman"/>
        </w:rPr>
        <w:t xml:space="preserve"> </w:t>
      </w:r>
      <w:r w:rsidR="00150A7D" w:rsidRPr="00EA1E8A">
        <w:rPr>
          <w:rFonts w:ascii="Times New Roman" w:hAnsi="Times New Roman" w:cs="Times New Roman"/>
        </w:rPr>
        <w:t>in sensitivity analysis in FN BMD</w:t>
      </w:r>
    </w:p>
    <w:tbl>
      <w:tblPr>
        <w:tblW w:w="15593" w:type="dxa"/>
        <w:tblLook w:val="04A0" w:firstRow="1" w:lastRow="0" w:firstColumn="1" w:lastColumn="0" w:noHBand="0" w:noVBand="1"/>
      </w:tblPr>
      <w:tblGrid>
        <w:gridCol w:w="761"/>
        <w:gridCol w:w="1508"/>
        <w:gridCol w:w="1418"/>
        <w:gridCol w:w="1505"/>
        <w:gridCol w:w="1511"/>
        <w:gridCol w:w="1520"/>
        <w:gridCol w:w="1417"/>
        <w:gridCol w:w="1505"/>
        <w:gridCol w:w="1587"/>
        <w:gridCol w:w="1505"/>
        <w:gridCol w:w="1356"/>
      </w:tblGrid>
      <w:tr w:rsidR="00B5427B" w:rsidRPr="00EA1E8A" w:rsidTr="00E962C1">
        <w:trPr>
          <w:trHeight w:val="276"/>
        </w:trPr>
        <w:tc>
          <w:tcPr>
            <w:tcW w:w="761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8973BD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rank</w:t>
            </w:r>
          </w:p>
        </w:tc>
        <w:tc>
          <w:tcPr>
            <w:tcW w:w="292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5427B" w:rsidRPr="00EA1E8A" w:rsidRDefault="00B5427B" w:rsidP="008973BD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rimary analysis</w:t>
            </w:r>
          </w:p>
        </w:tc>
        <w:tc>
          <w:tcPr>
            <w:tcW w:w="301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5427B" w:rsidRPr="00EA1E8A" w:rsidRDefault="00B5427B" w:rsidP="008973BD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adjusted for intervention duration</w:t>
            </w:r>
          </w:p>
        </w:tc>
        <w:tc>
          <w:tcPr>
            <w:tcW w:w="29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5427B" w:rsidRPr="00EA1E8A" w:rsidRDefault="00B5427B" w:rsidP="008973BD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using minimal</w:t>
            </w:r>
          </w:p>
          <w:p w:rsidR="00B5427B" w:rsidRPr="00EA1E8A" w:rsidRDefault="00B5427B" w:rsidP="008973BD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orrelation value</w:t>
            </w:r>
          </w:p>
        </w:tc>
        <w:tc>
          <w:tcPr>
            <w:tcW w:w="309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5427B" w:rsidRPr="00EA1E8A" w:rsidRDefault="00B5427B" w:rsidP="008973BD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using maximal</w:t>
            </w:r>
          </w:p>
          <w:p w:rsidR="00B5427B" w:rsidRPr="00EA1E8A" w:rsidRDefault="00B5427B" w:rsidP="008973BD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orrelation value</w:t>
            </w:r>
          </w:p>
        </w:tc>
        <w:tc>
          <w:tcPr>
            <w:tcW w:w="286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5427B" w:rsidRPr="00EA1E8A" w:rsidRDefault="00B5427B" w:rsidP="008973BD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Analysis using 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studies 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with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 sample size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≥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1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5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5427B" w:rsidRPr="00EA1E8A" w:rsidRDefault="00B5427B" w:rsidP="00B5427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15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5427B" w:rsidRPr="00EA1E8A" w:rsidRDefault="00B5427B" w:rsidP="00B5427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tervention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5427B" w:rsidRPr="00EA1E8A" w:rsidRDefault="00B5427B" w:rsidP="00B5427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UCRA (%)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5427B" w:rsidRPr="00EA1E8A" w:rsidRDefault="00B5427B" w:rsidP="00B5427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tervention</w:t>
            </w:r>
          </w:p>
        </w:tc>
        <w:tc>
          <w:tcPr>
            <w:tcW w:w="15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5427B" w:rsidRPr="00EA1E8A" w:rsidRDefault="00B5427B" w:rsidP="00B5427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UCRA (%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5427B" w:rsidRPr="00EA1E8A" w:rsidRDefault="00B5427B" w:rsidP="00B5427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tervention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5427B" w:rsidRPr="00EA1E8A" w:rsidRDefault="00B5427B" w:rsidP="00B5427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UCRA (%)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5427B" w:rsidRPr="00EA1E8A" w:rsidRDefault="00B5427B" w:rsidP="00B5427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tervention</w:t>
            </w:r>
          </w:p>
        </w:tc>
        <w:tc>
          <w:tcPr>
            <w:tcW w:w="1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5427B" w:rsidRPr="00EA1E8A" w:rsidRDefault="00B5427B" w:rsidP="00B5427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UCRA (%)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B5427B" w:rsidRPr="00EA1E8A" w:rsidRDefault="00B5427B" w:rsidP="00B5427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ntervention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B5427B" w:rsidRPr="00EA1E8A" w:rsidRDefault="00B5427B" w:rsidP="00B5427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SUCRA (%)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Ex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9.71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Ex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2.67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Es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9.03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Ex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83.47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D+Est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95.29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Est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9.38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D+Est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3.48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D+Es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8.05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Est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9.30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+Est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8.27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D+Est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8.33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Est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0.83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Ex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7.17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D+Est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8.0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+D+Ex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7.94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+Ex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7.00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Ex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0.70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+Ex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6.48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+Ex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7.54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+Ex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71.60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0.58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Est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8.15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0.60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0.73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Ex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6.92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Est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9.23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4.76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Es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9.7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Est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8.51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3.58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7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+Iso+Ex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5.13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+Ex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1.74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Ex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7.03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+Iso+Ex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5.15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+D+Iso+Ex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61.09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Ex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4.1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+Iso+Ex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0.43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+Iso+Ex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54.7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Ex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9.2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D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4.50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9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4.47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Placebo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8.95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D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4.39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D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4.64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Est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3.15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0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+K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0.06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+K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6.43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+K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9.9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+K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0.62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+D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2.51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1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9.47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K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5.91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9.40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9.20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Ca+D+K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6.80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2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Iso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7.39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Ca+D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4.53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Iso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7.55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Placebo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8.53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No Treatment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6.05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3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Placebo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6.47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D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4.48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Placebo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5.81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Iso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7.44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Placebo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5.77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4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K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2.97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Iso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44.06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K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2.84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K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3.59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Iso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5.07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5</w:t>
            </w: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Iso+Ex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4.57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Iso+Ex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34.12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Iso+Ex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4.90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Iso+Ex</w:t>
            </w:r>
          </w:p>
        </w:tc>
        <w:tc>
          <w:tcPr>
            <w:tcW w:w="1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4.58 </w:t>
            </w:r>
          </w:p>
        </w:tc>
        <w:tc>
          <w:tcPr>
            <w:tcW w:w="150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K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25.03 </w:t>
            </w:r>
          </w:p>
        </w:tc>
      </w:tr>
      <w:tr w:rsidR="00B5427B" w:rsidRPr="00EA1E8A" w:rsidTr="00E962C1">
        <w:trPr>
          <w:trHeight w:val="276"/>
        </w:trPr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5427B" w:rsidRPr="00EA1E8A" w:rsidRDefault="00B5427B" w:rsidP="00E962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16</w:t>
            </w:r>
          </w:p>
        </w:tc>
        <w:tc>
          <w:tcPr>
            <w:tcW w:w="15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No Treatment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1.13 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No Treatment</w:t>
            </w:r>
          </w:p>
        </w:tc>
        <w:tc>
          <w:tcPr>
            <w:tcW w:w="15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8.76 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No Treatment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2.38 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>No Treatment</w:t>
            </w:r>
          </w:p>
        </w:tc>
        <w:tc>
          <w:tcPr>
            <w:tcW w:w="1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E398B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9.45 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>Iso+Ex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B5427B" w:rsidRPr="00DE398B" w:rsidRDefault="00B5427B" w:rsidP="00B5427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962C1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16.43 </w:t>
            </w:r>
          </w:p>
        </w:tc>
      </w:tr>
    </w:tbl>
    <w:p w:rsidR="003370B6" w:rsidRPr="00EA1E8A" w:rsidRDefault="003370B6" w:rsidP="00830F0E">
      <w:pPr>
        <w:widowControl/>
        <w:jc w:val="left"/>
      </w:pPr>
    </w:p>
    <w:p w:rsidR="003370B6" w:rsidRPr="00EA1E8A" w:rsidRDefault="000A3246">
      <w:pPr>
        <w:widowControl/>
        <w:jc w:val="left"/>
      </w:pPr>
      <w:r w:rsidRPr="00EA1E8A">
        <w:rPr>
          <w:rFonts w:ascii="Times New Roman" w:hAnsi="Times New Roman" w:cs="Times New Roman"/>
          <w:szCs w:val="21"/>
        </w:rPr>
        <w:t>Abbreviations: Ca=calcium; D=vitamin D; Est=estrogen; Ex=exercise; K=vitamin K; Iso=</w:t>
      </w:r>
      <w:r w:rsidRPr="00EA1E8A">
        <w:t xml:space="preserve"> </w:t>
      </w:r>
      <w:r w:rsidRPr="00EA1E8A">
        <w:rPr>
          <w:rFonts w:ascii="Times New Roman" w:hAnsi="Times New Roman" w:cs="Times New Roman"/>
          <w:szCs w:val="21"/>
        </w:rPr>
        <w:t>isoflavone</w:t>
      </w:r>
      <w:r w:rsidRPr="00EA1E8A">
        <w:rPr>
          <w:rFonts w:ascii="Times New Roman" w:eastAsia="等线" w:hAnsi="Times New Roman" w:cs="Times New Roman"/>
          <w:kern w:val="0"/>
          <w:sz w:val="22"/>
        </w:rPr>
        <w:t>.</w:t>
      </w:r>
      <w:r w:rsidR="003370B6" w:rsidRPr="00EA1E8A">
        <w:br w:type="page"/>
      </w:r>
    </w:p>
    <w:p w:rsidR="003370B6" w:rsidRPr="00EA1E8A" w:rsidRDefault="00E44857" w:rsidP="003370B6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 xml:space="preserve">eTable </w:t>
      </w:r>
      <w:r w:rsidR="003E7953">
        <w:rPr>
          <w:rFonts w:ascii="Times New Roman" w:hAnsi="Times New Roman" w:cs="Times New Roman"/>
          <w:b/>
          <w:szCs w:val="21"/>
        </w:rPr>
        <w:t>8</w:t>
      </w:r>
      <w:r w:rsidRPr="00EA1E8A">
        <w:rPr>
          <w:rFonts w:ascii="Times New Roman" w:hAnsi="Times New Roman" w:cs="Times New Roman"/>
          <w:b/>
          <w:szCs w:val="21"/>
        </w:rPr>
        <w:t>.</w:t>
      </w:r>
      <w:r w:rsidR="00E35D1B" w:rsidRPr="00EA1E8A">
        <w:rPr>
          <w:rFonts w:ascii="Times New Roman" w:hAnsi="Times New Roman" w:cs="Times New Roman"/>
          <w:b/>
          <w:szCs w:val="21"/>
        </w:rPr>
        <w:t xml:space="preserve"> </w:t>
      </w:r>
      <w:r w:rsidR="00D37939" w:rsidRPr="00EA1E8A">
        <w:rPr>
          <w:rFonts w:ascii="Times New Roman" w:hAnsi="Times New Roman" w:cs="Times New Roman"/>
        </w:rPr>
        <w:t xml:space="preserve">Effect size </w:t>
      </w:r>
      <w:r w:rsidR="00E35D1B" w:rsidRPr="00EA1E8A">
        <w:rPr>
          <w:rFonts w:ascii="Times New Roman" w:hAnsi="Times New Roman" w:cs="Times New Roman"/>
        </w:rPr>
        <w:t xml:space="preserve">in sensitivity analysis in </w:t>
      </w:r>
      <w:r w:rsidR="00D37939" w:rsidRPr="00EA1E8A">
        <w:rPr>
          <w:rFonts w:ascii="Times New Roman" w:hAnsi="Times New Roman" w:cs="Times New Roman"/>
        </w:rPr>
        <w:t>LS</w:t>
      </w:r>
      <w:r w:rsidR="00E35D1B" w:rsidRPr="00EA1E8A">
        <w:rPr>
          <w:rFonts w:ascii="Times New Roman" w:hAnsi="Times New Roman" w:cs="Times New Roman"/>
        </w:rPr>
        <w:t xml:space="preserve"> BMD</w:t>
      </w:r>
    </w:p>
    <w:tbl>
      <w:tblPr>
        <w:tblW w:w="15167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552"/>
        <w:gridCol w:w="2410"/>
        <w:gridCol w:w="2551"/>
        <w:gridCol w:w="2552"/>
        <w:gridCol w:w="2551"/>
        <w:gridCol w:w="2551"/>
      </w:tblGrid>
      <w:tr w:rsidR="00E8707B" w:rsidRPr="00EA1E8A" w:rsidTr="00E962C1">
        <w:trPr>
          <w:trHeight w:val="276"/>
        </w:trPr>
        <w:tc>
          <w:tcPr>
            <w:tcW w:w="25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E8707B" w:rsidRPr="00EA1E8A" w:rsidRDefault="00E8707B" w:rsidP="003370B6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064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8707B" w:rsidRPr="00EA1E8A" w:rsidRDefault="00E8707B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Mean Difference </w:t>
            </w:r>
            <w:r w:rsidR="000417C2" w:rsidRPr="00E962C1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(g/cm</w:t>
            </w:r>
            <w:r w:rsidR="000417C2" w:rsidRPr="00E962C1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  <w:vertAlign w:val="superscript"/>
              </w:rPr>
              <w:t>2</w:t>
            </w:r>
            <w:r w:rsidR="000417C2" w:rsidRPr="00E962C1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, 95% C</w:t>
            </w:r>
            <w:r w:rsidR="000417C2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r</w:t>
            </w:r>
            <w:r w:rsidR="000417C2" w:rsidRPr="00E962C1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I)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:rsidR="00E8707B" w:rsidRPr="00EA1E8A" w:rsidRDefault="00E8707B" w:rsidP="003370B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8707B" w:rsidRPr="00EA1E8A" w:rsidRDefault="00E8707B" w:rsidP="003370B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707B" w:rsidRPr="00EA1E8A" w:rsidRDefault="00E8707B" w:rsidP="00D37939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rimary analysis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8707B" w:rsidRPr="00EA1E8A" w:rsidRDefault="00E8707B" w:rsidP="00D37939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adjusted for intervention duration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8707B" w:rsidRPr="00EA1E8A" w:rsidRDefault="00E8707B" w:rsidP="00D37939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using minimal</w:t>
            </w:r>
          </w:p>
          <w:p w:rsidR="00E8707B" w:rsidRPr="00EA1E8A" w:rsidRDefault="00E8707B" w:rsidP="00D37939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orrelation value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8707B" w:rsidRPr="00EA1E8A" w:rsidRDefault="00E8707B" w:rsidP="00D37939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using maximal</w:t>
            </w:r>
          </w:p>
          <w:p w:rsidR="00E8707B" w:rsidRPr="00EA1E8A" w:rsidRDefault="00E8707B" w:rsidP="00D37939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orrelation value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:rsidR="00E8707B" w:rsidRPr="00EA1E8A" w:rsidRDefault="00E8707B" w:rsidP="00D37939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Analysis using 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studies 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with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 sample size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≥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1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5</w:t>
            </w:r>
          </w:p>
        </w:tc>
      </w:tr>
      <w:tr w:rsidR="00E8707B" w:rsidRPr="00EA1E8A" w:rsidTr="00E962C1">
        <w:trPr>
          <w:trHeight w:val="276"/>
        </w:trPr>
        <w:tc>
          <w:tcPr>
            <w:tcW w:w="4962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8707B" w:rsidRPr="00EA1E8A" w:rsidRDefault="00E8707B" w:rsidP="003370B6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>Compared with No Treatment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8707B" w:rsidRPr="00EA1E8A" w:rsidRDefault="00E8707B" w:rsidP="003370B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8707B" w:rsidRPr="00EA1E8A" w:rsidRDefault="00E8707B" w:rsidP="003370B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8707B" w:rsidRPr="00EA1E8A" w:rsidRDefault="00E8707B" w:rsidP="003370B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1" w:type="dxa"/>
            <w:tcBorders>
              <w:top w:val="single" w:sz="4" w:space="0" w:color="auto"/>
            </w:tcBorders>
          </w:tcPr>
          <w:p w:rsidR="00E8707B" w:rsidRPr="00EA1E8A" w:rsidRDefault="00E8707B" w:rsidP="003370B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07F04">
              <w:rPr>
                <w:rFonts w:ascii="Times New Roman" w:eastAsia="等线" w:hAnsi="Times New Roman" w:cs="Times New Roman"/>
                <w:kern w:val="0"/>
                <w:sz w:val="22"/>
              </w:rPr>
              <w:t>0.015 (0.0024, 0.028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11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57, 0.028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14 (0.00079, 0.028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50ECC">
              <w:rPr>
                <w:rFonts w:ascii="Times New Roman" w:eastAsia="等线" w:hAnsi="Times New Roman" w:cs="Times New Roman"/>
                <w:kern w:val="0"/>
                <w:sz w:val="22"/>
              </w:rPr>
              <w:t>0.018 (0.0055, 0.030)</w:t>
            </w:r>
          </w:p>
        </w:tc>
        <w:tc>
          <w:tcPr>
            <w:tcW w:w="2551" w:type="dxa"/>
          </w:tcPr>
          <w:p w:rsidR="00E8707B" w:rsidRPr="00850ECC" w:rsidRDefault="003A0AFA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A0AFA">
              <w:rPr>
                <w:rFonts w:ascii="Times New Roman" w:eastAsia="等线" w:hAnsi="Times New Roman" w:cs="Times New Roman"/>
                <w:kern w:val="0"/>
                <w:sz w:val="22"/>
              </w:rPr>
              <w:t>0.014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A0AFA">
              <w:rPr>
                <w:rFonts w:ascii="Times New Roman" w:eastAsia="等线" w:hAnsi="Times New Roman" w:cs="Times New Roman"/>
                <w:kern w:val="0"/>
                <w:sz w:val="22"/>
              </w:rPr>
              <w:t>0.0013, 0.029)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D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07F04">
              <w:rPr>
                <w:rFonts w:ascii="Times New Roman" w:eastAsia="等线" w:hAnsi="Times New Roman" w:cs="Times New Roman"/>
                <w:kern w:val="0"/>
                <w:sz w:val="22"/>
              </w:rPr>
              <w:t>0.019 (0.0078, 0.031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1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32, 0.028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18 (0.0068, 0.03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50ECC">
              <w:rPr>
                <w:rFonts w:ascii="Times New Roman" w:eastAsia="等线" w:hAnsi="Times New Roman" w:cs="Times New Roman"/>
                <w:kern w:val="0"/>
                <w:sz w:val="22"/>
              </w:rPr>
              <w:t>0.020 (0.0086, 0.032)</w:t>
            </w:r>
          </w:p>
        </w:tc>
        <w:tc>
          <w:tcPr>
            <w:tcW w:w="2551" w:type="dxa"/>
          </w:tcPr>
          <w:p w:rsidR="00E8707B" w:rsidRPr="00850ECC" w:rsidRDefault="003A0AFA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A0AFA">
              <w:rPr>
                <w:rFonts w:ascii="Times New Roman" w:eastAsia="等线" w:hAnsi="Times New Roman" w:cs="Times New Roman"/>
                <w:kern w:val="0"/>
                <w:sz w:val="22"/>
              </w:rPr>
              <w:t>0.019 (0.0049, 0.033)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K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27 (0.012, 0.042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20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067, 0.040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26 (0.011, 0.042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28 (0.012, 0.044)</w:t>
            </w:r>
          </w:p>
        </w:tc>
        <w:tc>
          <w:tcPr>
            <w:tcW w:w="2551" w:type="dxa"/>
          </w:tcPr>
          <w:p w:rsidR="00E8707B" w:rsidRPr="00943F25" w:rsidRDefault="003A0AFA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A0AFA">
              <w:rPr>
                <w:rFonts w:ascii="Times New Roman" w:eastAsia="等线" w:hAnsi="Times New Roman" w:cs="Times New Roman"/>
                <w:kern w:val="0"/>
                <w:sz w:val="22"/>
              </w:rPr>
              <w:t>0.029 (0.012, 0.046)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Est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50 (0.033, 0.067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38 (0.017, 0.060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51 (0.033, 0.069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49 (0.033, 0.065)</w:t>
            </w:r>
          </w:p>
        </w:tc>
        <w:tc>
          <w:tcPr>
            <w:tcW w:w="2551" w:type="dxa"/>
          </w:tcPr>
          <w:p w:rsidR="00E8707B" w:rsidRPr="00943F25" w:rsidRDefault="003A0AFA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so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029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23, 0.029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14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43, 0.045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21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26, 0.03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46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20, 0.029)</w:t>
            </w:r>
          </w:p>
        </w:tc>
        <w:tc>
          <w:tcPr>
            <w:tcW w:w="2551" w:type="dxa"/>
          </w:tcPr>
          <w:p w:rsidR="00E8707B" w:rsidRPr="00943F25" w:rsidRDefault="003A0AFA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Ex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18 (0.010, 0.025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33 (0.021, 0.044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17 (0.010, 0.025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18 (0.0100, 0.026)</w:t>
            </w:r>
          </w:p>
        </w:tc>
        <w:tc>
          <w:tcPr>
            <w:tcW w:w="2551" w:type="dxa"/>
          </w:tcPr>
          <w:p w:rsidR="00E8707B" w:rsidRPr="00943F25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18 (0.0084, 0.028)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D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07F04">
              <w:rPr>
                <w:rFonts w:ascii="Times New Roman" w:eastAsia="等线" w:hAnsi="Times New Roman" w:cs="Times New Roman"/>
                <w:kern w:val="0"/>
                <w:sz w:val="22"/>
              </w:rPr>
              <w:t>0.024 (0.011, 0.038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24 (0.0057, 0.042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23 (0.0098, 0.037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50ECC">
              <w:rPr>
                <w:rFonts w:ascii="Times New Roman" w:eastAsia="等线" w:hAnsi="Times New Roman" w:cs="Times New Roman"/>
                <w:kern w:val="0"/>
                <w:sz w:val="22"/>
              </w:rPr>
              <w:t>0.027 (0.013, 0.041)</w:t>
            </w:r>
          </w:p>
        </w:tc>
        <w:tc>
          <w:tcPr>
            <w:tcW w:w="2551" w:type="dxa"/>
          </w:tcPr>
          <w:p w:rsidR="00E8707B" w:rsidRPr="00850ECC" w:rsidRDefault="003A0AFA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A0AFA">
              <w:rPr>
                <w:rFonts w:ascii="Times New Roman" w:eastAsia="等线" w:hAnsi="Times New Roman" w:cs="Times New Roman"/>
                <w:kern w:val="0"/>
                <w:sz w:val="22"/>
              </w:rPr>
              <w:t>0.023 (0.0081, 0.038)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D+K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42 (0.025, 0.059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27 (0.0047, 0.050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42 (0.025, 0.059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43 (0.025, 0.060)</w:t>
            </w:r>
          </w:p>
        </w:tc>
        <w:tc>
          <w:tcPr>
            <w:tcW w:w="2551" w:type="dxa"/>
          </w:tcPr>
          <w:p w:rsidR="00E8707B" w:rsidRPr="00943F25" w:rsidRDefault="003A0AFA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A0AFA">
              <w:rPr>
                <w:rFonts w:ascii="Times New Roman" w:eastAsia="等线" w:hAnsi="Times New Roman" w:cs="Times New Roman"/>
                <w:kern w:val="0"/>
                <w:sz w:val="22"/>
              </w:rPr>
              <w:t>0.038 (0.019, 0.058)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D+Est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72 (0.045, 0.10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47 (0.015, 0.079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73 (0.042, 0.1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72 (0.048, 0.097)</w:t>
            </w:r>
          </w:p>
        </w:tc>
        <w:tc>
          <w:tcPr>
            <w:tcW w:w="2551" w:type="dxa"/>
          </w:tcPr>
          <w:p w:rsidR="00E8707B" w:rsidRPr="00943F25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61 (0.012, 0.11)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>Compared with Placebo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1" w:type="dxa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11 (0.00052, 0.022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50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100, 0.020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10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026, 0.021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50ECC">
              <w:rPr>
                <w:rFonts w:ascii="Times New Roman" w:eastAsia="等线" w:hAnsi="Times New Roman" w:cs="Times New Roman"/>
                <w:kern w:val="0"/>
                <w:sz w:val="22"/>
              </w:rPr>
              <w:t>0.012 (0.0015, 0.023)</w:t>
            </w:r>
          </w:p>
        </w:tc>
        <w:tc>
          <w:tcPr>
            <w:tcW w:w="2551" w:type="dxa"/>
          </w:tcPr>
          <w:p w:rsidR="00E8707B" w:rsidRPr="00850ECC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14 (0.0016, 0.026)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D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15 (0.0028, 0.027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60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11, 0.024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15 (0.0024, 0.027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50ECC">
              <w:rPr>
                <w:rFonts w:ascii="Times New Roman" w:eastAsia="等线" w:hAnsi="Times New Roman" w:cs="Times New Roman"/>
                <w:kern w:val="0"/>
                <w:sz w:val="22"/>
              </w:rPr>
              <w:t>0.015 (0.0018, 0.027)</w:t>
            </w:r>
          </w:p>
        </w:tc>
        <w:tc>
          <w:tcPr>
            <w:tcW w:w="2551" w:type="dxa"/>
          </w:tcPr>
          <w:p w:rsidR="00E8707B" w:rsidRPr="00850ECC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19 (0.0045, 0.033)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Est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46 (0.031, 0.06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32 (0.012, 0.052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47 (0.032, 0.062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50ECC">
              <w:rPr>
                <w:rFonts w:ascii="Times New Roman" w:eastAsia="等线" w:hAnsi="Times New Roman" w:cs="Times New Roman"/>
                <w:kern w:val="0"/>
                <w:sz w:val="22"/>
              </w:rPr>
              <w:t>0.043 (0.029, 0.058)</w:t>
            </w:r>
          </w:p>
        </w:tc>
        <w:tc>
          <w:tcPr>
            <w:tcW w:w="2551" w:type="dxa"/>
          </w:tcPr>
          <w:p w:rsidR="00E8707B" w:rsidRPr="00850ECC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41 (0.022, 0.059)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so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14215E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1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25, 0.023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4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48, 0.038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13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27, 0.024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850ECC">
              <w:rPr>
                <w:rFonts w:ascii="Times New Roman" w:eastAsia="等线" w:hAnsi="Times New Roman" w:cs="Times New Roman"/>
                <w:kern w:val="0"/>
                <w:sz w:val="22"/>
              </w:rPr>
              <w:t>0.0009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850ECC">
              <w:rPr>
                <w:rFonts w:ascii="Times New Roman" w:eastAsia="等线" w:hAnsi="Times New Roman" w:cs="Times New Roman"/>
                <w:kern w:val="0"/>
                <w:sz w:val="22"/>
              </w:rPr>
              <w:t>0.023, 0.021)</w:t>
            </w:r>
          </w:p>
        </w:tc>
        <w:tc>
          <w:tcPr>
            <w:tcW w:w="2551" w:type="dxa"/>
          </w:tcPr>
          <w:p w:rsidR="00E8707B" w:rsidRPr="00850ECC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033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34, 0.027)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Ex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14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20, 0.029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27 (0.0051, 0.048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14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24, 0.03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50ECC">
              <w:rPr>
                <w:rFonts w:ascii="Times New Roman" w:eastAsia="等线" w:hAnsi="Times New Roman" w:cs="Times New Roman"/>
                <w:kern w:val="0"/>
                <w:sz w:val="22"/>
              </w:rPr>
              <w:t>0.01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850ECC">
              <w:rPr>
                <w:rFonts w:ascii="Times New Roman" w:eastAsia="等线" w:hAnsi="Times New Roman" w:cs="Times New Roman"/>
                <w:kern w:val="0"/>
                <w:sz w:val="22"/>
              </w:rPr>
              <w:t>0.0029, 0.027)</w:t>
            </w:r>
          </w:p>
        </w:tc>
        <w:tc>
          <w:tcPr>
            <w:tcW w:w="2551" w:type="dxa"/>
          </w:tcPr>
          <w:p w:rsidR="00E8707B" w:rsidRPr="00850ECC" w:rsidRDefault="003A0AFA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D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20 (0.0068, 0.033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18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072, 0.037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20 (0.0064, 0.033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50ECC">
              <w:rPr>
                <w:rFonts w:ascii="Times New Roman" w:eastAsia="等线" w:hAnsi="Times New Roman" w:cs="Times New Roman"/>
                <w:kern w:val="0"/>
                <w:sz w:val="22"/>
              </w:rPr>
              <w:t>0.021 (0.0074, 0.035)</w:t>
            </w:r>
          </w:p>
        </w:tc>
        <w:tc>
          <w:tcPr>
            <w:tcW w:w="2551" w:type="dxa"/>
          </w:tcPr>
          <w:p w:rsidR="00E8707B" w:rsidRPr="00850ECC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23 (0.0085, 0.038)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Ex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10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15, 0.035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68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27, 0.041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94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17, 0.036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11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11, 0.032)</w:t>
            </w:r>
          </w:p>
        </w:tc>
        <w:tc>
          <w:tcPr>
            <w:tcW w:w="2551" w:type="dxa"/>
          </w:tcPr>
          <w:p w:rsidR="00E8707B" w:rsidRPr="00943F25" w:rsidRDefault="003A0AFA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Iso+Ex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14215E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024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24, 0.019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2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60, 0.020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23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25, 0.02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24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8707B"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23, 0.019)</w:t>
            </w:r>
          </w:p>
        </w:tc>
        <w:tc>
          <w:tcPr>
            <w:tcW w:w="2551" w:type="dxa"/>
          </w:tcPr>
          <w:p w:rsidR="00E8707B" w:rsidRPr="00943F25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038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27, 0.019)</w:t>
            </w:r>
          </w:p>
        </w:tc>
      </w:tr>
      <w:tr w:rsidR="00E8707B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>Compared with Ca</w:t>
            </w:r>
          </w:p>
        </w:tc>
        <w:tc>
          <w:tcPr>
            <w:tcW w:w="2410" w:type="dxa"/>
            <w:shd w:val="clear" w:color="auto" w:fill="auto"/>
            <w:noWrap/>
          </w:tcPr>
          <w:p w:rsidR="00E8707B" w:rsidRPr="00EA1E8A" w:rsidRDefault="00E8707B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1" w:type="dxa"/>
          </w:tcPr>
          <w:p w:rsidR="00E8707B" w:rsidRPr="00EA1E8A" w:rsidRDefault="00E8707B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3418B3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3418B3" w:rsidRPr="00EC60F9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D</w:t>
            </w:r>
          </w:p>
        </w:tc>
        <w:tc>
          <w:tcPr>
            <w:tcW w:w="2410" w:type="dxa"/>
            <w:shd w:val="clear" w:color="auto" w:fill="auto"/>
            <w:noWrap/>
          </w:tcPr>
          <w:p w:rsidR="003418B3" w:rsidRPr="003418B3" w:rsidRDefault="003418B3" w:rsidP="003418B3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38 (-0.0082, 0.016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A04CE1" w:rsidRDefault="00936A7C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10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16, 0.018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3418B3" w:rsidRPr="00A04CE1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44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78, 0.016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850ECC" w:rsidRDefault="00936A7C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2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10, 0.015)</w:t>
            </w:r>
          </w:p>
        </w:tc>
        <w:tc>
          <w:tcPr>
            <w:tcW w:w="2551" w:type="dxa"/>
          </w:tcPr>
          <w:p w:rsidR="003418B3" w:rsidRPr="003A0AFA" w:rsidRDefault="00ED0387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051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084, 0.018)</w:t>
            </w:r>
          </w:p>
        </w:tc>
      </w:tr>
      <w:tr w:rsidR="003418B3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3418B3" w:rsidRPr="00EC60F9" w:rsidRDefault="003418B3" w:rsidP="003418B3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K</w:t>
            </w:r>
          </w:p>
        </w:tc>
        <w:tc>
          <w:tcPr>
            <w:tcW w:w="2410" w:type="dxa"/>
            <w:shd w:val="clear" w:color="auto" w:fill="auto"/>
            <w:noWrap/>
          </w:tcPr>
          <w:p w:rsidR="003418B3" w:rsidRPr="003418B3" w:rsidRDefault="003418B3" w:rsidP="003418B3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12 (-0.0041, 0.028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A04CE1" w:rsidRDefault="00936A7C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87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13, 0.030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3418B3" w:rsidRPr="00A04CE1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1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36, 0.028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850ECC" w:rsidRDefault="00936A7C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10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64, 0.027)</w:t>
            </w:r>
          </w:p>
        </w:tc>
        <w:tc>
          <w:tcPr>
            <w:tcW w:w="2551" w:type="dxa"/>
          </w:tcPr>
          <w:p w:rsidR="003418B3" w:rsidRPr="003A0AFA" w:rsidRDefault="00ED0387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15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026, 0.033)</w:t>
            </w:r>
          </w:p>
        </w:tc>
      </w:tr>
      <w:tr w:rsidR="003418B3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3418B3" w:rsidRPr="00EC60F9" w:rsidRDefault="003418B3" w:rsidP="003418B3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Ex</w:t>
            </w:r>
          </w:p>
        </w:tc>
        <w:tc>
          <w:tcPr>
            <w:tcW w:w="2410" w:type="dxa"/>
            <w:shd w:val="clear" w:color="auto" w:fill="auto"/>
            <w:noWrap/>
          </w:tcPr>
          <w:p w:rsidR="003418B3" w:rsidRPr="003418B3" w:rsidRDefault="003418B3" w:rsidP="003418B3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23 (-0.012, 0.017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A04CE1" w:rsidRDefault="00936A7C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21 (0.0012, 0.042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3418B3" w:rsidRPr="00A04CE1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34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12, 0.018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850ECC" w:rsidRDefault="0014215E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936A7C"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025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936A7C"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15, 0.014)</w:t>
            </w:r>
          </w:p>
        </w:tc>
        <w:tc>
          <w:tcPr>
            <w:tcW w:w="2551" w:type="dxa"/>
          </w:tcPr>
          <w:p w:rsidR="003418B3" w:rsidRPr="003A0AFA" w:rsidRDefault="00ED0387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3418B3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3418B3" w:rsidRPr="00EC60F9" w:rsidRDefault="003418B3" w:rsidP="003418B3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Ca+D</w:t>
            </w:r>
          </w:p>
        </w:tc>
        <w:tc>
          <w:tcPr>
            <w:tcW w:w="2410" w:type="dxa"/>
            <w:shd w:val="clear" w:color="auto" w:fill="auto"/>
            <w:noWrap/>
          </w:tcPr>
          <w:p w:rsidR="003418B3" w:rsidRPr="003418B3" w:rsidRDefault="003418B3" w:rsidP="003418B3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90 (-0.0029, 0.021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A04CE1" w:rsidRDefault="00936A7C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13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33, 0.029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3418B3" w:rsidRPr="00A04CE1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9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26, 0.021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850ECC" w:rsidRDefault="00936A7C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89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35, 0.021)</w:t>
            </w:r>
          </w:p>
        </w:tc>
        <w:tc>
          <w:tcPr>
            <w:tcW w:w="2551" w:type="dxa"/>
          </w:tcPr>
          <w:p w:rsidR="003418B3" w:rsidRPr="003A0AFA" w:rsidRDefault="00ED0387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093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033, 0.022)</w:t>
            </w:r>
          </w:p>
        </w:tc>
      </w:tr>
      <w:tr w:rsidR="003418B3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3418B3" w:rsidRPr="00EA1E8A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K</w:t>
            </w:r>
          </w:p>
        </w:tc>
        <w:tc>
          <w:tcPr>
            <w:tcW w:w="2410" w:type="dxa"/>
            <w:shd w:val="clear" w:color="auto" w:fill="auto"/>
            <w:noWrap/>
          </w:tcPr>
          <w:p w:rsidR="003418B3" w:rsidRPr="00EA1E8A" w:rsidRDefault="003418B3" w:rsidP="003418B3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43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21, 0.03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EA1E8A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41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32, 0.040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3418B3" w:rsidRPr="00EA1E8A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043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04CE1">
              <w:rPr>
                <w:rFonts w:ascii="Times New Roman" w:eastAsia="等线" w:hAnsi="Times New Roman" w:cs="Times New Roman"/>
                <w:kern w:val="0"/>
                <w:sz w:val="22"/>
              </w:rPr>
              <w:t>0.020, 0.029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EA1E8A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50ECC">
              <w:rPr>
                <w:rFonts w:ascii="Times New Roman" w:eastAsia="等线" w:hAnsi="Times New Roman" w:cs="Times New Roman"/>
                <w:kern w:val="0"/>
                <w:sz w:val="22"/>
              </w:rPr>
              <w:t>0.0043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850ECC">
              <w:rPr>
                <w:rFonts w:ascii="Times New Roman" w:eastAsia="等线" w:hAnsi="Times New Roman" w:cs="Times New Roman"/>
                <w:kern w:val="0"/>
                <w:sz w:val="22"/>
              </w:rPr>
              <w:t>0.024, 0.033)</w:t>
            </w:r>
          </w:p>
        </w:tc>
        <w:tc>
          <w:tcPr>
            <w:tcW w:w="2551" w:type="dxa"/>
          </w:tcPr>
          <w:p w:rsidR="003418B3" w:rsidRPr="00850ECC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A0AFA">
              <w:rPr>
                <w:rFonts w:ascii="Times New Roman" w:eastAsia="等线" w:hAnsi="Times New Roman" w:cs="Times New Roman"/>
                <w:kern w:val="0"/>
                <w:sz w:val="22"/>
              </w:rPr>
              <w:t>0.0046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A0AFA">
              <w:rPr>
                <w:rFonts w:ascii="Times New Roman" w:eastAsia="等线" w:hAnsi="Times New Roman" w:cs="Times New Roman"/>
                <w:kern w:val="0"/>
                <w:sz w:val="22"/>
              </w:rPr>
              <w:t>0.023, 0.032)</w:t>
            </w:r>
          </w:p>
        </w:tc>
      </w:tr>
      <w:tr w:rsidR="003418B3" w:rsidRPr="00EA1E8A" w:rsidTr="00E962C1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3418B3" w:rsidRPr="00EA1E8A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Est</w:t>
            </w:r>
          </w:p>
        </w:tc>
        <w:tc>
          <w:tcPr>
            <w:tcW w:w="2410" w:type="dxa"/>
            <w:shd w:val="clear" w:color="auto" w:fill="auto"/>
            <w:noWrap/>
          </w:tcPr>
          <w:p w:rsidR="003418B3" w:rsidRPr="00EA1E8A" w:rsidRDefault="003418B3" w:rsidP="003418B3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04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24, 0.033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EA1E8A" w:rsidRDefault="0014215E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418B3"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55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418B3"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44, 0.032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3418B3" w:rsidRPr="00EA1E8A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45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25, 0.034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EA1E8A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36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25, 0.032)</w:t>
            </w:r>
          </w:p>
        </w:tc>
        <w:tc>
          <w:tcPr>
            <w:tcW w:w="2551" w:type="dxa"/>
          </w:tcPr>
          <w:p w:rsidR="003418B3" w:rsidRPr="00943F25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3418B3" w:rsidRPr="00EA1E8A" w:rsidTr="00C03377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3418B3" w:rsidRPr="00EC60F9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Ca+Ex</w:t>
            </w:r>
          </w:p>
        </w:tc>
        <w:tc>
          <w:tcPr>
            <w:tcW w:w="2410" w:type="dxa"/>
            <w:shd w:val="clear" w:color="auto" w:fill="auto"/>
            <w:noWrap/>
            <w:vAlign w:val="bottom"/>
          </w:tcPr>
          <w:p w:rsidR="003418B3" w:rsidRPr="003418B3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 w:hint="eastAsia"/>
                <w:kern w:val="0"/>
                <w:sz w:val="22"/>
              </w:rPr>
              <w:t>-0.0014 (-0.024, 0.021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943F25" w:rsidRDefault="00936A7C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18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30, 0.034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3418B3" w:rsidRPr="00943F25" w:rsidRDefault="0014215E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418B3"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11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418B3"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26, 0.024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943F25" w:rsidRDefault="0014215E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936A7C"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19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936A7C"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22, 0.018)</w:t>
            </w:r>
          </w:p>
        </w:tc>
        <w:tc>
          <w:tcPr>
            <w:tcW w:w="2551" w:type="dxa"/>
          </w:tcPr>
          <w:p w:rsidR="003418B3" w:rsidRDefault="00ED0387" w:rsidP="003418B3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3418B3" w:rsidRPr="00EA1E8A" w:rsidTr="00C03377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3418B3" w:rsidRPr="00EC60F9" w:rsidRDefault="003418B3" w:rsidP="003418B3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D+K</w:t>
            </w:r>
          </w:p>
        </w:tc>
        <w:tc>
          <w:tcPr>
            <w:tcW w:w="2410" w:type="dxa"/>
            <w:shd w:val="clear" w:color="auto" w:fill="auto"/>
            <w:noWrap/>
            <w:vAlign w:val="bottom"/>
          </w:tcPr>
          <w:p w:rsidR="003418B3" w:rsidRPr="003418B3" w:rsidRDefault="003418B3" w:rsidP="003418B3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27 (0.0092, 0.044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943F25" w:rsidRDefault="00936A7C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16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69, 0.040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3418B3" w:rsidRPr="00943F25" w:rsidRDefault="003418B3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28 (0.010, 0.046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3418B3" w:rsidRPr="00943F25" w:rsidRDefault="00936A7C" w:rsidP="003418B3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25 (0.0065, 0.043)</w:t>
            </w:r>
          </w:p>
        </w:tc>
        <w:tc>
          <w:tcPr>
            <w:tcW w:w="2551" w:type="dxa"/>
          </w:tcPr>
          <w:p w:rsidR="003418B3" w:rsidRDefault="00ED0387" w:rsidP="003418B3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24 (0.0047, 0.044)</w:t>
            </w:r>
          </w:p>
        </w:tc>
      </w:tr>
    </w:tbl>
    <w:p w:rsidR="00E93C74" w:rsidRDefault="00D37939">
      <w:pPr>
        <w:widowControl/>
        <w:jc w:val="left"/>
        <w:rPr>
          <w:rFonts w:ascii="Times New Roman" w:eastAsia="等线" w:hAnsi="Times New Roman" w:cs="Times New Roman"/>
          <w:kern w:val="0"/>
          <w:sz w:val="22"/>
        </w:rPr>
      </w:pPr>
      <w:r w:rsidRPr="00EA1E8A">
        <w:rPr>
          <w:rFonts w:ascii="Times New Roman" w:hAnsi="Times New Roman" w:cs="Times New Roman"/>
          <w:szCs w:val="21"/>
        </w:rPr>
        <w:t>Abbreviations: Ca=calcium; D=vitamin D; Est=estrogen; Ex=exercise; K=vitamin K; Iso=</w:t>
      </w:r>
      <w:r w:rsidRPr="00EA1E8A">
        <w:rPr>
          <w:rFonts w:ascii="Times New Roman" w:hAnsi="Times New Roman" w:cs="Times New Roman"/>
        </w:rPr>
        <w:t xml:space="preserve"> </w:t>
      </w:r>
      <w:r w:rsidRPr="00EA1E8A">
        <w:rPr>
          <w:rFonts w:ascii="Times New Roman" w:hAnsi="Times New Roman" w:cs="Times New Roman"/>
          <w:szCs w:val="21"/>
        </w:rPr>
        <w:t>isoflavone</w:t>
      </w:r>
      <w:r w:rsidRPr="00EA1E8A">
        <w:rPr>
          <w:rFonts w:ascii="Times New Roman" w:eastAsia="等线" w:hAnsi="Times New Roman" w:cs="Times New Roman"/>
          <w:kern w:val="0"/>
          <w:sz w:val="22"/>
        </w:rPr>
        <w:t>.</w:t>
      </w:r>
      <w:r w:rsidR="00E93C74">
        <w:rPr>
          <w:rFonts w:ascii="Times New Roman" w:eastAsia="等线" w:hAnsi="Times New Roman" w:cs="Times New Roman"/>
          <w:kern w:val="0"/>
          <w:sz w:val="22"/>
        </w:rPr>
        <w:br w:type="page"/>
      </w:r>
    </w:p>
    <w:p w:rsidR="00E93C74" w:rsidRPr="00EA1E8A" w:rsidRDefault="00E93C74" w:rsidP="00E93C74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 xml:space="preserve">eTable </w:t>
      </w:r>
      <w:r>
        <w:rPr>
          <w:rFonts w:ascii="Times New Roman" w:hAnsi="Times New Roman" w:cs="Times New Roman"/>
          <w:b/>
          <w:szCs w:val="21"/>
        </w:rPr>
        <w:t>8</w:t>
      </w:r>
      <w:r w:rsidRPr="00EA1E8A">
        <w:rPr>
          <w:rFonts w:ascii="Times New Roman" w:hAnsi="Times New Roman" w:cs="Times New Roman"/>
          <w:b/>
          <w:szCs w:val="21"/>
        </w:rPr>
        <w:t xml:space="preserve">. </w:t>
      </w:r>
      <w:r w:rsidRPr="00EA1E8A">
        <w:rPr>
          <w:rFonts w:ascii="Times New Roman" w:hAnsi="Times New Roman" w:cs="Times New Roman"/>
        </w:rPr>
        <w:t>Effect size in sensitivity analysis in LS BMD</w:t>
      </w:r>
      <w:r>
        <w:rPr>
          <w:rFonts w:ascii="Times New Roman" w:hAnsi="Times New Roman" w:cs="Times New Roman"/>
        </w:rPr>
        <w:t xml:space="preserve"> (continued)</w:t>
      </w:r>
    </w:p>
    <w:tbl>
      <w:tblPr>
        <w:tblW w:w="15167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552"/>
        <w:gridCol w:w="2410"/>
        <w:gridCol w:w="2551"/>
        <w:gridCol w:w="2552"/>
        <w:gridCol w:w="2551"/>
        <w:gridCol w:w="2551"/>
      </w:tblGrid>
      <w:tr w:rsidR="00E93C74" w:rsidRPr="00EA1E8A" w:rsidTr="00596FF4">
        <w:trPr>
          <w:trHeight w:val="276"/>
        </w:trPr>
        <w:tc>
          <w:tcPr>
            <w:tcW w:w="25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064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Mean Difference </w:t>
            </w:r>
            <w:r w:rsidRPr="00E962C1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(g/cm</w:t>
            </w:r>
            <w:r w:rsidRPr="00E962C1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  <w:vertAlign w:val="superscript"/>
              </w:rPr>
              <w:t>2</w:t>
            </w:r>
            <w:r w:rsidRPr="00E962C1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, 95% C</w:t>
            </w: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r</w:t>
            </w:r>
            <w:r w:rsidRPr="00E962C1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I)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rimary analysis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adjusted for intervention duration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using minimal</w:t>
            </w:r>
          </w:p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orrelation value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using maximal</w:t>
            </w:r>
          </w:p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orrelation value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Analysis using 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studies 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with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 sample size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≥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1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5</w:t>
            </w: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Pr="00EC60F9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>Compared with D</w:t>
            </w:r>
          </w:p>
        </w:tc>
        <w:tc>
          <w:tcPr>
            <w:tcW w:w="2410" w:type="dxa"/>
            <w:shd w:val="clear" w:color="auto" w:fill="auto"/>
            <w:noWrap/>
          </w:tcPr>
          <w:p w:rsidR="00E93C74" w:rsidRPr="001B7C7D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Pr="00EC60F9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K</w:t>
            </w:r>
          </w:p>
        </w:tc>
        <w:tc>
          <w:tcPr>
            <w:tcW w:w="2410" w:type="dxa"/>
            <w:shd w:val="clear" w:color="auto" w:fill="auto"/>
            <w:noWrap/>
            <w:vAlign w:val="bottom"/>
          </w:tcPr>
          <w:p w:rsidR="00E93C74" w:rsidRPr="003418B3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079 (-0.0061, 0.022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76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12, 0.027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8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61, 0.022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8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69, 0.023)</w:t>
            </w: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1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054, 0.026)</w:t>
            </w: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Pr="00EC60F9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Est</w:t>
            </w:r>
          </w:p>
        </w:tc>
        <w:tc>
          <w:tcPr>
            <w:tcW w:w="2410" w:type="dxa"/>
            <w:shd w:val="clear" w:color="auto" w:fill="auto"/>
            <w:noWrap/>
            <w:vAlign w:val="bottom"/>
          </w:tcPr>
          <w:p w:rsidR="00E93C74" w:rsidRPr="003418B3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31 (0.014, 0.047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26 (0.0043, 0.048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33 (0.015, 0.05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29 (0.012, 0.045)</w:t>
            </w: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Pr="00EC60F9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Ca+D</w:t>
            </w:r>
          </w:p>
        </w:tc>
        <w:tc>
          <w:tcPr>
            <w:tcW w:w="2410" w:type="dxa"/>
            <w:shd w:val="clear" w:color="auto" w:fill="auto"/>
            <w:noWrap/>
            <w:vAlign w:val="bottom"/>
          </w:tcPr>
          <w:p w:rsidR="00E93C74" w:rsidRPr="003418B3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051 (-0.0080, 0.018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12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66, 0.030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48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82, 0.018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6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73, 0.021)</w:t>
            </w: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043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100, 0.019)</w:t>
            </w: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Pr="00EC60F9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D+K</w:t>
            </w:r>
          </w:p>
        </w:tc>
        <w:tc>
          <w:tcPr>
            <w:tcW w:w="2410" w:type="dxa"/>
            <w:shd w:val="clear" w:color="auto" w:fill="auto"/>
            <w:noWrap/>
            <w:vAlign w:val="bottom"/>
          </w:tcPr>
          <w:p w:rsidR="00E93C74" w:rsidRPr="003418B3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23 (0.0071, 0.039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15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60, 0.037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24 (0.0076, 0.04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22 (0.0056, 0.039)</w:t>
            </w: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19 (0.0013, 0.037)</w:t>
            </w: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Pr="00EC60F9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D+Est</w:t>
            </w:r>
          </w:p>
        </w:tc>
        <w:tc>
          <w:tcPr>
            <w:tcW w:w="2410" w:type="dxa"/>
            <w:shd w:val="clear" w:color="auto" w:fill="auto"/>
            <w:noWrap/>
            <w:vAlign w:val="bottom"/>
          </w:tcPr>
          <w:p w:rsidR="00E93C74" w:rsidRPr="003418B3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53 (0.026, 0.08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35 (0.0032, 0.067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54 (0.024, 0.084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52 (0.027, 0.076)</w:t>
            </w: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Default="00E93C74" w:rsidP="00596FF4">
            <w:pPr>
              <w:rPr>
                <w:rFonts w:ascii="等线" w:eastAsia="等线" w:hAnsi="等线"/>
                <w:b/>
                <w:bCs/>
                <w:color w:val="00000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b/>
                <w:bCs/>
                <w:kern w:val="0"/>
                <w:sz w:val="22"/>
              </w:rPr>
              <w:t>Compared with K</w:t>
            </w:r>
          </w:p>
        </w:tc>
        <w:tc>
          <w:tcPr>
            <w:tcW w:w="2410" w:type="dxa"/>
            <w:shd w:val="clear" w:color="auto" w:fill="auto"/>
            <w:noWrap/>
          </w:tcPr>
          <w:p w:rsidR="00E93C74" w:rsidRPr="001B7C7D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Default="00E93C74" w:rsidP="00596FF4">
            <w:pPr>
              <w:widowControl/>
              <w:jc w:val="left"/>
              <w:rPr>
                <w:rFonts w:ascii="等线" w:eastAsia="等线" w:hAnsi="等线" w:hint="eastAsia"/>
                <w:color w:val="00000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D+K</w:t>
            </w:r>
          </w:p>
        </w:tc>
        <w:tc>
          <w:tcPr>
            <w:tcW w:w="2410" w:type="dxa"/>
            <w:shd w:val="clear" w:color="auto" w:fill="auto"/>
            <w:noWrap/>
          </w:tcPr>
          <w:p w:rsidR="00E93C74" w:rsidRPr="001B7C7D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15 (-0.00086, 0.031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078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14, 0.029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16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022, 0.032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14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25, 0.031)</w:t>
            </w: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093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099, 0.028)</w:t>
            </w: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Default="00E93C74" w:rsidP="00596FF4">
            <w:pPr>
              <w:rPr>
                <w:rFonts w:ascii="等线" w:eastAsia="等线" w:hAnsi="等线" w:hint="eastAsia"/>
                <w:b/>
                <w:bCs/>
                <w:color w:val="00000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b/>
                <w:bCs/>
                <w:kern w:val="0"/>
                <w:sz w:val="22"/>
              </w:rPr>
              <w:t>Compared with Est</w:t>
            </w:r>
          </w:p>
        </w:tc>
        <w:tc>
          <w:tcPr>
            <w:tcW w:w="2410" w:type="dxa"/>
            <w:shd w:val="clear" w:color="auto" w:fill="auto"/>
            <w:noWrap/>
          </w:tcPr>
          <w:p w:rsidR="00E93C74" w:rsidRPr="001B7C7D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Pr="00EC60F9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Ca+Est</w:t>
            </w:r>
          </w:p>
        </w:tc>
        <w:tc>
          <w:tcPr>
            <w:tcW w:w="2410" w:type="dxa"/>
            <w:shd w:val="clear" w:color="auto" w:fill="auto"/>
            <w:noWrap/>
            <w:vAlign w:val="bottom"/>
          </w:tcPr>
          <w:p w:rsidR="00E93C74" w:rsidRPr="003418B3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 w:hint="eastAsia"/>
                <w:kern w:val="0"/>
                <w:sz w:val="22"/>
              </w:rPr>
              <w:t>-0.030 (-0.058, -0.0022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33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71, 0.0052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32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0.061, 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32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2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56, 0.0010)</w:t>
            </w: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Pr="00EC60F9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D+Est</w:t>
            </w:r>
          </w:p>
        </w:tc>
        <w:tc>
          <w:tcPr>
            <w:tcW w:w="2410" w:type="dxa"/>
            <w:shd w:val="clear" w:color="auto" w:fill="auto"/>
            <w:noWrap/>
            <w:vAlign w:val="bottom"/>
          </w:tcPr>
          <w:p w:rsidR="00E93C74" w:rsidRPr="003418B3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22 (-0.0064, 0.051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089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24, 0.042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22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11, 0.054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23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24, 0.049)</w:t>
            </w: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Pr="00EC60F9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Iso+Ex</w:t>
            </w:r>
          </w:p>
        </w:tc>
        <w:tc>
          <w:tcPr>
            <w:tcW w:w="2410" w:type="dxa"/>
            <w:shd w:val="clear" w:color="auto" w:fill="auto"/>
            <w:noWrap/>
            <w:vAlign w:val="bottom"/>
          </w:tcPr>
          <w:p w:rsidR="00E93C74" w:rsidRPr="003418B3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 w:hint="eastAsia"/>
                <w:kern w:val="0"/>
                <w:sz w:val="22"/>
              </w:rPr>
              <w:t>-0.048 (-0.072, -0.024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53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0.096, 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10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5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0.075, 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24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46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0.069, 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22)</w:t>
            </w: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45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0.071, 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17)</w:t>
            </w: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Default="00E93C74" w:rsidP="00596FF4">
            <w:pPr>
              <w:rPr>
                <w:rFonts w:ascii="等线" w:eastAsia="等线" w:hAnsi="等线"/>
                <w:b/>
                <w:bCs/>
                <w:color w:val="00000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b/>
                <w:bCs/>
                <w:kern w:val="0"/>
                <w:sz w:val="22"/>
              </w:rPr>
              <w:t>Compared with Iso</w:t>
            </w:r>
          </w:p>
        </w:tc>
        <w:tc>
          <w:tcPr>
            <w:tcW w:w="2410" w:type="dxa"/>
            <w:shd w:val="clear" w:color="auto" w:fill="auto"/>
            <w:noWrap/>
          </w:tcPr>
          <w:p w:rsidR="00E93C74" w:rsidRPr="001B7C7D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Default="00E93C74" w:rsidP="00596FF4">
            <w:pPr>
              <w:widowControl/>
              <w:jc w:val="left"/>
              <w:rPr>
                <w:rFonts w:ascii="等线" w:eastAsia="等线" w:hAnsi="等线" w:hint="eastAsia"/>
                <w:color w:val="00000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Iso+Ex</w:t>
            </w:r>
          </w:p>
        </w:tc>
        <w:tc>
          <w:tcPr>
            <w:tcW w:w="2410" w:type="dxa"/>
            <w:shd w:val="clear" w:color="auto" w:fill="auto"/>
            <w:noWrap/>
          </w:tcPr>
          <w:p w:rsidR="00E93C74" w:rsidRPr="001B7C7D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-0.0012 (-0.027, 0.025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16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63, 0.032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1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28, 0.026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14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27, 0.024)</w:t>
            </w: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0043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30, 0.029)</w:t>
            </w: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Default="00E93C74" w:rsidP="00596FF4">
            <w:pPr>
              <w:rPr>
                <w:rFonts w:ascii="等线" w:eastAsia="等线" w:hAnsi="等线" w:hint="eastAsia"/>
                <w:b/>
                <w:bCs/>
                <w:color w:val="00000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b/>
                <w:bCs/>
                <w:kern w:val="0"/>
                <w:sz w:val="22"/>
              </w:rPr>
              <w:t>Compared with Ex</w:t>
            </w:r>
          </w:p>
        </w:tc>
        <w:tc>
          <w:tcPr>
            <w:tcW w:w="2410" w:type="dxa"/>
            <w:shd w:val="clear" w:color="auto" w:fill="auto"/>
            <w:noWrap/>
          </w:tcPr>
          <w:p w:rsidR="00E93C74" w:rsidRPr="001B7C7D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Default="00E93C74" w:rsidP="00596FF4">
            <w:pPr>
              <w:widowControl/>
              <w:jc w:val="left"/>
              <w:rPr>
                <w:rFonts w:ascii="等线" w:eastAsia="等线" w:hAnsi="等线" w:hint="eastAsia"/>
                <w:color w:val="00000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Ca+Ex</w:t>
            </w:r>
          </w:p>
        </w:tc>
        <w:tc>
          <w:tcPr>
            <w:tcW w:w="2410" w:type="dxa"/>
            <w:shd w:val="clear" w:color="auto" w:fill="auto"/>
            <w:noWrap/>
          </w:tcPr>
          <w:p w:rsidR="00E93C74" w:rsidRPr="001B7C7D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-0.0037 (-0.030, 0.023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2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57, 0.018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44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33, 0.024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1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25, 0.022)</w:t>
            </w:r>
          </w:p>
        </w:tc>
        <w:tc>
          <w:tcPr>
            <w:tcW w:w="2551" w:type="dxa"/>
          </w:tcPr>
          <w:p w:rsidR="00E93C74" w:rsidRDefault="00E93C74" w:rsidP="00596FF4">
            <w:pPr>
              <w:widowControl/>
              <w:jc w:val="left"/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E93C74" w:rsidRPr="00EA1E8A" w:rsidTr="00596FF4">
        <w:trPr>
          <w:trHeight w:val="276"/>
        </w:trPr>
        <w:tc>
          <w:tcPr>
            <w:tcW w:w="4962" w:type="dxa"/>
            <w:gridSpan w:val="2"/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>Compared with Ca+D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1" w:type="dxa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</w:tcPr>
          <w:p w:rsidR="00E93C74" w:rsidRPr="00EC60F9" w:rsidRDefault="00E93C74" w:rsidP="00596FF4">
            <w:pPr>
              <w:widowControl/>
              <w:jc w:val="left"/>
              <w:rPr>
                <w:rFonts w:ascii="等线" w:eastAsia="等线" w:hAnsi="等线" w:hint="eastAsia"/>
                <w:color w:val="000000"/>
                <w:sz w:val="22"/>
              </w:rPr>
            </w:pPr>
            <w:r w:rsidRPr="00EC60F9">
              <w:rPr>
                <w:rFonts w:ascii="Times New Roman" w:eastAsia="等线" w:hAnsi="Times New Roman" w:cs="Times New Roman" w:hint="eastAsia"/>
                <w:kern w:val="0"/>
                <w:sz w:val="22"/>
              </w:rPr>
              <w:t>Ca+K</w:t>
            </w:r>
          </w:p>
        </w:tc>
        <w:tc>
          <w:tcPr>
            <w:tcW w:w="2410" w:type="dxa"/>
            <w:shd w:val="clear" w:color="auto" w:fill="auto"/>
            <w:noWrap/>
          </w:tcPr>
          <w:p w:rsidR="00E93C74" w:rsidRPr="001B7C7D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-0.0047 (-0.030, 0.02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08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4A30F7">
              <w:rPr>
                <w:rFonts w:ascii="Times New Roman" w:eastAsia="等线" w:hAnsi="Times New Roman" w:cs="Times New Roman"/>
                <w:kern w:val="0"/>
                <w:sz w:val="22"/>
              </w:rPr>
              <w:t>0.045, 0.027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049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418B3">
              <w:rPr>
                <w:rFonts w:ascii="Times New Roman" w:eastAsia="等线" w:hAnsi="Times New Roman" w:cs="Times New Roman"/>
                <w:kern w:val="0"/>
                <w:sz w:val="22"/>
              </w:rPr>
              <w:t>0.029, 0.02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04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36A7C">
              <w:rPr>
                <w:rFonts w:ascii="Times New Roman" w:eastAsia="等线" w:hAnsi="Times New Roman" w:cs="Times New Roman"/>
                <w:kern w:val="0"/>
                <w:sz w:val="22"/>
              </w:rPr>
              <w:t>0.033, 0.023)</w:t>
            </w:r>
          </w:p>
        </w:tc>
        <w:tc>
          <w:tcPr>
            <w:tcW w:w="2551" w:type="dxa"/>
          </w:tcPr>
          <w:p w:rsidR="00E93C74" w:rsidRPr="00300399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04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D0387">
              <w:rPr>
                <w:rFonts w:ascii="Times New Roman" w:eastAsia="等线" w:hAnsi="Times New Roman" w:cs="Times New Roman"/>
                <w:kern w:val="0"/>
                <w:sz w:val="22"/>
              </w:rPr>
              <w:t>0.032, 0.022)</w:t>
            </w: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D+K</w:t>
            </w:r>
          </w:p>
        </w:tc>
        <w:tc>
          <w:tcPr>
            <w:tcW w:w="2410" w:type="dxa"/>
            <w:shd w:val="clear" w:color="auto" w:fill="auto"/>
            <w:noWrap/>
          </w:tcPr>
          <w:p w:rsidR="00E93C74" w:rsidRPr="00EA1E8A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01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38, 0.041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4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70, 0.079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19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35, 0.039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18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43, 0.046)</w:t>
            </w:r>
          </w:p>
        </w:tc>
        <w:tc>
          <w:tcPr>
            <w:tcW w:w="2551" w:type="dxa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016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40, 0.043)</w:t>
            </w: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D+Ex</w:t>
            </w:r>
          </w:p>
        </w:tc>
        <w:tc>
          <w:tcPr>
            <w:tcW w:w="2410" w:type="dxa"/>
            <w:shd w:val="clear" w:color="auto" w:fill="auto"/>
            <w:noWrap/>
          </w:tcPr>
          <w:p w:rsidR="00E93C74" w:rsidRPr="00EA1E8A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28 (0.0044, 0.053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36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14, 0.075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25 (0.00040, 0.050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40 (0.016, 0.064)</w:t>
            </w:r>
          </w:p>
        </w:tc>
        <w:tc>
          <w:tcPr>
            <w:tcW w:w="2551" w:type="dxa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18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093, 0.045)</w:t>
            </w:r>
          </w:p>
        </w:tc>
      </w:tr>
      <w:tr w:rsidR="00E93C74" w:rsidRPr="00EA1E8A" w:rsidTr="00596FF4">
        <w:trPr>
          <w:trHeight w:val="276"/>
        </w:trPr>
        <w:tc>
          <w:tcPr>
            <w:tcW w:w="4962" w:type="dxa"/>
            <w:gridSpan w:val="2"/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  <w:t>Compared with Ca+D+Ex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1" w:type="dxa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a+D+Iso+Ex</w:t>
            </w:r>
          </w:p>
        </w:tc>
        <w:tc>
          <w:tcPr>
            <w:tcW w:w="2410" w:type="dxa"/>
            <w:shd w:val="clear" w:color="auto" w:fill="auto"/>
            <w:noWrap/>
          </w:tcPr>
          <w:p w:rsidR="00E93C74" w:rsidRPr="00EA1E8A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04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1B7C7D">
              <w:rPr>
                <w:rFonts w:ascii="Times New Roman" w:eastAsia="等线" w:hAnsi="Times New Roman" w:cs="Times New Roman"/>
                <w:kern w:val="0"/>
                <w:sz w:val="22"/>
              </w:rPr>
              <w:t>0.037, 0.029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25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51, 0.046)</w:t>
            </w:r>
          </w:p>
        </w:tc>
        <w:tc>
          <w:tcPr>
            <w:tcW w:w="2552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4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35, 0.027)</w:t>
            </w:r>
          </w:p>
        </w:tc>
        <w:tc>
          <w:tcPr>
            <w:tcW w:w="2551" w:type="dxa"/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039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943F25">
              <w:rPr>
                <w:rFonts w:ascii="Times New Roman" w:eastAsia="等线" w:hAnsi="Times New Roman" w:cs="Times New Roman"/>
                <w:kern w:val="0"/>
                <w:sz w:val="22"/>
              </w:rPr>
              <w:t>0.043, 0.035)</w:t>
            </w:r>
          </w:p>
        </w:tc>
        <w:tc>
          <w:tcPr>
            <w:tcW w:w="2551" w:type="dxa"/>
          </w:tcPr>
          <w:p w:rsidR="00E93C74" w:rsidRPr="00943F2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04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300399">
              <w:rPr>
                <w:rFonts w:ascii="Times New Roman" w:eastAsia="等线" w:hAnsi="Times New Roman" w:cs="Times New Roman"/>
                <w:kern w:val="0"/>
                <w:sz w:val="22"/>
              </w:rPr>
              <w:t>0.040, 0.032)</w:t>
            </w:r>
          </w:p>
        </w:tc>
      </w:tr>
    </w:tbl>
    <w:p w:rsidR="00E93C74" w:rsidRPr="00EA1E8A" w:rsidRDefault="00E93C74" w:rsidP="00E93C74">
      <w:pPr>
        <w:widowControl/>
        <w:jc w:val="left"/>
        <w:rPr>
          <w:rFonts w:ascii="Times New Roman" w:hAnsi="Times New Roman" w:cs="Times New Roman"/>
        </w:rPr>
      </w:pPr>
    </w:p>
    <w:p w:rsidR="00B16B90" w:rsidRPr="00EA1E8A" w:rsidRDefault="00E93C74" w:rsidP="00E93C74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>Abbreviations: Ca=calcium; D=vitamin D; Est=estrogen; Ex=exercise; K=vitamin K; Iso=</w:t>
      </w:r>
      <w:r w:rsidRPr="00EA1E8A">
        <w:rPr>
          <w:rFonts w:ascii="Times New Roman" w:hAnsi="Times New Roman" w:cs="Times New Roman"/>
        </w:rPr>
        <w:t xml:space="preserve"> </w:t>
      </w:r>
      <w:r w:rsidRPr="00EA1E8A">
        <w:rPr>
          <w:rFonts w:ascii="Times New Roman" w:hAnsi="Times New Roman" w:cs="Times New Roman"/>
          <w:szCs w:val="21"/>
        </w:rPr>
        <w:t>isoflavone</w:t>
      </w:r>
      <w:r w:rsidRPr="00EA1E8A">
        <w:rPr>
          <w:rFonts w:ascii="Times New Roman" w:eastAsia="等线" w:hAnsi="Times New Roman" w:cs="Times New Roman"/>
          <w:kern w:val="0"/>
          <w:sz w:val="22"/>
        </w:rPr>
        <w:t>.</w:t>
      </w:r>
      <w:r w:rsidR="00B16B90" w:rsidRPr="00EA1E8A">
        <w:rPr>
          <w:rFonts w:ascii="Times New Roman" w:hAnsi="Times New Roman" w:cs="Times New Roman"/>
        </w:rPr>
        <w:br w:type="page"/>
      </w:r>
    </w:p>
    <w:p w:rsidR="00B16B90" w:rsidRPr="00EA1E8A" w:rsidRDefault="00E44857" w:rsidP="00B16B90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 xml:space="preserve">eTable </w:t>
      </w:r>
      <w:r w:rsidR="003E7953">
        <w:rPr>
          <w:rFonts w:ascii="Times New Roman" w:hAnsi="Times New Roman" w:cs="Times New Roman"/>
          <w:b/>
          <w:szCs w:val="21"/>
        </w:rPr>
        <w:t>9</w:t>
      </w:r>
      <w:r w:rsidRPr="00EA1E8A">
        <w:rPr>
          <w:rFonts w:ascii="Times New Roman" w:hAnsi="Times New Roman" w:cs="Times New Roman"/>
          <w:b/>
          <w:szCs w:val="21"/>
        </w:rPr>
        <w:t>.</w:t>
      </w:r>
      <w:r w:rsidR="00D37939" w:rsidRPr="00EA1E8A">
        <w:rPr>
          <w:rFonts w:ascii="Times New Roman" w:hAnsi="Times New Roman" w:cs="Times New Roman"/>
          <w:b/>
          <w:szCs w:val="21"/>
        </w:rPr>
        <w:t xml:space="preserve"> </w:t>
      </w:r>
      <w:r w:rsidR="00D37939" w:rsidRPr="00EA1E8A">
        <w:rPr>
          <w:rFonts w:ascii="Times New Roman" w:hAnsi="Times New Roman" w:cs="Times New Roman"/>
        </w:rPr>
        <w:t>Effect size in sensitivity analysis in FN BMD</w:t>
      </w:r>
    </w:p>
    <w:tbl>
      <w:tblPr>
        <w:tblW w:w="15026" w:type="dxa"/>
        <w:tblLook w:val="04A0" w:firstRow="1" w:lastRow="0" w:firstColumn="1" w:lastColumn="0" w:noHBand="0" w:noVBand="1"/>
      </w:tblPr>
      <w:tblGrid>
        <w:gridCol w:w="2410"/>
        <w:gridCol w:w="2552"/>
        <w:gridCol w:w="2551"/>
        <w:gridCol w:w="2552"/>
        <w:gridCol w:w="2551"/>
        <w:gridCol w:w="2410"/>
      </w:tblGrid>
      <w:tr w:rsidR="00300399" w:rsidRPr="00EA1E8A" w:rsidTr="00E962C1">
        <w:trPr>
          <w:trHeight w:val="276"/>
        </w:trPr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CD7FDA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206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CD7FD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Mean Difference </w:t>
            </w:r>
            <w:r w:rsidR="00470C6C" w:rsidRPr="00D66C54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(g/cm</w:t>
            </w:r>
            <w:r w:rsidR="00470C6C" w:rsidRPr="00D66C54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  <w:vertAlign w:val="superscript"/>
              </w:rPr>
              <w:t>2</w:t>
            </w:r>
            <w:r w:rsidR="00470C6C" w:rsidRPr="00D66C54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, 95% C</w:t>
            </w:r>
            <w:r w:rsidR="00470C6C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r</w:t>
            </w:r>
            <w:r w:rsidR="00470C6C" w:rsidRPr="00D66C54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I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00399" w:rsidRPr="00EA1E8A" w:rsidRDefault="00300399" w:rsidP="00CD7FDA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940F8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940F8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rimary analysis</w:t>
            </w:r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940F8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adjusted for intervention duration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940F8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using minimal</w:t>
            </w:r>
          </w:p>
          <w:p w:rsidR="00300399" w:rsidRPr="00EA1E8A" w:rsidRDefault="00300399" w:rsidP="00940F8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orrelation value</w:t>
            </w:r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940F8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using maximal</w:t>
            </w:r>
          </w:p>
          <w:p w:rsidR="00300399" w:rsidRPr="00EA1E8A" w:rsidRDefault="00300399" w:rsidP="00940F8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orrelation value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00399" w:rsidRPr="00EA1E8A" w:rsidRDefault="00300399" w:rsidP="00940F81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Analysis using 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studies 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with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 sample size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≥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1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5</w:t>
            </w:r>
          </w:p>
        </w:tc>
      </w:tr>
      <w:tr w:rsidR="00300399" w:rsidRPr="00EA1E8A" w:rsidTr="00E962C1">
        <w:trPr>
          <w:trHeight w:val="276"/>
        </w:trPr>
        <w:tc>
          <w:tcPr>
            <w:tcW w:w="7513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b/>
                <w:bCs/>
                <w:szCs w:val="21"/>
              </w:rPr>
              <w:t>Compared with No Treatment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C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widowControl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D3CD0">
              <w:rPr>
                <w:rFonts w:ascii="Times New Roman" w:eastAsia="等线" w:hAnsi="Times New Roman" w:cs="Times New Roman"/>
                <w:kern w:val="0"/>
                <w:sz w:val="22"/>
              </w:rPr>
              <w:t>0.031 (0.0058, 0.058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33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13, 0.081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31 (0.0036, 0.058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33 (0.0090, 0.057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A407D5" w:rsidRDefault="00855E7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55E7F">
              <w:rPr>
                <w:rFonts w:ascii="Times New Roman" w:eastAsia="等线" w:hAnsi="Times New Roman" w:cs="Times New Roman"/>
                <w:kern w:val="0"/>
                <w:sz w:val="22"/>
              </w:rPr>
              <w:t>0.015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855E7F">
              <w:rPr>
                <w:rFonts w:ascii="Times New Roman" w:eastAsia="等线" w:hAnsi="Times New Roman" w:cs="Times New Roman"/>
                <w:kern w:val="0"/>
                <w:sz w:val="22"/>
              </w:rPr>
              <w:t>0.0027, 0.033)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D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D3CD0">
              <w:rPr>
                <w:rFonts w:ascii="Times New Roman" w:eastAsia="等线" w:hAnsi="Times New Roman" w:cs="Times New Roman"/>
                <w:kern w:val="0"/>
                <w:sz w:val="22"/>
              </w:rPr>
              <w:t>0.023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CD3CD0">
              <w:rPr>
                <w:rFonts w:ascii="Times New Roman" w:eastAsia="等线" w:hAnsi="Times New Roman" w:cs="Times New Roman"/>
                <w:kern w:val="0"/>
                <w:sz w:val="22"/>
              </w:rPr>
              <w:t>0.0042, 0.050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25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25, 0.076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2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063, 0.050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24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017, 0.050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A407D5" w:rsidRDefault="00855E7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55E7F">
              <w:rPr>
                <w:rFonts w:ascii="Times New Roman" w:eastAsia="等线" w:hAnsi="Times New Roman" w:cs="Times New Roman"/>
                <w:kern w:val="0"/>
                <w:sz w:val="22"/>
              </w:rPr>
              <w:t>0.0074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855E7F">
              <w:rPr>
                <w:rFonts w:ascii="Times New Roman" w:eastAsia="等线" w:hAnsi="Times New Roman" w:cs="Times New Roman"/>
                <w:kern w:val="0"/>
                <w:sz w:val="22"/>
              </w:rPr>
              <w:t>0.012, 0.027)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Est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D3CD0">
              <w:rPr>
                <w:rFonts w:ascii="Times New Roman" w:eastAsia="等线" w:hAnsi="Times New Roman" w:cs="Times New Roman"/>
                <w:kern w:val="0"/>
                <w:sz w:val="22"/>
              </w:rPr>
              <w:t>0.03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CD3CD0">
              <w:rPr>
                <w:rFonts w:ascii="Times New Roman" w:eastAsia="等线" w:hAnsi="Times New Roman" w:cs="Times New Roman"/>
                <w:kern w:val="0"/>
                <w:sz w:val="22"/>
              </w:rPr>
              <w:t>0.00043, 0.065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38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21, 0.098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3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023, 0.066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33 (0.0021, 0.064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A407D5" w:rsidRDefault="00855E7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Iso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D3CD0">
              <w:rPr>
                <w:rFonts w:ascii="Times New Roman" w:eastAsia="等线" w:hAnsi="Times New Roman" w:cs="Times New Roman"/>
                <w:kern w:val="0"/>
                <w:sz w:val="22"/>
              </w:rPr>
              <w:t>0.017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CD3CD0">
              <w:rPr>
                <w:rFonts w:ascii="Times New Roman" w:eastAsia="等线" w:hAnsi="Times New Roman" w:cs="Times New Roman"/>
                <w:kern w:val="0"/>
                <w:sz w:val="22"/>
              </w:rPr>
              <w:t>0.027, 0.061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2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58, 0.10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16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30, 0.062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19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24, 0.061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A407D5" w:rsidRDefault="00855E7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Ex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D3CD0">
              <w:rPr>
                <w:rFonts w:ascii="Times New Roman" w:eastAsia="等线" w:hAnsi="Times New Roman" w:cs="Times New Roman"/>
                <w:kern w:val="0"/>
                <w:sz w:val="22"/>
              </w:rPr>
              <w:t>0.028 (0.014, 0.042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39 (0.014, 0.066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29 (0.015, 0.043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27 (0.014, 0.040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A407D5" w:rsidRDefault="00855E7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55E7F">
              <w:rPr>
                <w:rFonts w:ascii="Times New Roman" w:eastAsia="等线" w:hAnsi="Times New Roman" w:cs="Times New Roman"/>
                <w:kern w:val="0"/>
                <w:sz w:val="22"/>
              </w:rPr>
              <w:t>0.018 (0.0090, 0.027)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Ca+D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D3CD0">
              <w:rPr>
                <w:rFonts w:ascii="Times New Roman" w:eastAsia="等线" w:hAnsi="Times New Roman" w:cs="Times New Roman"/>
                <w:kern w:val="0"/>
                <w:sz w:val="22"/>
              </w:rPr>
              <w:t>0.020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CD3CD0">
              <w:rPr>
                <w:rFonts w:ascii="Times New Roman" w:eastAsia="等线" w:hAnsi="Times New Roman" w:cs="Times New Roman"/>
                <w:kern w:val="0"/>
                <w:sz w:val="22"/>
              </w:rPr>
              <w:t>0.0042, 0.045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25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19, 0.070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19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056, 0.044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2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013, 0.045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A407D5" w:rsidRDefault="00855E7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55E7F">
              <w:rPr>
                <w:rFonts w:ascii="Times New Roman" w:eastAsia="等线" w:hAnsi="Times New Roman" w:cs="Times New Roman"/>
                <w:kern w:val="0"/>
                <w:sz w:val="22"/>
              </w:rPr>
              <w:t>0.0065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855E7F">
              <w:rPr>
                <w:rFonts w:ascii="Times New Roman" w:eastAsia="等线" w:hAnsi="Times New Roman" w:cs="Times New Roman"/>
                <w:kern w:val="0"/>
                <w:sz w:val="22"/>
              </w:rPr>
              <w:t>0.0083, 0.022)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D+Est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D3CD0">
              <w:rPr>
                <w:rFonts w:ascii="Times New Roman" w:eastAsia="等线" w:hAnsi="Times New Roman" w:cs="Times New Roman"/>
                <w:kern w:val="0"/>
                <w:sz w:val="22"/>
              </w:rPr>
              <w:t>0.050 (0.0080, 0.092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46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32, 0.13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49 (0.0053, 0.093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50 (0.0098, 0.091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A407D5" w:rsidRDefault="00F91CC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59 (0.021, 0.097)</w:t>
            </w:r>
          </w:p>
        </w:tc>
      </w:tr>
      <w:tr w:rsidR="00300399" w:rsidRPr="00EA1E8A" w:rsidTr="00E962C1">
        <w:trPr>
          <w:trHeight w:val="276"/>
        </w:trPr>
        <w:tc>
          <w:tcPr>
            <w:tcW w:w="49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b/>
                <w:bCs/>
                <w:sz w:val="22"/>
              </w:rPr>
              <w:t>Compared with Placebo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C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13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062, 0.032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048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30, 0.040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13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062, 0.033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1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064, 0.030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8930AE" w:rsidRDefault="00F91CC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15 (0.0041, 0.026)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D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040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22, 0.029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041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52, 0.043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044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22, 0.031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031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22, 0.028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8930AE" w:rsidRDefault="00F91CC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07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079, 0.023)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K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14215E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049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46, 0.036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036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81, 0.074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046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46, 0.037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052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46, 0.035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8930AE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F91CCF"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02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F91CCF"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24, 0.020)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Est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14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20, 0.047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093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53, 0.070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15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21, 0.050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1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21, 0.044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8930AE" w:rsidRDefault="00F91CC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068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27, 0.041)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sz w:val="22"/>
              </w:rPr>
              <w:t>Iso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14215E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01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44, 0.041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064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84, 0.070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013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45, 0.043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02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44, 0.038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8930AE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F91CCF"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036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F91CCF"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32, 0.025)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Ex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096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17, 0.036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098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38, 0.058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1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16, 0.039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055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19, 0.030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8930AE" w:rsidRDefault="00855E7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Ca+D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01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21, 0.023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034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44, 0.037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016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21, 0.024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0025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21, 0.021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8930AE" w:rsidRDefault="00F91CC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064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060, 0.019)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Ca+Ex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29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0093, 0.060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25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29, 0.080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28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039, 0.060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bookmarkStart w:id="80" w:name="_GoBack"/>
            <w:bookmarkEnd w:id="80"/>
            <w:r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31 (0.0040, 0.059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8930AE" w:rsidRDefault="00F91CC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21 (0.0016, 0.040)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Iso+Ex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14215E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12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53, 0.029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18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88, 0.052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11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54, 0.030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12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52, 0.027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8930AE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F91CCF"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082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F91CCF"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35, 0.017)</w:t>
            </w:r>
          </w:p>
        </w:tc>
      </w:tr>
      <w:tr w:rsidR="00300399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Ca+D+K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300399" w:rsidRPr="00EA1E8A" w:rsidRDefault="00300399" w:rsidP="00E35098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0062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DB2CC8">
              <w:rPr>
                <w:rFonts w:ascii="Times New Roman" w:eastAsia="等线" w:hAnsi="Times New Roman" w:cs="Times New Roman"/>
                <w:kern w:val="0"/>
                <w:sz w:val="22"/>
              </w:rPr>
              <w:t>0.037, 0.038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029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15613E">
              <w:rPr>
                <w:rFonts w:ascii="Times New Roman" w:eastAsia="等线" w:hAnsi="Times New Roman" w:cs="Times New Roman"/>
                <w:kern w:val="0"/>
                <w:sz w:val="22"/>
              </w:rPr>
              <w:t>0.072, 0.066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300399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0090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3518B">
              <w:rPr>
                <w:rFonts w:ascii="Times New Roman" w:eastAsia="等线" w:hAnsi="Times New Roman" w:cs="Times New Roman"/>
                <w:kern w:val="0"/>
                <w:sz w:val="22"/>
              </w:rPr>
              <w:t>0.036, 0.038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300399" w:rsidRPr="00EA1E8A" w:rsidRDefault="0014215E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7.7e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5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300399" w:rsidRPr="008930AE">
              <w:rPr>
                <w:rFonts w:ascii="Times New Roman" w:eastAsia="等线" w:hAnsi="Times New Roman" w:cs="Times New Roman"/>
                <w:kern w:val="0"/>
                <w:sz w:val="22"/>
              </w:rPr>
              <w:t>0.037, 0.037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300399" w:rsidRPr="008930AE" w:rsidRDefault="00F91CCF" w:rsidP="00E350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038 (</w:t>
            </w:r>
            <w:r w:rsidR="0014215E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16, 0.024)</w:t>
            </w:r>
          </w:p>
        </w:tc>
      </w:tr>
      <w:tr w:rsidR="0069368B" w:rsidRPr="00EA1E8A" w:rsidTr="005339A7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9368B" w:rsidRDefault="0069368B" w:rsidP="0069368B">
            <w:pPr>
              <w:widowControl/>
              <w:jc w:val="left"/>
              <w:rPr>
                <w:rFonts w:ascii="等线" w:eastAsia="等线" w:hAnsi="等线"/>
                <w:b/>
                <w:bCs/>
                <w:color w:val="000000"/>
                <w:sz w:val="22"/>
              </w:rPr>
            </w:pPr>
            <w:r w:rsidRPr="005339A7">
              <w:rPr>
                <w:rFonts w:ascii="Times New Roman" w:eastAsia="等线" w:hAnsi="Times New Roman" w:cs="Times New Roman" w:hint="eastAsia"/>
                <w:b/>
                <w:bCs/>
                <w:sz w:val="22"/>
              </w:rPr>
              <w:t>Compared with C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9368B" w:rsidRPr="00DB2CC8" w:rsidRDefault="0069368B" w:rsidP="0069368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9368B" w:rsidRPr="0015613E" w:rsidRDefault="0069368B" w:rsidP="0069368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9368B" w:rsidRPr="00B3518B" w:rsidRDefault="0069368B" w:rsidP="0069368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9368B" w:rsidRPr="008930AE" w:rsidRDefault="0069368B" w:rsidP="0069368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69368B" w:rsidRPr="00F91CCF" w:rsidRDefault="0069368B" w:rsidP="0069368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</w:tr>
      <w:tr w:rsidR="00BE7FC1" w:rsidRPr="00EA1E8A" w:rsidTr="007E52FF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E7FC1" w:rsidRPr="005339A7" w:rsidRDefault="00BE7FC1" w:rsidP="00BE7FC1">
            <w:pPr>
              <w:rPr>
                <w:rFonts w:ascii="Times New Roman" w:eastAsia="等线" w:hAnsi="Times New Roman" w:cs="Times New Roman" w:hint="eastAsia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D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BE7FC1" w:rsidRPr="00BE7FC1" w:rsidRDefault="00BE7FC1" w:rsidP="00BE7FC1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-0.0089 (-0.037, 0.019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15613E" w:rsidRDefault="002D38EF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BE7FC1"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09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BE7FC1"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61, 0.042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B3518B" w:rsidRDefault="002D38EF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C97D91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09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C97D91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38, 0.020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8930AE" w:rsidRDefault="002D38EF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AB5927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85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AB5927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35, 0.018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BE7FC1" w:rsidRPr="00F91CCF" w:rsidRDefault="00AB5927" w:rsidP="00AB5927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79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24, 0.0091)</w:t>
            </w:r>
          </w:p>
        </w:tc>
      </w:tr>
      <w:tr w:rsidR="00BE7FC1" w:rsidRPr="00EA1E8A" w:rsidTr="007E52FF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E7FC1" w:rsidRPr="005339A7" w:rsidRDefault="00BE7FC1" w:rsidP="00BE7FC1">
            <w:pPr>
              <w:rPr>
                <w:rFonts w:ascii="Times New Roman" w:eastAsia="等线" w:hAnsi="Times New Roman" w:cs="Times New Roman" w:hint="eastAsia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Ex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BE7FC1" w:rsidRPr="00BE7FC1" w:rsidRDefault="00BE7FC1" w:rsidP="00BE7FC1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-0.0033 (-0.031, 0.024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15613E" w:rsidRDefault="00BE7FC1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051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44, 0.055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B3518B" w:rsidRDefault="002D38EF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C97D91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018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C97D91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31, 0.027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8930AE" w:rsidRDefault="002D38EF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AB5927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61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AB5927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31, 0.019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BE7FC1" w:rsidRPr="00F91CCF" w:rsidRDefault="00AB5927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BE7FC1" w:rsidRPr="00EA1E8A" w:rsidTr="007E52FF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E7FC1" w:rsidRPr="005339A7" w:rsidRDefault="00BE7FC1" w:rsidP="00BE7FC1">
            <w:pPr>
              <w:rPr>
                <w:rFonts w:ascii="Times New Roman" w:eastAsia="等线" w:hAnsi="Times New Roman" w:cs="Times New Roman" w:hint="eastAsia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Ca+D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BE7FC1" w:rsidRPr="00BE7FC1" w:rsidRDefault="00BE7FC1" w:rsidP="00BE7FC1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-0.012 (-0.034, 0.011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15613E" w:rsidRDefault="002D38EF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BE7FC1"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081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BE7FC1"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50, 0.033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B3518B" w:rsidRDefault="002D38EF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C97D91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12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C97D91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35, 0.011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8930AE" w:rsidRDefault="002D38EF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AB5927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11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AB5927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33, 0.010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BE7FC1" w:rsidRPr="00F91CCF" w:rsidRDefault="00AB5927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0.0087 (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22, 0.0042)</w:t>
            </w:r>
          </w:p>
        </w:tc>
      </w:tr>
      <w:tr w:rsidR="00BE7FC1" w:rsidRPr="00EA1E8A" w:rsidTr="007E52FF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E7FC1" w:rsidRPr="005339A7" w:rsidRDefault="00BE7FC1" w:rsidP="00BE7FC1">
            <w:pPr>
              <w:rPr>
                <w:rFonts w:ascii="Times New Roman" w:eastAsia="等线" w:hAnsi="Times New Roman" w:cs="Times New Roman" w:hint="eastAsia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Ca+Ex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BE7FC1" w:rsidRPr="00BE7FC1" w:rsidRDefault="00BE7FC1" w:rsidP="00BE7FC1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16 (-0.012, 0.045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15613E" w:rsidRDefault="00BE7FC1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20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30, 0.071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B3518B" w:rsidRDefault="00C97D91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14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15, 0.044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8930AE" w:rsidRDefault="00AB5927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20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59, 0.046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BE7FC1" w:rsidRPr="00F91CCF" w:rsidRDefault="00AB5927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58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12, 0.024)</w:t>
            </w:r>
          </w:p>
        </w:tc>
      </w:tr>
      <w:tr w:rsidR="0069368B" w:rsidRPr="00EA1E8A" w:rsidTr="005339A7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9368B" w:rsidRDefault="0069368B" w:rsidP="0069368B">
            <w:pPr>
              <w:jc w:val="left"/>
              <w:rPr>
                <w:rFonts w:ascii="等线" w:eastAsia="等线" w:hAnsi="等线" w:hint="eastAsia"/>
                <w:b/>
                <w:bCs/>
                <w:color w:val="000000"/>
                <w:sz w:val="22"/>
              </w:rPr>
            </w:pPr>
            <w:r w:rsidRPr="005339A7">
              <w:rPr>
                <w:rFonts w:ascii="Times New Roman" w:eastAsia="等线" w:hAnsi="Times New Roman" w:cs="Times New Roman" w:hint="eastAsia"/>
                <w:b/>
                <w:bCs/>
                <w:sz w:val="22"/>
              </w:rPr>
              <w:t>Compared with D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9368B" w:rsidRPr="00DB2CC8" w:rsidRDefault="0069368B" w:rsidP="0069368B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9368B" w:rsidRPr="0015613E" w:rsidRDefault="0069368B" w:rsidP="0069368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9368B" w:rsidRPr="00B3518B" w:rsidRDefault="0069368B" w:rsidP="0069368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69368B" w:rsidRPr="008930AE" w:rsidRDefault="0069368B" w:rsidP="0069368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69368B" w:rsidRPr="00F91CCF" w:rsidRDefault="0069368B" w:rsidP="0069368B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</w:tr>
      <w:tr w:rsidR="00BE7FC1" w:rsidRPr="00EA1E8A" w:rsidTr="00E962C1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E7FC1" w:rsidRPr="005339A7" w:rsidRDefault="00BE7FC1" w:rsidP="00BE7FC1">
            <w:pPr>
              <w:rPr>
                <w:rFonts w:ascii="Times New Roman" w:eastAsia="等线" w:hAnsi="Times New Roman" w:cs="Times New Roman" w:hint="eastAsia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Est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E7FC1" w:rsidRPr="00BE7FC1" w:rsidRDefault="00BE7FC1" w:rsidP="00BE7FC1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097 (-0.026, 0.045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15613E" w:rsidRDefault="00BE7FC1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13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51, 0.077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B3518B" w:rsidRDefault="00C97D91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10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27, 0.047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BE7FC1" w:rsidRPr="008930AE" w:rsidRDefault="00AB5927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87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25, 0.042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BE7FC1" w:rsidRPr="00F91CCF" w:rsidRDefault="00AB5927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BE7FC1" w:rsidRPr="00EA1E8A" w:rsidTr="00E93C74">
        <w:trPr>
          <w:trHeight w:val="276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BE7FC1" w:rsidRPr="005339A7" w:rsidRDefault="00BE7FC1" w:rsidP="00BE7FC1">
            <w:pPr>
              <w:rPr>
                <w:rFonts w:ascii="Times New Roman" w:eastAsia="等线" w:hAnsi="Times New Roman" w:cs="Times New Roman" w:hint="eastAsia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Ca+D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BE7FC1" w:rsidRPr="00BE7FC1" w:rsidRDefault="00BE7FC1" w:rsidP="00BE7FC1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 w:hint="eastAsia"/>
                <w:kern w:val="0"/>
                <w:sz w:val="22"/>
              </w:rPr>
              <w:t>-0.0028 (-0.031, 0.026)</w:t>
            </w: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BE7FC1" w:rsidRPr="0015613E" w:rsidRDefault="00BE7FC1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0073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52, 0.053)</w:t>
            </w:r>
          </w:p>
        </w:tc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BE7FC1" w:rsidRPr="00B3518B" w:rsidRDefault="002D38EF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C97D91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028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C97D91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32, 0.026)</w:t>
            </w:r>
          </w:p>
        </w:tc>
        <w:tc>
          <w:tcPr>
            <w:tcW w:w="25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BE7FC1" w:rsidRPr="008930AE" w:rsidRDefault="002D38EF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AB5927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29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AB5927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30, 0.025)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</w:tcPr>
          <w:p w:rsidR="00BE7FC1" w:rsidRPr="00F91CCF" w:rsidRDefault="00AB5927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0.00084 (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17, 0.015)</w:t>
            </w:r>
          </w:p>
        </w:tc>
      </w:tr>
      <w:tr w:rsidR="00BE7FC1" w:rsidRPr="00EA1E8A" w:rsidTr="00E93C7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E7FC1" w:rsidRPr="005339A7" w:rsidRDefault="00BE7FC1" w:rsidP="00BE7FC1">
            <w:pPr>
              <w:rPr>
                <w:rFonts w:ascii="Times New Roman" w:eastAsia="等线" w:hAnsi="Times New Roman" w:cs="Times New Roman" w:hint="eastAsia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D+Est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E7FC1" w:rsidRPr="00BE7FC1" w:rsidRDefault="00BE7FC1" w:rsidP="00BE7FC1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27 (-0.016, 0.070)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E7FC1" w:rsidRPr="0015613E" w:rsidRDefault="00BE7FC1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22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58, 0.10)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E7FC1" w:rsidRPr="00B3518B" w:rsidRDefault="00C97D91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28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17, 0.071)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BE7FC1" w:rsidRPr="008930AE" w:rsidRDefault="00AB5927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26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15, 0.067)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E7FC1" w:rsidRPr="00F91CCF" w:rsidRDefault="00AB5927" w:rsidP="00BE7F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</w:tbl>
    <w:p w:rsidR="00D37939" w:rsidRPr="00EA1E8A" w:rsidRDefault="00D37939" w:rsidP="00B16B90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>Abbreviations: Ca=calcium; D=vitamin D; Est=estrogen; Ex=exercise; K=vitamin K; Iso=</w:t>
      </w:r>
      <w:r w:rsidRPr="00EA1E8A">
        <w:rPr>
          <w:rFonts w:ascii="Times New Roman" w:hAnsi="Times New Roman" w:cs="Times New Roman"/>
        </w:rPr>
        <w:t xml:space="preserve"> </w:t>
      </w:r>
      <w:r w:rsidRPr="00EA1E8A">
        <w:rPr>
          <w:rFonts w:ascii="Times New Roman" w:hAnsi="Times New Roman" w:cs="Times New Roman"/>
          <w:szCs w:val="21"/>
        </w:rPr>
        <w:t>isoflavone</w:t>
      </w:r>
      <w:r w:rsidRPr="00EA1E8A">
        <w:rPr>
          <w:rFonts w:ascii="Times New Roman" w:eastAsia="等线" w:hAnsi="Times New Roman" w:cs="Times New Roman"/>
          <w:kern w:val="0"/>
          <w:sz w:val="22"/>
        </w:rPr>
        <w:t>.</w:t>
      </w:r>
    </w:p>
    <w:p w:rsidR="00E93C74" w:rsidRPr="00EA1E8A" w:rsidRDefault="00B16B90" w:rsidP="00E93C74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</w:rPr>
        <w:br w:type="page"/>
      </w:r>
      <w:r w:rsidR="00E93C74" w:rsidRPr="00EA1E8A">
        <w:rPr>
          <w:rFonts w:ascii="Times New Roman" w:hAnsi="Times New Roman" w:cs="Times New Roman"/>
          <w:b/>
          <w:szCs w:val="21"/>
        </w:rPr>
        <w:lastRenderedPageBreak/>
        <w:t xml:space="preserve">eTable </w:t>
      </w:r>
      <w:r w:rsidR="00E93C74">
        <w:rPr>
          <w:rFonts w:ascii="Times New Roman" w:hAnsi="Times New Roman" w:cs="Times New Roman"/>
          <w:b/>
          <w:szCs w:val="21"/>
        </w:rPr>
        <w:t>9</w:t>
      </w:r>
      <w:r w:rsidR="00E93C74" w:rsidRPr="00EA1E8A">
        <w:rPr>
          <w:rFonts w:ascii="Times New Roman" w:hAnsi="Times New Roman" w:cs="Times New Roman"/>
          <w:b/>
          <w:szCs w:val="21"/>
        </w:rPr>
        <w:t xml:space="preserve">. </w:t>
      </w:r>
      <w:r w:rsidR="00E93C74" w:rsidRPr="00EA1E8A">
        <w:rPr>
          <w:rFonts w:ascii="Times New Roman" w:hAnsi="Times New Roman" w:cs="Times New Roman"/>
        </w:rPr>
        <w:t>Effect size in sensitivity analysis in FN BMD</w:t>
      </w:r>
      <w:r w:rsidR="00E93C74">
        <w:rPr>
          <w:rFonts w:ascii="Times New Roman" w:hAnsi="Times New Roman" w:cs="Times New Roman"/>
        </w:rPr>
        <w:t xml:space="preserve"> (continued)</w:t>
      </w:r>
    </w:p>
    <w:tbl>
      <w:tblPr>
        <w:tblW w:w="15026" w:type="dxa"/>
        <w:tblLook w:val="04A0" w:firstRow="1" w:lastRow="0" w:firstColumn="1" w:lastColumn="0" w:noHBand="0" w:noVBand="1"/>
      </w:tblPr>
      <w:tblGrid>
        <w:gridCol w:w="2410"/>
        <w:gridCol w:w="2552"/>
        <w:gridCol w:w="2551"/>
        <w:gridCol w:w="2552"/>
        <w:gridCol w:w="2551"/>
        <w:gridCol w:w="2410"/>
      </w:tblGrid>
      <w:tr w:rsidR="00E93C74" w:rsidRPr="00EA1E8A" w:rsidTr="00596FF4">
        <w:trPr>
          <w:trHeight w:val="276"/>
        </w:trPr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0206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Mean Difference </w:t>
            </w:r>
            <w:r w:rsidRPr="00D66C54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(g/cm</w:t>
            </w:r>
            <w:r w:rsidRPr="00D66C54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  <w:vertAlign w:val="superscript"/>
              </w:rPr>
              <w:t>2</w:t>
            </w:r>
            <w:r w:rsidRPr="00D66C54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, 95% C</w:t>
            </w: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r</w:t>
            </w:r>
            <w:r w:rsidRPr="00D66C54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2"/>
              </w:rPr>
              <w:t>I)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Primary analysis</w:t>
            </w:r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adjusted for intervention duration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using minimal</w:t>
            </w:r>
          </w:p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orrelation value</w:t>
            </w:r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Analysis using maximal</w:t>
            </w:r>
          </w:p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>correlation value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93C74" w:rsidRPr="00EA1E8A" w:rsidRDefault="00E93C74" w:rsidP="00596FF4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Analysis using 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studies 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with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 xml:space="preserve"> sample size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≥</w:t>
            </w: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1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5</w:t>
            </w: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Default="00E93C74" w:rsidP="00596FF4">
            <w:pPr>
              <w:jc w:val="left"/>
              <w:rPr>
                <w:rFonts w:ascii="等线" w:eastAsia="等线" w:hAnsi="等线" w:hint="eastAsia"/>
                <w:b/>
                <w:bCs/>
                <w:color w:val="000000"/>
                <w:sz w:val="22"/>
              </w:rPr>
            </w:pPr>
            <w:r w:rsidRPr="005339A7">
              <w:rPr>
                <w:rFonts w:ascii="Times New Roman" w:eastAsia="等线" w:hAnsi="Times New Roman" w:cs="Times New Roman" w:hint="eastAsia"/>
                <w:b/>
                <w:bCs/>
                <w:sz w:val="22"/>
              </w:rPr>
              <w:t>Compared with K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DB2CC8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15613E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B3518B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8930AE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F91CCF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5339A7" w:rsidRDefault="00E93C74" w:rsidP="00596FF4">
            <w:pPr>
              <w:rPr>
                <w:rFonts w:ascii="Times New Roman" w:eastAsia="等线" w:hAnsi="Times New Roman" w:cs="Times New Roman" w:hint="eastAsia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Ca+D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BE7FC1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061 (-0.035, 0.047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15613E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2.9e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5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76, 0.077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B3518B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062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35, 0.047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8930AE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55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35, 0.046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F91CCF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85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14, 0.030)</w:t>
            </w: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5339A7" w:rsidRDefault="00E93C74" w:rsidP="00596FF4">
            <w:pPr>
              <w:rPr>
                <w:rFonts w:ascii="Times New Roman" w:eastAsia="等线" w:hAnsi="Times New Roman" w:cs="Times New Roman" w:hint="eastAsia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Ca+D+K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BE7FC1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054 (-0.039, 0.050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15613E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0047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83, 0.083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B3518B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055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39, 0.050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8930AE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53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39, 0.049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F91CCF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58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18, 0.030)</w:t>
            </w: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3C74" w:rsidRPr="00EA1E8A" w:rsidRDefault="00E93C74" w:rsidP="00596FF4">
            <w:pPr>
              <w:jc w:val="left"/>
              <w:rPr>
                <w:rFonts w:ascii="Times New Roman" w:eastAsia="等线" w:hAnsi="Times New Roman" w:cs="Times New Roman"/>
                <w:b/>
                <w:bCs/>
                <w:szCs w:val="21"/>
              </w:rPr>
            </w:pPr>
            <w:r w:rsidRPr="005339A7">
              <w:rPr>
                <w:rFonts w:ascii="Times New Roman" w:eastAsia="等线" w:hAnsi="Times New Roman" w:cs="Times New Roman"/>
                <w:b/>
                <w:bCs/>
                <w:sz w:val="22"/>
              </w:rPr>
              <w:t>Compared with Est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EA1E8A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3C74" w:rsidRPr="00EA1E8A" w:rsidRDefault="00E93C74" w:rsidP="00596FF4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Ca+Est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BE7FC1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30 (-0.041, 0.10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BE7FC1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11 (-0.11, 0.13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3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43, 0.10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3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39, 0.099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A407D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3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14, 0.075)</w:t>
            </w: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5339A7" w:rsidRDefault="00E93C74" w:rsidP="00596FF4">
            <w:pPr>
              <w:widowControl/>
              <w:rPr>
                <w:rFonts w:ascii="Times New Roman" w:eastAsia="等线" w:hAnsi="Times New Roman" w:cs="Times New Roman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D+Est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BE7FC1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17 (-0.027, 0.061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BE7FC1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083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73, 0.090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17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29, 0.063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17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25, 0.060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F91CCF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5339A7" w:rsidRDefault="00E93C74" w:rsidP="00596FF4">
            <w:pPr>
              <w:rPr>
                <w:rFonts w:ascii="Times New Roman" w:eastAsia="等线" w:hAnsi="Times New Roman" w:cs="Times New Roman" w:hint="eastAsia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Iso+Ex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BE7FC1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 w:hint="eastAsia"/>
                <w:kern w:val="0"/>
                <w:sz w:val="22"/>
              </w:rPr>
              <w:t>-0.025 (-0.073, 0.023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BE7FC1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2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11, 0.054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26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76, 0.024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24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71, 0.021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F91CCF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15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54, 0.024)</w:t>
            </w: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Default="00E93C74" w:rsidP="00596FF4">
            <w:pPr>
              <w:jc w:val="left"/>
              <w:rPr>
                <w:rFonts w:ascii="等线" w:eastAsia="等线" w:hAnsi="等线"/>
                <w:b/>
                <w:bCs/>
                <w:color w:val="000000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b/>
                <w:bCs/>
                <w:sz w:val="22"/>
              </w:rPr>
              <w:t>Compared with Iso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EE2ED3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BE7FC1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F91CCF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Default="00E93C74" w:rsidP="00596FF4">
            <w:pPr>
              <w:rPr>
                <w:rFonts w:ascii="等线" w:eastAsia="等线" w:hAnsi="等线" w:hint="eastAsia"/>
                <w:color w:val="000000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Iso+Ex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BE7FC1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 w:hint="eastAsia"/>
                <w:kern w:val="0"/>
                <w:sz w:val="22"/>
              </w:rPr>
              <w:t>-0.0099 (-0.057, 0.037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BE7FC1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11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96, 0.074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099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58, 0.038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9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56, 0.036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F91CCF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45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33, 0.024)</w:t>
            </w: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Default="00E93C74" w:rsidP="00596FF4">
            <w:pPr>
              <w:rPr>
                <w:rFonts w:ascii="等线" w:eastAsia="等线" w:hAnsi="等线" w:hint="eastAsia"/>
                <w:b/>
                <w:bCs/>
                <w:color w:val="000000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b/>
                <w:bCs/>
                <w:sz w:val="22"/>
              </w:rPr>
              <w:t>Compared with Ex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EE2ED3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BE7FC1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F91CCF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5339A7" w:rsidRDefault="00E93C74" w:rsidP="00596FF4">
            <w:pPr>
              <w:rPr>
                <w:rFonts w:ascii="Times New Roman" w:eastAsia="等线" w:hAnsi="Times New Roman" w:cs="Times New Roman" w:hint="eastAsia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Ca+D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BE7FC1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 w:hint="eastAsia"/>
                <w:kern w:val="0"/>
                <w:sz w:val="22"/>
              </w:rPr>
              <w:t>-0.0083 (-0.034, 0.017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BE7FC1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13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61, 0.034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1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37, 0.017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52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30, 0.019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F91CCF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11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28, 0.0052)</w:t>
            </w: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5339A7" w:rsidRDefault="00E93C74" w:rsidP="00596FF4">
            <w:pPr>
              <w:rPr>
                <w:rFonts w:ascii="Times New Roman" w:eastAsia="等线" w:hAnsi="Times New Roman" w:cs="Times New Roman" w:hint="eastAsia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Ca+Ex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BE7FC1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20 (-0.016, 0.056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BE7FC1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15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48, 0.079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16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22, 0.055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26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60, 0.058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F91CCF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kern w:val="0"/>
                <w:sz w:val="22"/>
              </w:rPr>
              <w:t>-</w:t>
            </w: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3C74" w:rsidRPr="00EA1E8A" w:rsidRDefault="00E93C74" w:rsidP="00596FF4">
            <w:pPr>
              <w:rPr>
                <w:rFonts w:ascii="Times New Roman" w:eastAsia="等线" w:hAnsi="Times New Roman" w:cs="Times New Roman"/>
                <w:b/>
                <w:bCs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b/>
                <w:bCs/>
                <w:szCs w:val="21"/>
              </w:rPr>
              <w:t>Compared with Ca+D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BE7FC1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69368B" w:rsidRDefault="00E93C74" w:rsidP="00596FF4">
            <w:pPr>
              <w:rPr>
                <w:rFonts w:ascii="等线" w:eastAsia="等线" w:hAnsi="等线" w:hint="eastAsia"/>
                <w:color w:val="000000"/>
                <w:szCs w:val="21"/>
              </w:rPr>
            </w:pPr>
            <w:r w:rsidRPr="005339A7">
              <w:rPr>
                <w:rFonts w:ascii="Times New Roman" w:eastAsia="等线" w:hAnsi="Times New Roman" w:cs="Times New Roman" w:hint="eastAsia"/>
                <w:szCs w:val="21"/>
              </w:rPr>
              <w:t>Ca+D+K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BE7FC1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 w:hint="eastAsia"/>
                <w:kern w:val="0"/>
                <w:sz w:val="22"/>
              </w:rPr>
              <w:t>-0.00067 (-0.036, 0.035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0031 (</w:t>
            </w:r>
            <w:r w:rsidR="002D38EF"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BE7FC1">
              <w:rPr>
                <w:rFonts w:ascii="Times New Roman" w:eastAsia="等线" w:hAnsi="Times New Roman" w:cs="Times New Roman"/>
                <w:kern w:val="0"/>
                <w:sz w:val="22"/>
              </w:rPr>
              <w:t>0.066, 0.066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0071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C97D91">
              <w:rPr>
                <w:rFonts w:ascii="Times New Roman" w:eastAsia="等线" w:hAnsi="Times New Roman" w:cs="Times New Roman"/>
                <w:kern w:val="0"/>
                <w:sz w:val="22"/>
              </w:rPr>
              <w:t>0.036, 0.035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A407D5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036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35, 0.035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F91CCF" w:rsidRDefault="002D38EF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026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="00E93C74" w:rsidRPr="00AB5927">
              <w:rPr>
                <w:rFonts w:ascii="Times New Roman" w:eastAsia="等线" w:hAnsi="Times New Roman" w:cs="Times New Roman"/>
                <w:kern w:val="0"/>
                <w:sz w:val="22"/>
              </w:rPr>
              <w:t>0.022, 0.016)</w:t>
            </w: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3C74" w:rsidRPr="00EA1E8A" w:rsidRDefault="00E93C74" w:rsidP="00596FF4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Ca+D+Ex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93C74" w:rsidRPr="00BE7FC1" w:rsidRDefault="00E93C74" w:rsidP="00596FF4">
            <w:pPr>
              <w:rPr>
                <w:rFonts w:ascii="Times New Roman" w:eastAsia="等线" w:hAnsi="Times New Roman" w:cs="Times New Roman" w:hint="eastAsia"/>
                <w:kern w:val="0"/>
                <w:sz w:val="22"/>
              </w:rPr>
            </w:pPr>
            <w:r w:rsidRPr="00BE7FC1">
              <w:rPr>
                <w:rFonts w:ascii="Times New Roman" w:eastAsia="等线" w:hAnsi="Times New Roman" w:cs="Times New Roman" w:hint="eastAsia"/>
                <w:kern w:val="0"/>
                <w:sz w:val="22"/>
              </w:rPr>
              <w:t>0.024 (-0.042, 0.091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077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12, 0.13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24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44, 0.093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24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41, 0.088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A407D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24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12, 0.060)</w:t>
            </w:r>
          </w:p>
        </w:tc>
      </w:tr>
      <w:tr w:rsidR="00E93C74" w:rsidRPr="00EA1E8A" w:rsidTr="00596FF4">
        <w:trPr>
          <w:trHeight w:val="276"/>
        </w:trPr>
        <w:tc>
          <w:tcPr>
            <w:tcW w:w="49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3C74" w:rsidRPr="00EA1E8A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 w:rsidRPr="00EA1E8A">
              <w:rPr>
                <w:rFonts w:ascii="Times New Roman" w:eastAsia="等线" w:hAnsi="Times New Roman" w:cs="Times New Roman"/>
                <w:b/>
                <w:bCs/>
                <w:szCs w:val="21"/>
              </w:rPr>
              <w:t>Compared with Ca+D+Ex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BE7FC1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</w:p>
        </w:tc>
      </w:tr>
      <w:tr w:rsidR="00E93C74" w:rsidRPr="00EA1E8A" w:rsidTr="00596FF4">
        <w:trPr>
          <w:trHeight w:val="276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93C74" w:rsidRPr="00EA1E8A" w:rsidRDefault="00E93C74" w:rsidP="00596FF4">
            <w:pPr>
              <w:rPr>
                <w:rFonts w:ascii="Times New Roman" w:eastAsia="等线" w:hAnsi="Times New Roman" w:cs="Times New Roman"/>
                <w:szCs w:val="21"/>
              </w:rPr>
            </w:pPr>
            <w:r w:rsidRPr="00EA1E8A">
              <w:rPr>
                <w:rFonts w:ascii="Times New Roman" w:eastAsia="等线" w:hAnsi="Times New Roman" w:cs="Times New Roman"/>
                <w:szCs w:val="21"/>
              </w:rPr>
              <w:t>Ca+D+Iso+Ex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E93C74" w:rsidRPr="00EA1E8A" w:rsidRDefault="00E93C74" w:rsidP="00596FF4">
            <w:pPr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E2ED3">
              <w:rPr>
                <w:rFonts w:ascii="Times New Roman" w:eastAsia="等线" w:hAnsi="Times New Roman" w:cs="Times New Roman"/>
                <w:kern w:val="0"/>
                <w:sz w:val="22"/>
              </w:rPr>
              <w:t>0.0098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EE2ED3">
              <w:rPr>
                <w:rFonts w:ascii="Times New Roman" w:eastAsia="等线" w:hAnsi="Times New Roman" w:cs="Times New Roman"/>
                <w:kern w:val="0"/>
                <w:sz w:val="22"/>
              </w:rPr>
              <w:t>0.075, 0.055)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016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12, 0.12)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099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76, 0.056)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E93C74" w:rsidRPr="00EA1E8A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10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A407D5">
              <w:rPr>
                <w:rFonts w:ascii="Times New Roman" w:eastAsia="等线" w:hAnsi="Times New Roman" w:cs="Times New Roman"/>
                <w:kern w:val="0"/>
                <w:sz w:val="22"/>
              </w:rPr>
              <w:t>0.074, 0.055)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93C74" w:rsidRPr="00A407D5" w:rsidRDefault="00E93C74" w:rsidP="00596FF4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099 (</w:t>
            </w:r>
            <w:r>
              <w:rPr>
                <w:rFonts w:ascii="Times New Roman" w:eastAsia="等线" w:hAnsi="Times New Roman" w:cs="Times New Roman"/>
                <w:kern w:val="0"/>
                <w:sz w:val="22"/>
              </w:rPr>
              <w:t>-</w:t>
            </w:r>
            <w:r w:rsidRPr="00F91CCF">
              <w:rPr>
                <w:rFonts w:ascii="Times New Roman" w:eastAsia="等线" w:hAnsi="Times New Roman" w:cs="Times New Roman"/>
                <w:kern w:val="0"/>
                <w:sz w:val="22"/>
              </w:rPr>
              <w:t>0.044, 0.024)</w:t>
            </w:r>
          </w:p>
        </w:tc>
      </w:tr>
    </w:tbl>
    <w:p w:rsidR="00E93C74" w:rsidRPr="00EA1E8A" w:rsidRDefault="00E93C74" w:rsidP="00E93C74">
      <w:pPr>
        <w:widowControl/>
        <w:jc w:val="left"/>
        <w:rPr>
          <w:rFonts w:ascii="Times New Roman" w:hAnsi="Times New Roman" w:cs="Times New Roman"/>
        </w:rPr>
      </w:pPr>
    </w:p>
    <w:p w:rsidR="00E93C74" w:rsidRPr="00EA1E8A" w:rsidRDefault="00E93C74" w:rsidP="00E93C74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>Abbreviations: Ca=calcium; D=vitamin D; Est=estrogen; Ex=exercise; K=vitamin K; Iso=</w:t>
      </w:r>
      <w:r w:rsidRPr="00EA1E8A">
        <w:rPr>
          <w:rFonts w:ascii="Times New Roman" w:hAnsi="Times New Roman" w:cs="Times New Roman"/>
        </w:rPr>
        <w:t xml:space="preserve"> </w:t>
      </w:r>
      <w:r w:rsidRPr="00EA1E8A">
        <w:rPr>
          <w:rFonts w:ascii="Times New Roman" w:hAnsi="Times New Roman" w:cs="Times New Roman"/>
          <w:szCs w:val="21"/>
        </w:rPr>
        <w:t>isoflavone</w:t>
      </w:r>
      <w:r w:rsidRPr="00EA1E8A">
        <w:rPr>
          <w:rFonts w:ascii="Times New Roman" w:eastAsia="等线" w:hAnsi="Times New Roman" w:cs="Times New Roman"/>
          <w:kern w:val="0"/>
          <w:sz w:val="22"/>
        </w:rPr>
        <w:t>.</w:t>
      </w:r>
    </w:p>
    <w:p w:rsidR="00E93C74" w:rsidRDefault="00E93C74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830F0E" w:rsidRPr="00EA1E8A" w:rsidRDefault="00830F0E">
      <w:pPr>
        <w:widowControl/>
        <w:jc w:val="left"/>
        <w:rPr>
          <w:rFonts w:ascii="Times New Roman" w:hAnsi="Times New Roman" w:cs="Times New Roman"/>
        </w:rPr>
        <w:sectPr w:rsidR="00830F0E" w:rsidRPr="00EA1E8A" w:rsidSect="00020DF9">
          <w:pgSz w:w="16838" w:h="11906" w:orient="landscape" w:code="9"/>
          <w:pgMar w:top="720" w:right="720" w:bottom="720" w:left="720" w:header="851" w:footer="992" w:gutter="0"/>
          <w:cols w:space="425"/>
          <w:docGrid w:type="linesAndChars" w:linePitch="312"/>
        </w:sectPr>
      </w:pPr>
    </w:p>
    <w:p w:rsidR="00115276" w:rsidRPr="00EA1E8A" w:rsidRDefault="00115276" w:rsidP="00115276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 w:hint="eastAsia"/>
          <w:b/>
        </w:rPr>
        <w:lastRenderedPageBreak/>
        <w:t>e</w:t>
      </w:r>
      <w:r w:rsidRPr="00EA1E8A">
        <w:rPr>
          <w:rFonts w:ascii="Times New Roman" w:hAnsi="Times New Roman" w:cs="Times New Roman"/>
          <w:b/>
        </w:rPr>
        <w:t>F</w:t>
      </w:r>
      <w:r w:rsidRPr="00EA1E8A">
        <w:rPr>
          <w:rFonts w:ascii="Times New Roman" w:hAnsi="Times New Roman" w:cs="Times New Roman" w:hint="eastAsia"/>
          <w:b/>
        </w:rPr>
        <w:t>igure</w:t>
      </w:r>
      <w:r w:rsidRPr="00EA1E8A">
        <w:rPr>
          <w:rFonts w:ascii="Times New Roman" w:hAnsi="Times New Roman" w:cs="Times New Roman"/>
          <w:b/>
        </w:rPr>
        <w:t xml:space="preserve"> 1.</w:t>
      </w:r>
      <w:r w:rsidRPr="00EA1E8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ransitivity analysis assessing BMI across </w:t>
      </w:r>
      <w:r w:rsidRPr="00197085">
        <w:rPr>
          <w:rFonts w:ascii="Times New Roman" w:hAnsi="Times New Roman" w:cs="Times New Roman"/>
        </w:rPr>
        <w:t>across the different pairwise comparisons</w:t>
      </w:r>
    </w:p>
    <w:p w:rsidR="00115276" w:rsidRDefault="00EC60F9">
      <w:pPr>
        <w:widowControl/>
        <w:jc w:val="left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81" type="#_x0000_t75" style="width:387pt;height:418.8pt">
            <v:imagedata r:id="rId7" o:title="1564448408(1)"/>
          </v:shape>
        </w:pict>
      </w:r>
    </w:p>
    <w:p w:rsidR="00115276" w:rsidRPr="00EA1E8A" w:rsidRDefault="00115276" w:rsidP="00115276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>Abbreviations: Ca=calcium; D=vitamin D; Est=estrogen; Ex=exercise; K=vitamin K; Iso=</w:t>
      </w:r>
      <w:r w:rsidRPr="00EA1E8A">
        <w:rPr>
          <w:rFonts w:ascii="Times New Roman" w:hAnsi="Times New Roman" w:cs="Times New Roman"/>
        </w:rPr>
        <w:t xml:space="preserve"> </w:t>
      </w:r>
      <w:r w:rsidRPr="00EA1E8A">
        <w:rPr>
          <w:rFonts w:ascii="Times New Roman" w:hAnsi="Times New Roman" w:cs="Times New Roman"/>
          <w:szCs w:val="21"/>
        </w:rPr>
        <w:t>isoflavone</w:t>
      </w:r>
      <w:r w:rsidRPr="00EA1E8A">
        <w:rPr>
          <w:rFonts w:ascii="Times New Roman" w:eastAsia="等线" w:hAnsi="Times New Roman" w:cs="Times New Roman"/>
          <w:kern w:val="0"/>
          <w:sz w:val="22"/>
        </w:rPr>
        <w:t>.</w:t>
      </w:r>
    </w:p>
    <w:p w:rsidR="00115276" w:rsidRDefault="00115276">
      <w:pPr>
        <w:widowControl/>
        <w:jc w:val="left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:rsidR="003442D1" w:rsidRPr="00EA1E8A" w:rsidRDefault="003442D1">
      <w:pPr>
        <w:widowControl/>
        <w:jc w:val="left"/>
      </w:pPr>
      <w:r w:rsidRPr="00EA1E8A">
        <w:rPr>
          <w:rFonts w:ascii="Times New Roman" w:hAnsi="Times New Roman" w:cs="Times New Roman" w:hint="eastAsia"/>
          <w:b/>
        </w:rPr>
        <w:lastRenderedPageBreak/>
        <w:t>e</w:t>
      </w:r>
      <w:r w:rsidRPr="00EA1E8A">
        <w:rPr>
          <w:rFonts w:ascii="Times New Roman" w:hAnsi="Times New Roman" w:cs="Times New Roman"/>
          <w:b/>
        </w:rPr>
        <w:t>F</w:t>
      </w:r>
      <w:r w:rsidRPr="00EA1E8A">
        <w:rPr>
          <w:rFonts w:ascii="Times New Roman" w:hAnsi="Times New Roman" w:cs="Times New Roman" w:hint="eastAsia"/>
          <w:b/>
        </w:rPr>
        <w:t>igure</w:t>
      </w:r>
      <w:r w:rsidR="00BD28B2" w:rsidRPr="00EA1E8A">
        <w:rPr>
          <w:rFonts w:ascii="Times New Roman" w:hAnsi="Times New Roman" w:cs="Times New Roman"/>
          <w:b/>
        </w:rPr>
        <w:t xml:space="preserve"> </w:t>
      </w:r>
      <w:r w:rsidR="00CA5330">
        <w:rPr>
          <w:rFonts w:ascii="Times New Roman" w:hAnsi="Times New Roman" w:cs="Times New Roman"/>
          <w:b/>
        </w:rPr>
        <w:t>2</w:t>
      </w:r>
      <w:r w:rsidR="00BD28B2" w:rsidRPr="00EA1E8A">
        <w:rPr>
          <w:rFonts w:ascii="Times New Roman" w:hAnsi="Times New Roman" w:cs="Times New Roman"/>
          <w:b/>
        </w:rPr>
        <w:t>.</w:t>
      </w:r>
      <w:r w:rsidR="00513043" w:rsidRPr="00EA1E8A">
        <w:rPr>
          <w:rFonts w:ascii="Times New Roman" w:hAnsi="Times New Roman" w:cs="Times New Roman"/>
        </w:rPr>
        <w:t xml:space="preserve"> S</w:t>
      </w:r>
      <w:r w:rsidR="00513043" w:rsidRPr="00EA1E8A">
        <w:rPr>
          <w:rFonts w:ascii="Times New Roman" w:hAnsi="Times New Roman" w:cs="Times New Roman" w:hint="eastAsia"/>
        </w:rPr>
        <w:t>ummary</w:t>
      </w:r>
      <w:r w:rsidR="00513043" w:rsidRPr="00EA1E8A">
        <w:rPr>
          <w:rFonts w:ascii="Times New Roman" w:hAnsi="Times New Roman" w:cs="Times New Roman"/>
        </w:rPr>
        <w:t xml:space="preserve"> </w:t>
      </w:r>
      <w:r w:rsidR="00513043" w:rsidRPr="00EA1E8A">
        <w:rPr>
          <w:rFonts w:ascii="Times New Roman" w:hAnsi="Times New Roman" w:cs="Times New Roman" w:hint="eastAsia"/>
        </w:rPr>
        <w:t>of</w:t>
      </w:r>
      <w:r w:rsidR="00513043" w:rsidRPr="00EA1E8A">
        <w:rPr>
          <w:rFonts w:ascii="Times New Roman" w:hAnsi="Times New Roman" w:cs="Times New Roman"/>
        </w:rPr>
        <w:t xml:space="preserve"> </w:t>
      </w:r>
      <w:r w:rsidR="00513043" w:rsidRPr="00EA1E8A">
        <w:rPr>
          <w:rFonts w:ascii="Times New Roman" w:hAnsi="Times New Roman" w:cs="Times New Roman" w:hint="eastAsia"/>
        </w:rPr>
        <w:t>r</w:t>
      </w:r>
      <w:r w:rsidR="00513043" w:rsidRPr="00EA1E8A">
        <w:rPr>
          <w:rFonts w:ascii="Times New Roman" w:hAnsi="Times New Roman" w:cs="Times New Roman"/>
        </w:rPr>
        <w:t>isk of bias</w:t>
      </w:r>
      <w:r w:rsidR="002E4929" w:rsidRPr="00EA1E8A">
        <w:rPr>
          <w:rFonts w:ascii="Times New Roman" w:hAnsi="Times New Roman" w:cs="Times New Roman"/>
        </w:rPr>
        <w:t xml:space="preserve"> evaluated using the Cochrane Risk of Bias too</w:t>
      </w:r>
      <w:r w:rsidR="002E4929" w:rsidRPr="00EA1E8A">
        <w:rPr>
          <w:rFonts w:ascii="Times New Roman" w:hAnsi="Times New Roman" w:cs="Times New Roman" w:hint="eastAsia"/>
        </w:rPr>
        <w:t>l</w:t>
      </w:r>
    </w:p>
    <w:p w:rsidR="000F4F5C" w:rsidRPr="00EA1E8A" w:rsidRDefault="009B5CAD">
      <w:pPr>
        <w:widowControl/>
        <w:jc w:val="left"/>
      </w:pPr>
      <w:r w:rsidRPr="009B5CAD">
        <w:rPr>
          <w:noProof/>
        </w:rPr>
        <w:drawing>
          <wp:inline distT="0" distB="0" distL="0" distR="0">
            <wp:extent cx="6949144" cy="2952750"/>
            <wp:effectExtent l="0" t="0" r="4445" b="0"/>
            <wp:docPr id="9" name="图片 9" descr="C:\Users\SZXUZI~1\AppData\Local\Temp\15519422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SZXUZI~1\AppData\Local\Temp\1551942269(1)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61854" cy="2958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F4F5C" w:rsidRPr="00EA1E8A">
        <w:br w:type="page"/>
      </w:r>
    </w:p>
    <w:p w:rsidR="00980CFD" w:rsidRPr="00EA1E8A" w:rsidRDefault="00BD28B2" w:rsidP="00F754F2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b/>
        </w:rPr>
        <w:lastRenderedPageBreak/>
        <w:t xml:space="preserve">eFigure </w:t>
      </w:r>
      <w:r w:rsidR="00CA5330">
        <w:rPr>
          <w:rFonts w:ascii="Times New Roman" w:hAnsi="Times New Roman" w:cs="Times New Roman"/>
          <w:b/>
        </w:rPr>
        <w:t>3</w:t>
      </w:r>
      <w:r w:rsidRPr="00EA1E8A">
        <w:rPr>
          <w:rFonts w:ascii="Times New Roman" w:hAnsi="Times New Roman" w:cs="Times New Roman"/>
          <w:b/>
        </w:rPr>
        <w:t>.</w:t>
      </w:r>
      <w:r w:rsidR="00F754F2" w:rsidRPr="00EA1E8A">
        <w:rPr>
          <w:rFonts w:ascii="Times New Roman" w:hAnsi="Times New Roman" w:cs="Times New Roman"/>
        </w:rPr>
        <w:t xml:space="preserve"> Publication bias assessed via funnel plots</w:t>
      </w:r>
    </w:p>
    <w:p w:rsidR="00980CFD" w:rsidRPr="00EA1E8A" w:rsidRDefault="00BD28B2">
      <w:pPr>
        <w:widowControl/>
        <w:jc w:val="left"/>
        <w:rPr>
          <w:noProof/>
        </w:rPr>
      </w:pPr>
      <w:r w:rsidRPr="00EA1E8A">
        <w:rPr>
          <w:noProof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>
                <wp:simplePos x="0" y="0"/>
                <wp:positionH relativeFrom="column">
                  <wp:posOffset>-55649</wp:posOffset>
                </wp:positionH>
                <wp:positionV relativeFrom="paragraph">
                  <wp:posOffset>196734</wp:posOffset>
                </wp:positionV>
                <wp:extent cx="546735" cy="2555875"/>
                <wp:effectExtent l="0" t="0" r="5715" b="0"/>
                <wp:wrapSquare wrapText="bothSides"/>
                <wp:docPr id="21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flipV="1">
                          <a:off x="0" y="0"/>
                          <a:ext cx="546735" cy="25558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5339A7" w:rsidRPr="00BD28B2" w:rsidRDefault="005339A7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BD28B2">
                              <w:rPr>
                                <w:rFonts w:ascii="Times New Roman" w:hAnsi="Times New Roman" w:cs="Times New Roman"/>
                              </w:rPr>
                              <w:t>Standard error of effect size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in </w:t>
                            </w:r>
                            <w:r w:rsidRPr="00BD28B2">
                              <w:rPr>
                                <w:rFonts w:ascii="Times New Roman" w:hAnsi="Times New Roman" w:cs="Times New Roman"/>
                              </w:rPr>
                              <w:t>LS BMD</w:t>
                            </w:r>
                          </w:p>
                        </w:txbxContent>
                      </wps:txbx>
                      <wps:bodyPr rot="0" vert="eaVert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margin-left:-4.4pt;margin-top:15.5pt;width:43.05pt;height:201.25pt;flip:y;z-index:2516664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" stroked="f">
                <v:textbox style="layout-flow:vertical-ideographic">
                  <w:txbxContent>
                    <w:p w:rsidR="005339A7" w:rsidRPr="00BD28B2" w:rsidRDefault="005339A7">
                      <w:pPr>
                        <w:rPr>
                          <w:rFonts w:ascii="Times New Roman" w:hAnsi="Times New Roman" w:cs="Times New Roman"/>
                        </w:rPr>
                      </w:pPr>
                      <w:r w:rsidRPr="00BD28B2">
                        <w:rPr>
                          <w:rFonts w:ascii="Times New Roman" w:hAnsi="Times New Roman" w:cs="Times New Roman"/>
                        </w:rPr>
                        <w:t>Standard error of effect size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in </w:t>
                      </w:r>
                      <w:r w:rsidRPr="00BD28B2">
                        <w:rPr>
                          <w:rFonts w:ascii="Times New Roman" w:hAnsi="Times New Roman" w:cs="Times New Roman"/>
                        </w:rPr>
                        <w:t>LS BMD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980CFD" w:rsidRPr="00EA1E8A" w:rsidRDefault="00980CFD">
      <w:pPr>
        <w:widowControl/>
        <w:jc w:val="left"/>
        <w:rPr>
          <w:noProof/>
        </w:rPr>
      </w:pPr>
    </w:p>
    <w:p w:rsidR="00980CFD" w:rsidRPr="00EA1E8A" w:rsidRDefault="00980CFD">
      <w:pPr>
        <w:widowControl/>
        <w:jc w:val="left"/>
        <w:rPr>
          <w:noProof/>
        </w:rPr>
      </w:pPr>
      <w:r w:rsidRPr="00EA1E8A">
        <w:rPr>
          <w:noProof/>
        </w:rPr>
        <w:drawing>
          <wp:anchor distT="0" distB="0" distL="114300" distR="114300" simplePos="0" relativeHeight="251663360" behindDoc="0" locked="0" layoutInCell="1" allowOverlap="1">
            <wp:simplePos x="0" y="0"/>
            <wp:positionH relativeFrom="column">
              <wp:posOffset>554182</wp:posOffset>
            </wp:positionH>
            <wp:positionV relativeFrom="paragraph">
              <wp:posOffset>49819</wp:posOffset>
            </wp:positionV>
            <wp:extent cx="6066267" cy="2604043"/>
            <wp:effectExtent l="0" t="0" r="0" b="6350"/>
            <wp:wrapNone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66267" cy="260404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980CFD" w:rsidRPr="00EA1E8A" w:rsidRDefault="00980CFD">
      <w:pPr>
        <w:widowControl/>
        <w:jc w:val="left"/>
        <w:rPr>
          <w:noProof/>
        </w:rPr>
      </w:pPr>
    </w:p>
    <w:p w:rsidR="00980CFD" w:rsidRPr="00EA1E8A" w:rsidRDefault="00980CFD">
      <w:pPr>
        <w:widowControl/>
        <w:jc w:val="left"/>
        <w:rPr>
          <w:noProof/>
        </w:rPr>
      </w:pPr>
    </w:p>
    <w:p w:rsidR="00980CFD" w:rsidRPr="00EA1E8A" w:rsidRDefault="00980CFD">
      <w:pPr>
        <w:widowControl/>
        <w:jc w:val="left"/>
      </w:pPr>
    </w:p>
    <w:p w:rsidR="00980CFD" w:rsidRPr="00EA1E8A" w:rsidRDefault="00980CFD">
      <w:pPr>
        <w:widowControl/>
        <w:jc w:val="left"/>
      </w:pPr>
    </w:p>
    <w:p w:rsidR="00980CFD" w:rsidRPr="00EA1E8A" w:rsidRDefault="00AC3987">
      <w:pPr>
        <w:widowControl/>
        <w:jc w:val="left"/>
      </w:pPr>
      <w:r w:rsidRPr="00EA1E8A">
        <w:rPr>
          <w:noProof/>
        </w:rPr>
        <w:drawing>
          <wp:anchor distT="0" distB="0" distL="114300" distR="114300" simplePos="0" relativeHeight="251673600" behindDoc="0" locked="0" layoutInCell="1" allowOverlap="1">
            <wp:simplePos x="0" y="0"/>
            <wp:positionH relativeFrom="column">
              <wp:posOffset>491490</wp:posOffset>
            </wp:positionH>
            <wp:positionV relativeFrom="paragraph">
              <wp:posOffset>2480887</wp:posOffset>
            </wp:positionV>
            <wp:extent cx="6128501" cy="2834766"/>
            <wp:effectExtent l="0" t="0" r="5715" b="3810"/>
            <wp:wrapNone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8501" cy="283476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E3F7C" w:rsidRPr="00EA1E8A">
        <w:rPr>
          <w:noProof/>
        </w:rPr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00AC9F6A" wp14:editId="796C54B6">
                <wp:simplePos x="0" y="0"/>
                <wp:positionH relativeFrom="column">
                  <wp:posOffset>1594889</wp:posOffset>
                </wp:positionH>
                <wp:positionV relativeFrom="paragraph">
                  <wp:posOffset>5405236</wp:posOffset>
                </wp:positionV>
                <wp:extent cx="4349750" cy="1404620"/>
                <wp:effectExtent l="0" t="0" r="0" b="6350"/>
                <wp:wrapSquare wrapText="bothSides"/>
                <wp:docPr id="5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4975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5339A7" w:rsidRPr="008E3F7C" w:rsidRDefault="005339A7" w:rsidP="008E3F7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8E3F7C">
                              <w:rPr>
                                <w:rFonts w:ascii="Times New Roman" w:hAnsi="Times New Roman" w:cs="Times New Roman"/>
                              </w:rPr>
                              <w:t xml:space="preserve">Effect size in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FN</w:t>
                            </w:r>
                            <w:r w:rsidRPr="008E3F7C">
                              <w:rPr>
                                <w:rFonts w:ascii="Times New Roman" w:hAnsi="Times New Roman" w:cs="Times New Roman"/>
                              </w:rPr>
                              <w:t xml:space="preserve"> BMD centred at comparison-specific pooled effec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00AC9F6A" id="_x0000_s1027" type="#_x0000_t202" style="position:absolute;margin-left:125.6pt;margin-top:425.6pt;width:342.5pt;height:110.6pt;z-index:251672576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" stroked="f">
                <v:textbox style="mso-fit-shape-to-text:t">
                  <w:txbxContent>
                    <w:p w:rsidR="005339A7" w:rsidRPr="008E3F7C" w:rsidRDefault="005339A7" w:rsidP="008E3F7C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8E3F7C">
                        <w:rPr>
                          <w:rFonts w:ascii="Times New Roman" w:hAnsi="Times New Roman" w:cs="Times New Roman"/>
                        </w:rPr>
                        <w:t xml:space="preserve">Effect size in </w:t>
                      </w:r>
                      <w:r>
                        <w:rPr>
                          <w:rFonts w:ascii="Times New Roman" w:hAnsi="Times New Roman" w:cs="Times New Roman"/>
                        </w:rPr>
                        <w:t>FN</w:t>
                      </w:r>
                      <w:r w:rsidRPr="008E3F7C">
                        <w:rPr>
                          <w:rFonts w:ascii="Times New Roman" w:hAnsi="Times New Roman" w:cs="Times New Roman"/>
                        </w:rPr>
                        <w:t xml:space="preserve"> BMD centred at comparison-specific pooled effec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BD28B2" w:rsidRPr="00EA1E8A">
        <w:rPr>
          <w:noProof/>
        </w:rPr>
        <mc:AlternateContent>
          <mc:Choice Requires="wps">
            <w:drawing>
              <wp:anchor distT="45720" distB="45720" distL="114300" distR="114300" simplePos="0" relativeHeight="251670528" behindDoc="0" locked="0" layoutInCell="1" allowOverlap="1">
                <wp:simplePos x="0" y="0"/>
                <wp:positionH relativeFrom="column">
                  <wp:posOffset>1690082</wp:posOffset>
                </wp:positionH>
                <wp:positionV relativeFrom="paragraph">
                  <wp:posOffset>1662372</wp:posOffset>
                </wp:positionV>
                <wp:extent cx="4349750" cy="1404620"/>
                <wp:effectExtent l="0" t="0" r="0" b="6350"/>
                <wp:wrapSquare wrapText="bothSides"/>
                <wp:docPr id="4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4975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5339A7" w:rsidRPr="008E3F7C" w:rsidRDefault="005339A7" w:rsidP="008E3F7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8E3F7C">
                              <w:rPr>
                                <w:rFonts w:ascii="Times New Roman" w:hAnsi="Times New Roman" w:cs="Times New Roman"/>
                              </w:rPr>
                              <w:t>Effect size in LS BMD centred at comparison-specific pooled effec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_x0000_s1028" type="#_x0000_t202" style="position:absolute;margin-left:133.1pt;margin-top:130.9pt;width:342.5pt;height:110.6pt;z-index:25167052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" stroked="f">
                <v:textbox style="mso-fit-shape-to-text:t">
                  <w:txbxContent>
                    <w:p w:rsidR="005339A7" w:rsidRPr="008E3F7C" w:rsidRDefault="005339A7" w:rsidP="008E3F7C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8E3F7C">
                        <w:rPr>
                          <w:rFonts w:ascii="Times New Roman" w:hAnsi="Times New Roman" w:cs="Times New Roman"/>
                        </w:rPr>
                        <w:t>Effect size in LS BMD centred at comparison-specific pooled effec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BD28B2" w:rsidRPr="00EA1E8A">
        <w:rPr>
          <w:noProof/>
        </w:rPr>
        <mc:AlternateContent>
          <mc:Choice Requires="wps">
            <w:drawing>
              <wp:anchor distT="45720" distB="45720" distL="114300" distR="114300" simplePos="0" relativeHeight="251668480" behindDoc="0" locked="0" layoutInCell="1" allowOverlap="1" wp14:anchorId="7771378A" wp14:editId="4D6C98B3">
                <wp:simplePos x="0" y="0"/>
                <wp:positionH relativeFrom="column">
                  <wp:posOffset>-55880</wp:posOffset>
                </wp:positionH>
                <wp:positionV relativeFrom="paragraph">
                  <wp:posOffset>2397125</wp:posOffset>
                </wp:positionV>
                <wp:extent cx="546735" cy="2555875"/>
                <wp:effectExtent l="0" t="0" r="5715" b="0"/>
                <wp:wrapSquare wrapText="bothSides"/>
                <wp:docPr id="2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flipV="1">
                          <a:off x="0" y="0"/>
                          <a:ext cx="546735" cy="25558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5339A7" w:rsidRPr="00BD28B2" w:rsidRDefault="005339A7" w:rsidP="008E3F7C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BD28B2">
                              <w:rPr>
                                <w:rFonts w:ascii="Times New Roman" w:hAnsi="Times New Roman" w:cs="Times New Roman"/>
                              </w:rPr>
                              <w:t>Standard error of effect size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in FN</w:t>
                            </w:r>
                            <w:r w:rsidRPr="00BD28B2">
                              <w:rPr>
                                <w:rFonts w:ascii="Times New Roman" w:hAnsi="Times New Roman" w:cs="Times New Roman"/>
                              </w:rPr>
                              <w:t xml:space="preserve"> BMD</w:t>
                            </w:r>
                          </w:p>
                        </w:txbxContent>
                      </wps:txbx>
                      <wps:bodyPr rot="0" vert="eaVert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71378A" id="_x0000_s1029" type="#_x0000_t202" style="position:absolute;margin-left:-4.4pt;margin-top:188.75pt;width:43.05pt;height:201.25pt;flip:y;z-index:2516684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" stroked="f">
                <v:textbox style="layout-flow:vertical-ideographic">
                  <w:txbxContent>
                    <w:p w:rsidR="005339A7" w:rsidRPr="00BD28B2" w:rsidRDefault="005339A7" w:rsidP="008E3F7C">
                      <w:pPr>
                        <w:rPr>
                          <w:rFonts w:ascii="Times New Roman" w:hAnsi="Times New Roman" w:cs="Times New Roman"/>
                        </w:rPr>
                      </w:pPr>
                      <w:r w:rsidRPr="00BD28B2">
                        <w:rPr>
                          <w:rFonts w:ascii="Times New Roman" w:hAnsi="Times New Roman" w:cs="Times New Roman"/>
                        </w:rPr>
                        <w:t>Standard error of effect size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in FN</w:t>
                      </w:r>
                      <w:r w:rsidRPr="00BD28B2">
                        <w:rPr>
                          <w:rFonts w:ascii="Times New Roman" w:hAnsi="Times New Roman" w:cs="Times New Roman"/>
                        </w:rPr>
                        <w:t xml:space="preserve"> BMD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980CFD" w:rsidRPr="00EA1E8A">
        <w:br w:type="page"/>
      </w:r>
    </w:p>
    <w:p w:rsidR="001F4737" w:rsidRPr="00EA1E8A" w:rsidRDefault="00061BA1" w:rsidP="00061BA1">
      <w:pPr>
        <w:widowControl/>
        <w:jc w:val="left"/>
        <w:rPr>
          <w:rFonts w:ascii="Times New Roman" w:hAnsi="Times New Roman" w:cs="Times New Roman"/>
          <w:szCs w:val="21"/>
        </w:rPr>
      </w:pPr>
      <w:r w:rsidRPr="00EA1E8A">
        <w:rPr>
          <w:rFonts w:ascii="Times New Roman" w:hAnsi="Times New Roman" w:cs="Times New Roman" w:hint="eastAsia"/>
          <w:b/>
          <w:szCs w:val="21"/>
        </w:rPr>
        <w:lastRenderedPageBreak/>
        <w:t>e</w:t>
      </w:r>
      <w:r w:rsidRPr="00EA1E8A">
        <w:rPr>
          <w:rFonts w:ascii="Times New Roman" w:hAnsi="Times New Roman" w:cs="Times New Roman"/>
          <w:b/>
          <w:szCs w:val="21"/>
        </w:rPr>
        <w:t>F</w:t>
      </w:r>
      <w:r w:rsidRPr="00EA1E8A">
        <w:rPr>
          <w:rFonts w:ascii="Times New Roman" w:hAnsi="Times New Roman" w:cs="Times New Roman" w:hint="eastAsia"/>
          <w:b/>
          <w:szCs w:val="21"/>
        </w:rPr>
        <w:t>igure</w:t>
      </w:r>
      <w:r w:rsidR="00E35D1B" w:rsidRPr="00EA1E8A">
        <w:rPr>
          <w:rFonts w:ascii="Times New Roman" w:hAnsi="Times New Roman" w:cs="Times New Roman"/>
          <w:b/>
          <w:szCs w:val="21"/>
        </w:rPr>
        <w:t xml:space="preserve"> </w:t>
      </w:r>
      <w:r w:rsidR="00CA5330">
        <w:rPr>
          <w:rFonts w:ascii="Times New Roman" w:hAnsi="Times New Roman" w:cs="Times New Roman"/>
          <w:b/>
          <w:szCs w:val="21"/>
        </w:rPr>
        <w:t>4</w:t>
      </w:r>
      <w:r w:rsidR="00E35D1B" w:rsidRPr="00EA1E8A">
        <w:rPr>
          <w:rFonts w:ascii="Times New Roman" w:hAnsi="Times New Roman" w:cs="Times New Roman" w:hint="eastAsia"/>
          <w:b/>
          <w:szCs w:val="21"/>
        </w:rPr>
        <w:t>.</w:t>
      </w:r>
      <w:r w:rsidR="00E35D1B" w:rsidRPr="00EA1E8A">
        <w:rPr>
          <w:rFonts w:ascii="Times New Roman" w:hAnsi="Times New Roman" w:cs="Times New Roman"/>
          <w:b/>
          <w:szCs w:val="21"/>
        </w:rPr>
        <w:t xml:space="preserve"> </w:t>
      </w:r>
      <w:r w:rsidR="00E35D1B" w:rsidRPr="00EA1E8A">
        <w:rPr>
          <w:rFonts w:ascii="Times New Roman" w:hAnsi="Times New Roman" w:cs="Times New Roman"/>
          <w:szCs w:val="21"/>
        </w:rPr>
        <w:t xml:space="preserve">Node-splitting </w:t>
      </w:r>
      <w:r w:rsidR="00E35D1B" w:rsidRPr="00EA1E8A">
        <w:rPr>
          <w:rFonts w:ascii="Times New Roman" w:hAnsi="Times New Roman" w:cs="Times New Roman" w:hint="eastAsia"/>
          <w:szCs w:val="21"/>
        </w:rPr>
        <w:t>model</w:t>
      </w:r>
      <w:r w:rsidR="00E35D1B" w:rsidRPr="00EA1E8A">
        <w:rPr>
          <w:rFonts w:ascii="Times New Roman" w:hAnsi="Times New Roman" w:cs="Times New Roman"/>
          <w:szCs w:val="21"/>
        </w:rPr>
        <w:t xml:space="preserve"> in LS BMD assess</w:t>
      </w:r>
      <w:r w:rsidR="00E35D1B" w:rsidRPr="00EA1E8A">
        <w:rPr>
          <w:rFonts w:ascii="Times New Roman" w:hAnsi="Times New Roman" w:cs="Times New Roman" w:hint="eastAsia"/>
          <w:szCs w:val="21"/>
        </w:rPr>
        <w:t>ing</w:t>
      </w:r>
      <w:r w:rsidR="00E35D1B" w:rsidRPr="00EA1E8A">
        <w:rPr>
          <w:rFonts w:ascii="Times New Roman" w:hAnsi="Times New Roman" w:cs="Times New Roman"/>
          <w:szCs w:val="21"/>
        </w:rPr>
        <w:t xml:space="preserve"> incoherence between direct and indirect comparisons</w:t>
      </w:r>
    </w:p>
    <w:p w:rsidR="00061BA1" w:rsidRPr="00EA1E8A" w:rsidRDefault="00061BA1" w:rsidP="00061BA1">
      <w:pPr>
        <w:widowControl/>
        <w:jc w:val="left"/>
      </w:pPr>
      <w:r w:rsidRPr="00EA1E8A">
        <w:t xml:space="preserve">  </w:t>
      </w:r>
    </w:p>
    <w:p w:rsidR="00410ADA" w:rsidRPr="00EA1E8A" w:rsidRDefault="005339A7" w:rsidP="0001293D">
      <w:pPr>
        <w:widowControl/>
        <w:jc w:val="left"/>
      </w:pPr>
      <w:r>
        <w:rPr>
          <w:noProof/>
        </w:rPr>
        <w:pict>
          <v:shape id="_x0000_s1034" type="#_x0000_t75" style="position:absolute;margin-left:87.6pt;margin-top:0;width:348pt;height:538.8pt;z-index:251675648;mso-position-horizontal:absolute;mso-position-horizontal-relative:text;mso-position-vertical-relative:text">
            <v:imagedata r:id="rId11" o:title="LS-1_1" croptop="6037f" cropbottom="7423f" cropleft="10447f" cropright="11499f"/>
            <w10:wrap type="square" side="right"/>
          </v:shape>
        </w:pict>
      </w:r>
      <w:r w:rsidR="0001293D">
        <w:br w:type="textWrapping" w:clear="all"/>
      </w:r>
    </w:p>
    <w:p w:rsidR="00410ADA" w:rsidRPr="00EA1E8A" w:rsidRDefault="00410ADA">
      <w:pPr>
        <w:widowControl/>
        <w:jc w:val="left"/>
      </w:pPr>
    </w:p>
    <w:p w:rsidR="009F1A1B" w:rsidRPr="00EA1E8A" w:rsidRDefault="009F1A1B" w:rsidP="00410ADA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 xml:space="preserve">Abbreviations: </w:t>
      </w:r>
      <w:r w:rsidR="00410ADA" w:rsidRPr="00EA1E8A">
        <w:rPr>
          <w:rFonts w:ascii="Times New Roman" w:hAnsi="Times New Roman" w:cs="Times New Roman"/>
        </w:rPr>
        <w:t>A=No Treatment;</w:t>
      </w:r>
      <w:r w:rsidR="00410ADA"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 xml:space="preserve">B=Placebo; </w:t>
      </w:r>
      <w:r w:rsidR="00410ADA" w:rsidRPr="00EA1E8A">
        <w:rPr>
          <w:rFonts w:ascii="Times New Roman" w:hAnsi="Times New Roman" w:cs="Times New Roman"/>
        </w:rPr>
        <w:t>C=calcium;</w:t>
      </w:r>
      <w:r w:rsidR="00410ADA"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 xml:space="preserve">D=vitamin D; </w:t>
      </w:r>
      <w:r w:rsidR="00410ADA" w:rsidRPr="00EA1E8A">
        <w:rPr>
          <w:rFonts w:ascii="Times New Roman" w:hAnsi="Times New Roman" w:cs="Times New Roman"/>
        </w:rPr>
        <w:t>E=vitamin K;</w:t>
      </w:r>
      <w:r w:rsidR="00410ADA"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F=estrogen; G=isoflavene; H=exercise; I=calcium + vitamin D; J=calcium + vitamin K; K= calcium + estrogen; L=calcium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M=vitamin D 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N=vitamin D + estrogen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O= isoflavene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="00410ADA" w:rsidRPr="00EA1E8A">
        <w:rPr>
          <w:rFonts w:ascii="Times New Roman" w:hAnsi="Times New Roman" w:cs="Times New Roman"/>
        </w:rPr>
        <w:t xml:space="preserve">P=calcium+ vitamin </w:t>
      </w:r>
      <w:r w:rsidRPr="00EA1E8A">
        <w:rPr>
          <w:rFonts w:ascii="Times New Roman" w:hAnsi="Times New Roman" w:cs="Times New Roman"/>
        </w:rPr>
        <w:t>D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="00410ADA" w:rsidRPr="00EA1E8A">
        <w:rPr>
          <w:rFonts w:ascii="Times New Roman" w:hAnsi="Times New Roman" w:cs="Times New Roman"/>
        </w:rPr>
        <w:t>Q</w:t>
      </w:r>
      <w:r w:rsidRPr="00EA1E8A">
        <w:rPr>
          <w:rFonts w:ascii="Times New Roman" w:hAnsi="Times New Roman" w:cs="Times New Roman"/>
        </w:rPr>
        <w:t xml:space="preserve">=calcium + vitamin D+ exercise; </w:t>
      </w:r>
      <w:r w:rsidR="00410ADA" w:rsidRPr="00EA1E8A">
        <w:rPr>
          <w:rFonts w:ascii="Times New Roman" w:hAnsi="Times New Roman" w:cs="Times New Roman"/>
        </w:rPr>
        <w:t>R= calcium + vitamin D+ isoflavene + exercise.</w:t>
      </w:r>
    </w:p>
    <w:p w:rsidR="009F1A1B" w:rsidRPr="00EA1E8A" w:rsidRDefault="009F1A1B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</w:rPr>
        <w:br w:type="page"/>
      </w:r>
    </w:p>
    <w:p w:rsidR="009F1A1B" w:rsidRDefault="009F1A1B" w:rsidP="009F1A1B">
      <w:pPr>
        <w:widowControl/>
        <w:jc w:val="center"/>
        <w:rPr>
          <w:rFonts w:ascii="Times New Roman" w:hAnsi="Times New Roman" w:cs="Times New Roman"/>
          <w:szCs w:val="21"/>
        </w:rPr>
      </w:pPr>
      <w:r w:rsidRPr="00EA1E8A">
        <w:rPr>
          <w:rFonts w:ascii="Times New Roman" w:hAnsi="Times New Roman" w:cs="Times New Roman" w:hint="eastAsia"/>
          <w:b/>
          <w:szCs w:val="21"/>
        </w:rPr>
        <w:lastRenderedPageBreak/>
        <w:t>e</w:t>
      </w:r>
      <w:r w:rsidRPr="00EA1E8A">
        <w:rPr>
          <w:rFonts w:ascii="Times New Roman" w:hAnsi="Times New Roman" w:cs="Times New Roman"/>
          <w:b/>
          <w:szCs w:val="21"/>
        </w:rPr>
        <w:t>F</w:t>
      </w:r>
      <w:r w:rsidRPr="00EA1E8A">
        <w:rPr>
          <w:rFonts w:ascii="Times New Roman" w:hAnsi="Times New Roman" w:cs="Times New Roman" w:hint="eastAsia"/>
          <w:b/>
          <w:szCs w:val="21"/>
        </w:rPr>
        <w:t>igure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="00CA5330">
        <w:rPr>
          <w:rFonts w:ascii="Times New Roman" w:hAnsi="Times New Roman" w:cs="Times New Roman"/>
          <w:b/>
          <w:szCs w:val="21"/>
        </w:rPr>
        <w:t>4</w:t>
      </w:r>
      <w:r w:rsidRPr="00EA1E8A">
        <w:rPr>
          <w:rFonts w:ascii="Times New Roman" w:hAnsi="Times New Roman" w:cs="Times New Roman" w:hint="eastAsia"/>
          <w:b/>
          <w:szCs w:val="21"/>
        </w:rPr>
        <w:t>.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Pr="00EA1E8A">
        <w:rPr>
          <w:rFonts w:ascii="Times New Roman" w:hAnsi="Times New Roman" w:cs="Times New Roman"/>
          <w:szCs w:val="21"/>
        </w:rPr>
        <w:t xml:space="preserve">Node-splitting </w:t>
      </w:r>
      <w:r w:rsidRPr="00EA1E8A">
        <w:rPr>
          <w:rFonts w:ascii="Times New Roman" w:hAnsi="Times New Roman" w:cs="Times New Roman" w:hint="eastAsia"/>
          <w:szCs w:val="21"/>
        </w:rPr>
        <w:t>model</w:t>
      </w:r>
      <w:r w:rsidRPr="00EA1E8A">
        <w:rPr>
          <w:rFonts w:ascii="Times New Roman" w:hAnsi="Times New Roman" w:cs="Times New Roman"/>
          <w:szCs w:val="21"/>
        </w:rPr>
        <w:t xml:space="preserve"> in LS BMD assess</w:t>
      </w:r>
      <w:r w:rsidRPr="00EA1E8A">
        <w:rPr>
          <w:rFonts w:ascii="Times New Roman" w:hAnsi="Times New Roman" w:cs="Times New Roman" w:hint="eastAsia"/>
          <w:szCs w:val="21"/>
        </w:rPr>
        <w:t>ing</w:t>
      </w:r>
      <w:r w:rsidRPr="00EA1E8A">
        <w:rPr>
          <w:rFonts w:ascii="Times New Roman" w:hAnsi="Times New Roman" w:cs="Times New Roman"/>
          <w:szCs w:val="21"/>
        </w:rPr>
        <w:t xml:space="preserve"> incoherence between direct and indirect comparisons (continued)</w:t>
      </w:r>
    </w:p>
    <w:p w:rsidR="0001293D" w:rsidRDefault="0001293D" w:rsidP="009F1A1B">
      <w:pPr>
        <w:widowControl/>
        <w:jc w:val="center"/>
        <w:rPr>
          <w:rFonts w:ascii="Times New Roman" w:hAnsi="Times New Roman" w:cs="Times New Roman"/>
          <w:szCs w:val="21"/>
        </w:rPr>
      </w:pPr>
    </w:p>
    <w:p w:rsidR="0001293D" w:rsidRDefault="0001293D" w:rsidP="009F1A1B">
      <w:pPr>
        <w:widowControl/>
        <w:jc w:val="center"/>
        <w:rPr>
          <w:rFonts w:ascii="Times New Roman" w:hAnsi="Times New Roman" w:cs="Times New Roman"/>
          <w:szCs w:val="21"/>
        </w:rPr>
      </w:pPr>
    </w:p>
    <w:p w:rsidR="0001293D" w:rsidRDefault="00EC60F9" w:rsidP="009F1A1B">
      <w:pPr>
        <w:widowControl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pict>
          <v:shape id="_x0000_i1082" type="#_x0000_t75" style="width:354pt;height:536.4pt">
            <v:imagedata r:id="rId12" o:title="LS-2_1" croptop="6037f" cropbottom="7655f" cropleft="10372f" cropright="10822f"/>
          </v:shape>
        </w:pict>
      </w:r>
    </w:p>
    <w:p w:rsidR="0001293D" w:rsidRPr="00EA1E8A" w:rsidRDefault="0001293D" w:rsidP="009F1A1B">
      <w:pPr>
        <w:widowControl/>
        <w:jc w:val="center"/>
        <w:rPr>
          <w:rFonts w:ascii="Times New Roman" w:hAnsi="Times New Roman" w:cs="Times New Roman"/>
          <w:szCs w:val="21"/>
        </w:rPr>
      </w:pPr>
    </w:p>
    <w:p w:rsidR="009F1A1B" w:rsidRPr="00EA1E8A" w:rsidRDefault="009F1A1B" w:rsidP="009F1A1B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 xml:space="preserve">Abbreviations: </w:t>
      </w:r>
      <w:r w:rsidRPr="00EA1E8A">
        <w:rPr>
          <w:rFonts w:ascii="Times New Roman" w:hAnsi="Times New Roman" w:cs="Times New Roman"/>
        </w:rPr>
        <w:t>A=No Treatment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B=Placebo; C=calcium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D=vitamin D; E=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F=estrogen; G=isoflavene; H=exercise; I=calcium + vitamin D; J=calcium + vitamin K; K= calcium + estrogen; L=calcium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M=vitamin D 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N=vitamin D + estrogen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O= isoflavene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P=calcium+ vitamin D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Q=calcium + vitamin D+ exercise; R= calcium + vitamin D+ isoflavene + exercise.</w:t>
      </w:r>
    </w:p>
    <w:p w:rsidR="009F1A1B" w:rsidRPr="00EA1E8A" w:rsidRDefault="009F1A1B">
      <w:pPr>
        <w:widowControl/>
        <w:jc w:val="left"/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</w:rPr>
        <w:br w:type="page"/>
      </w:r>
    </w:p>
    <w:p w:rsidR="009F1A1B" w:rsidRPr="00EA1E8A" w:rsidRDefault="009F1A1B" w:rsidP="00410ADA">
      <w:pPr>
        <w:rPr>
          <w:rFonts w:ascii="Times New Roman" w:hAnsi="Times New Roman" w:cs="Times New Roman"/>
          <w:szCs w:val="21"/>
        </w:rPr>
      </w:pPr>
      <w:r w:rsidRPr="00EA1E8A">
        <w:rPr>
          <w:rFonts w:ascii="Times New Roman" w:hAnsi="Times New Roman" w:cs="Times New Roman" w:hint="eastAsia"/>
          <w:b/>
          <w:szCs w:val="21"/>
        </w:rPr>
        <w:lastRenderedPageBreak/>
        <w:t>e</w:t>
      </w:r>
      <w:r w:rsidRPr="00EA1E8A">
        <w:rPr>
          <w:rFonts w:ascii="Times New Roman" w:hAnsi="Times New Roman" w:cs="Times New Roman"/>
          <w:b/>
          <w:szCs w:val="21"/>
        </w:rPr>
        <w:t>F</w:t>
      </w:r>
      <w:r w:rsidRPr="00EA1E8A">
        <w:rPr>
          <w:rFonts w:ascii="Times New Roman" w:hAnsi="Times New Roman" w:cs="Times New Roman" w:hint="eastAsia"/>
          <w:b/>
          <w:szCs w:val="21"/>
        </w:rPr>
        <w:t>igure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="00CA5330">
        <w:rPr>
          <w:rFonts w:ascii="Times New Roman" w:hAnsi="Times New Roman" w:cs="Times New Roman"/>
          <w:b/>
          <w:szCs w:val="21"/>
        </w:rPr>
        <w:t>4</w:t>
      </w:r>
      <w:r w:rsidRPr="00EA1E8A">
        <w:rPr>
          <w:rFonts w:ascii="Times New Roman" w:hAnsi="Times New Roman" w:cs="Times New Roman" w:hint="eastAsia"/>
          <w:b/>
          <w:szCs w:val="21"/>
        </w:rPr>
        <w:t>.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Pr="00EA1E8A">
        <w:rPr>
          <w:rFonts w:ascii="Times New Roman" w:hAnsi="Times New Roman" w:cs="Times New Roman"/>
          <w:szCs w:val="21"/>
        </w:rPr>
        <w:t xml:space="preserve">Node-splitting </w:t>
      </w:r>
      <w:r w:rsidRPr="00EA1E8A">
        <w:rPr>
          <w:rFonts w:ascii="Times New Roman" w:hAnsi="Times New Roman" w:cs="Times New Roman" w:hint="eastAsia"/>
          <w:szCs w:val="21"/>
        </w:rPr>
        <w:t>model</w:t>
      </w:r>
      <w:r w:rsidRPr="00EA1E8A">
        <w:rPr>
          <w:rFonts w:ascii="Times New Roman" w:hAnsi="Times New Roman" w:cs="Times New Roman"/>
          <w:szCs w:val="21"/>
        </w:rPr>
        <w:t xml:space="preserve"> in LS BMD assess</w:t>
      </w:r>
      <w:r w:rsidRPr="00EA1E8A">
        <w:rPr>
          <w:rFonts w:ascii="Times New Roman" w:hAnsi="Times New Roman" w:cs="Times New Roman" w:hint="eastAsia"/>
          <w:szCs w:val="21"/>
        </w:rPr>
        <w:t>ing</w:t>
      </w:r>
      <w:r w:rsidRPr="00EA1E8A">
        <w:rPr>
          <w:rFonts w:ascii="Times New Roman" w:hAnsi="Times New Roman" w:cs="Times New Roman"/>
          <w:szCs w:val="21"/>
        </w:rPr>
        <w:t xml:space="preserve"> incoherence between direct and indirect comparisons (continued)</w:t>
      </w:r>
    </w:p>
    <w:p w:rsidR="00410ADA" w:rsidRDefault="00410ADA" w:rsidP="009F1A1B">
      <w:pPr>
        <w:jc w:val="center"/>
        <w:rPr>
          <w:rFonts w:ascii="Times New Roman" w:hAnsi="Times New Roman" w:cs="Times New Roman"/>
          <w:szCs w:val="21"/>
        </w:rPr>
      </w:pPr>
    </w:p>
    <w:p w:rsidR="0001293D" w:rsidRPr="00EA1E8A" w:rsidRDefault="005339A7" w:rsidP="0001293D">
      <w:pPr>
        <w:jc w:val="left"/>
        <w:rPr>
          <w:rFonts w:ascii="Times New Roman" w:hAnsi="Times New Roman" w:cs="Times New Roman"/>
        </w:rPr>
      </w:pPr>
      <w:r>
        <w:rPr>
          <w:noProof/>
        </w:rPr>
        <w:pict>
          <v:shape id="_x0000_s1035" type="#_x0000_t75" style="position:absolute;margin-left:83.4pt;margin-top:0;width:357pt;height:541.2pt;z-index:251677696;mso-position-horizontal:absolute;mso-position-horizontal-relative:text;mso-position-vertical-relative:text">
            <v:imagedata r:id="rId13" o:title="LS-3_1" croptop="5921f" cropbottom="7314f" cropleft="10146f" cropright="10672f"/>
            <w10:wrap type="square" side="right"/>
          </v:shape>
        </w:pict>
      </w:r>
      <w:r w:rsidR="0001293D">
        <w:rPr>
          <w:rFonts w:ascii="Times New Roman" w:hAnsi="Times New Roman" w:cs="Times New Roman"/>
        </w:rPr>
        <w:br w:type="textWrapping" w:clear="all"/>
      </w:r>
    </w:p>
    <w:p w:rsidR="009F1A1B" w:rsidRPr="00EA1E8A" w:rsidRDefault="009F1A1B" w:rsidP="009F1A1B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 xml:space="preserve">Abbreviations: </w:t>
      </w:r>
      <w:r w:rsidRPr="00EA1E8A">
        <w:rPr>
          <w:rFonts w:ascii="Times New Roman" w:hAnsi="Times New Roman" w:cs="Times New Roman"/>
        </w:rPr>
        <w:t>A=No Treatment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B=Placebo; C=calcium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D=vitamin D; E=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F=estrogen; G=isoflavene; H=exercise; I=calcium + vitamin D; J=calcium + vitamin K; K= calcium + estrogen; L=calcium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M=vitamin D 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N=vitamin D + estrogen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O= isoflavene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P=calcium+ vitamin D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Q=calcium + vitamin D+ exercise; R= calcium + vitamin D+ isoflavene + exercise.</w:t>
      </w:r>
    </w:p>
    <w:p w:rsidR="009F1A1B" w:rsidRPr="00EA1E8A" w:rsidRDefault="009F1A1B">
      <w:pPr>
        <w:widowControl/>
        <w:jc w:val="left"/>
      </w:pPr>
      <w:r w:rsidRPr="00EA1E8A">
        <w:br w:type="page"/>
      </w:r>
    </w:p>
    <w:p w:rsidR="009F1A1B" w:rsidRPr="00EA1E8A" w:rsidRDefault="009F1A1B" w:rsidP="009F1A1B">
      <w:pPr>
        <w:rPr>
          <w:rFonts w:ascii="Times New Roman" w:hAnsi="Times New Roman" w:cs="Times New Roman"/>
          <w:szCs w:val="21"/>
        </w:rPr>
      </w:pPr>
      <w:r w:rsidRPr="00EA1E8A">
        <w:rPr>
          <w:rFonts w:ascii="Times New Roman" w:hAnsi="Times New Roman" w:cs="Times New Roman" w:hint="eastAsia"/>
          <w:b/>
          <w:szCs w:val="21"/>
        </w:rPr>
        <w:lastRenderedPageBreak/>
        <w:t>e</w:t>
      </w:r>
      <w:r w:rsidRPr="00EA1E8A">
        <w:rPr>
          <w:rFonts w:ascii="Times New Roman" w:hAnsi="Times New Roman" w:cs="Times New Roman"/>
          <w:b/>
          <w:szCs w:val="21"/>
        </w:rPr>
        <w:t>F</w:t>
      </w:r>
      <w:r w:rsidRPr="00EA1E8A">
        <w:rPr>
          <w:rFonts w:ascii="Times New Roman" w:hAnsi="Times New Roman" w:cs="Times New Roman" w:hint="eastAsia"/>
          <w:b/>
          <w:szCs w:val="21"/>
        </w:rPr>
        <w:t>igure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="00CA5330">
        <w:rPr>
          <w:rFonts w:ascii="Times New Roman" w:hAnsi="Times New Roman" w:cs="Times New Roman"/>
          <w:b/>
          <w:szCs w:val="21"/>
        </w:rPr>
        <w:t>4</w:t>
      </w:r>
      <w:r w:rsidRPr="00EA1E8A">
        <w:rPr>
          <w:rFonts w:ascii="Times New Roman" w:hAnsi="Times New Roman" w:cs="Times New Roman" w:hint="eastAsia"/>
          <w:b/>
          <w:szCs w:val="21"/>
        </w:rPr>
        <w:t>.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Pr="00EA1E8A">
        <w:rPr>
          <w:rFonts w:ascii="Times New Roman" w:hAnsi="Times New Roman" w:cs="Times New Roman"/>
          <w:szCs w:val="21"/>
        </w:rPr>
        <w:t xml:space="preserve">Node-splitting </w:t>
      </w:r>
      <w:r w:rsidRPr="00EA1E8A">
        <w:rPr>
          <w:rFonts w:ascii="Times New Roman" w:hAnsi="Times New Roman" w:cs="Times New Roman" w:hint="eastAsia"/>
          <w:szCs w:val="21"/>
        </w:rPr>
        <w:t>model</w:t>
      </w:r>
      <w:r w:rsidRPr="00EA1E8A">
        <w:rPr>
          <w:rFonts w:ascii="Times New Roman" w:hAnsi="Times New Roman" w:cs="Times New Roman"/>
          <w:szCs w:val="21"/>
        </w:rPr>
        <w:t xml:space="preserve"> in LS BMD assess</w:t>
      </w:r>
      <w:r w:rsidRPr="00EA1E8A">
        <w:rPr>
          <w:rFonts w:ascii="Times New Roman" w:hAnsi="Times New Roman" w:cs="Times New Roman" w:hint="eastAsia"/>
          <w:szCs w:val="21"/>
        </w:rPr>
        <w:t>ing</w:t>
      </w:r>
      <w:r w:rsidRPr="00EA1E8A">
        <w:rPr>
          <w:rFonts w:ascii="Times New Roman" w:hAnsi="Times New Roman" w:cs="Times New Roman"/>
          <w:szCs w:val="21"/>
        </w:rPr>
        <w:t xml:space="preserve"> incoherence between direct and indirect comparisons (continued)</w:t>
      </w:r>
    </w:p>
    <w:p w:rsidR="0001293D" w:rsidRDefault="005339A7" w:rsidP="0001293D">
      <w:pPr>
        <w:widowControl/>
        <w:jc w:val="left"/>
      </w:pPr>
      <w:r>
        <w:rPr>
          <w:noProof/>
        </w:rPr>
        <w:pict>
          <v:shape id="_x0000_s1036" type="#_x0000_t75" style="position:absolute;margin-left:83.4pt;margin-top:0;width:356.4pt;height:540pt;z-index:251679744;mso-position-horizontal:absolute;mso-position-horizontal-relative:text;mso-position-vertical-relative:text">
            <v:imagedata r:id="rId14" o:title="LS-4_1" croptop="5863f" cropbottom="7430f" cropleft="10447f" cropright="10447f"/>
            <w10:wrap type="square" side="right"/>
          </v:shape>
        </w:pict>
      </w:r>
    </w:p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Pr="0001293D" w:rsidRDefault="0001293D" w:rsidP="0001293D"/>
    <w:p w:rsidR="0001293D" w:rsidRDefault="0001293D" w:rsidP="0001293D">
      <w:pPr>
        <w:widowControl/>
        <w:jc w:val="left"/>
      </w:pPr>
    </w:p>
    <w:p w:rsidR="009F1A1B" w:rsidRPr="00EA1E8A" w:rsidRDefault="0001293D" w:rsidP="0001293D">
      <w:pPr>
        <w:widowControl/>
        <w:tabs>
          <w:tab w:val="center" w:pos="745"/>
        </w:tabs>
        <w:jc w:val="left"/>
      </w:pPr>
      <w:r>
        <w:tab/>
      </w:r>
      <w:r>
        <w:br w:type="textWrapping" w:clear="all"/>
      </w:r>
    </w:p>
    <w:p w:rsidR="009F1A1B" w:rsidRPr="00EA1E8A" w:rsidRDefault="009F1A1B" w:rsidP="009F1A1B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 xml:space="preserve">Abbreviations: </w:t>
      </w:r>
      <w:r w:rsidRPr="00EA1E8A">
        <w:rPr>
          <w:rFonts w:ascii="Times New Roman" w:hAnsi="Times New Roman" w:cs="Times New Roman"/>
        </w:rPr>
        <w:t>A=No Treatment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B=Placebo; C=calcium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D=vitamin D; E=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F=estrogen; G=isoflavene; H=exercise; I=calcium + vitamin D; J=calcium + vitamin K; K= calcium + estrogen; L=calcium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M=vitamin D 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N=vitamin D + estrogen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O= isoflavene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P=calcium+ vitamin D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Q=calcium + vitamin D+ exercise; R= calcium + vitamin D+ isoflavene + exercise.</w:t>
      </w:r>
    </w:p>
    <w:p w:rsidR="009F1A1B" w:rsidRPr="00EA1E8A" w:rsidRDefault="009F1A1B">
      <w:pPr>
        <w:widowControl/>
        <w:jc w:val="left"/>
      </w:pPr>
      <w:r w:rsidRPr="00EA1E8A">
        <w:br w:type="page"/>
      </w:r>
    </w:p>
    <w:p w:rsidR="009F1A1B" w:rsidRPr="00EA1E8A" w:rsidRDefault="009F1A1B" w:rsidP="009F1A1B">
      <w:pPr>
        <w:rPr>
          <w:rFonts w:ascii="Times New Roman" w:hAnsi="Times New Roman" w:cs="Times New Roman"/>
          <w:szCs w:val="21"/>
        </w:rPr>
      </w:pPr>
      <w:r w:rsidRPr="00EA1E8A">
        <w:rPr>
          <w:rFonts w:ascii="Times New Roman" w:hAnsi="Times New Roman" w:cs="Times New Roman" w:hint="eastAsia"/>
          <w:b/>
          <w:szCs w:val="21"/>
        </w:rPr>
        <w:lastRenderedPageBreak/>
        <w:t>e</w:t>
      </w:r>
      <w:r w:rsidRPr="00EA1E8A">
        <w:rPr>
          <w:rFonts w:ascii="Times New Roman" w:hAnsi="Times New Roman" w:cs="Times New Roman"/>
          <w:b/>
          <w:szCs w:val="21"/>
        </w:rPr>
        <w:t>F</w:t>
      </w:r>
      <w:r w:rsidRPr="00EA1E8A">
        <w:rPr>
          <w:rFonts w:ascii="Times New Roman" w:hAnsi="Times New Roman" w:cs="Times New Roman" w:hint="eastAsia"/>
          <w:b/>
          <w:szCs w:val="21"/>
        </w:rPr>
        <w:t>igure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="00CA5330">
        <w:rPr>
          <w:rFonts w:ascii="Times New Roman" w:hAnsi="Times New Roman" w:cs="Times New Roman"/>
          <w:b/>
          <w:szCs w:val="21"/>
        </w:rPr>
        <w:t>4</w:t>
      </w:r>
      <w:r w:rsidRPr="00EA1E8A">
        <w:rPr>
          <w:rFonts w:ascii="Times New Roman" w:hAnsi="Times New Roman" w:cs="Times New Roman" w:hint="eastAsia"/>
          <w:b/>
          <w:szCs w:val="21"/>
        </w:rPr>
        <w:t>.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Pr="00EA1E8A">
        <w:rPr>
          <w:rFonts w:ascii="Times New Roman" w:hAnsi="Times New Roman" w:cs="Times New Roman"/>
          <w:szCs w:val="21"/>
        </w:rPr>
        <w:t xml:space="preserve">Node-splitting </w:t>
      </w:r>
      <w:r w:rsidRPr="00EA1E8A">
        <w:rPr>
          <w:rFonts w:ascii="Times New Roman" w:hAnsi="Times New Roman" w:cs="Times New Roman" w:hint="eastAsia"/>
          <w:szCs w:val="21"/>
        </w:rPr>
        <w:t>model</w:t>
      </w:r>
      <w:r w:rsidRPr="00EA1E8A">
        <w:rPr>
          <w:rFonts w:ascii="Times New Roman" w:hAnsi="Times New Roman" w:cs="Times New Roman"/>
          <w:szCs w:val="21"/>
        </w:rPr>
        <w:t xml:space="preserve"> in LS BMD assess</w:t>
      </w:r>
      <w:r w:rsidRPr="00EA1E8A">
        <w:rPr>
          <w:rFonts w:ascii="Times New Roman" w:hAnsi="Times New Roman" w:cs="Times New Roman" w:hint="eastAsia"/>
          <w:szCs w:val="21"/>
        </w:rPr>
        <w:t>ing</w:t>
      </w:r>
      <w:r w:rsidRPr="00EA1E8A">
        <w:rPr>
          <w:rFonts w:ascii="Times New Roman" w:hAnsi="Times New Roman" w:cs="Times New Roman"/>
          <w:szCs w:val="21"/>
        </w:rPr>
        <w:t xml:space="preserve"> incoherence between direct and indirect comparisons (continued)</w:t>
      </w:r>
    </w:p>
    <w:p w:rsidR="009F1A1B" w:rsidRPr="00EA1E8A" w:rsidRDefault="00EC60F9" w:rsidP="009F1A1B">
      <w:pPr>
        <w:widowControl/>
        <w:jc w:val="center"/>
      </w:pPr>
      <w:r>
        <w:pict>
          <v:shape id="_x0000_i1083" type="#_x0000_t75" style="width:523.2pt;height:97.2pt">
            <v:imagedata r:id="rId15" o:title="LS-5_1" croptop="27166f" cropbottom="28908f"/>
          </v:shape>
        </w:pict>
      </w:r>
    </w:p>
    <w:p w:rsidR="009F1A1B" w:rsidRPr="00EA1E8A" w:rsidRDefault="009F1A1B" w:rsidP="009F1A1B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 xml:space="preserve">Abbreviations: </w:t>
      </w:r>
      <w:r w:rsidRPr="00EA1E8A">
        <w:rPr>
          <w:rFonts w:ascii="Times New Roman" w:hAnsi="Times New Roman" w:cs="Times New Roman"/>
        </w:rPr>
        <w:t>A=No Treatment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B=Placebo; C=calcium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D=vitamin D; E=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F=estrogen; G=isoflavene; H=exercise; I=calcium + vitamin D; J=calcium + vitamin K; K= calcium + estrogen; L=calcium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M=vitamin D 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N=vitamin D + estrogen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O= isoflavene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P=calcium+ vitamin D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Q=calcium + vitamin D+ exercise; R= calcium + vitamin D+ isoflavene + exercise.</w:t>
      </w:r>
    </w:p>
    <w:p w:rsidR="009F1A1B" w:rsidRPr="00EA1E8A" w:rsidRDefault="009F1A1B" w:rsidP="009F1A1B">
      <w:pPr>
        <w:widowControl/>
        <w:jc w:val="left"/>
      </w:pPr>
      <w:r w:rsidRPr="00EA1E8A">
        <w:br w:type="page"/>
      </w:r>
    </w:p>
    <w:p w:rsidR="001F4737" w:rsidRPr="00EA1E8A" w:rsidRDefault="00E35D1B" w:rsidP="004D7094">
      <w:pPr>
        <w:widowControl/>
        <w:jc w:val="left"/>
        <w:rPr>
          <w:rFonts w:ascii="Times New Roman" w:hAnsi="Times New Roman" w:cs="Times New Roman"/>
          <w:szCs w:val="21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>e</w:t>
      </w:r>
      <w:r w:rsidR="004D7094" w:rsidRPr="00EA1E8A">
        <w:rPr>
          <w:rFonts w:ascii="Times New Roman" w:hAnsi="Times New Roman" w:cs="Times New Roman"/>
          <w:b/>
          <w:szCs w:val="21"/>
        </w:rPr>
        <w:t>F</w:t>
      </w:r>
      <w:r w:rsidR="004D7094" w:rsidRPr="00EA1E8A">
        <w:rPr>
          <w:rFonts w:ascii="Times New Roman" w:hAnsi="Times New Roman" w:cs="Times New Roman" w:hint="eastAsia"/>
          <w:b/>
          <w:szCs w:val="21"/>
        </w:rPr>
        <w:t>igure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="00CA5330">
        <w:rPr>
          <w:rFonts w:ascii="Times New Roman" w:hAnsi="Times New Roman" w:cs="Times New Roman"/>
          <w:b/>
          <w:szCs w:val="21"/>
        </w:rPr>
        <w:t>5</w:t>
      </w:r>
      <w:r w:rsidRPr="00EA1E8A">
        <w:rPr>
          <w:rFonts w:ascii="Times New Roman" w:hAnsi="Times New Roman" w:cs="Times New Roman"/>
          <w:b/>
          <w:szCs w:val="21"/>
        </w:rPr>
        <w:t xml:space="preserve">. </w:t>
      </w:r>
      <w:r w:rsidRPr="00EA1E8A">
        <w:rPr>
          <w:rFonts w:ascii="Times New Roman" w:hAnsi="Times New Roman" w:cs="Times New Roman"/>
          <w:szCs w:val="21"/>
        </w:rPr>
        <w:t xml:space="preserve">Node-splitting </w:t>
      </w:r>
      <w:r w:rsidRPr="00EA1E8A">
        <w:rPr>
          <w:rFonts w:ascii="Times New Roman" w:hAnsi="Times New Roman" w:cs="Times New Roman" w:hint="eastAsia"/>
          <w:szCs w:val="21"/>
        </w:rPr>
        <w:t>model</w:t>
      </w:r>
      <w:r w:rsidRPr="00EA1E8A">
        <w:rPr>
          <w:rFonts w:ascii="Times New Roman" w:hAnsi="Times New Roman" w:cs="Times New Roman"/>
          <w:szCs w:val="21"/>
        </w:rPr>
        <w:t xml:space="preserve"> in </w:t>
      </w:r>
      <w:r w:rsidR="00D00B92" w:rsidRPr="00EA1E8A">
        <w:rPr>
          <w:rFonts w:ascii="Times New Roman" w:hAnsi="Times New Roman" w:cs="Times New Roman"/>
          <w:szCs w:val="21"/>
        </w:rPr>
        <w:t>FN</w:t>
      </w:r>
      <w:r w:rsidRPr="00EA1E8A">
        <w:rPr>
          <w:rFonts w:ascii="Times New Roman" w:hAnsi="Times New Roman" w:cs="Times New Roman"/>
          <w:szCs w:val="21"/>
        </w:rPr>
        <w:t xml:space="preserve"> BMD assess</w:t>
      </w:r>
      <w:r w:rsidRPr="00EA1E8A">
        <w:rPr>
          <w:rFonts w:ascii="Times New Roman" w:hAnsi="Times New Roman" w:cs="Times New Roman" w:hint="eastAsia"/>
          <w:szCs w:val="21"/>
        </w:rPr>
        <w:t>ing</w:t>
      </w:r>
      <w:r w:rsidRPr="00EA1E8A">
        <w:rPr>
          <w:rFonts w:ascii="Times New Roman" w:hAnsi="Times New Roman" w:cs="Times New Roman"/>
          <w:szCs w:val="21"/>
        </w:rPr>
        <w:t xml:space="preserve"> incoherence between direct and indirect comparisons</w:t>
      </w:r>
    </w:p>
    <w:p w:rsidR="004D7094" w:rsidRPr="00EA1E8A" w:rsidRDefault="00EC60F9" w:rsidP="009679C5">
      <w:pPr>
        <w:widowControl/>
        <w:jc w:val="center"/>
      </w:pPr>
      <w:r>
        <w:rPr>
          <w:rFonts w:ascii="Times New Roman" w:hAnsi="Times New Roman" w:cs="Times New Roman"/>
          <w:b/>
          <w:noProof/>
          <w:szCs w:val="21"/>
        </w:rPr>
        <w:pict>
          <v:shape id="_x0000_i1084" type="#_x0000_t75" style="width:523.2pt;height:539.4pt">
            <v:imagedata r:id="rId16" o:title="FN-1_1" croptop="6037f" cropbottom="7365f"/>
          </v:shape>
        </w:pict>
      </w:r>
    </w:p>
    <w:p w:rsidR="009679C5" w:rsidRPr="00EA1E8A" w:rsidRDefault="009679C5" w:rsidP="009679C5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 xml:space="preserve">Abbreviations: </w:t>
      </w:r>
      <w:r w:rsidRPr="00EA1E8A">
        <w:rPr>
          <w:rFonts w:ascii="Times New Roman" w:hAnsi="Times New Roman" w:cs="Times New Roman"/>
        </w:rPr>
        <w:t>A=No Treatment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B=Placebo; C=calcium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D=vitamin D; E=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F=estrogen; G=isoflavene; H=exercise; I=calcium + vitamin D; K= calcium + estrogen; L=calcium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N=vitamin D + estrogen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O= isoflavene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P=calcium+ vitamin D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Q=calcium + vitamin D+ exercise; R= calcium + vitamin D+ isoflavene + exercise.</w:t>
      </w:r>
    </w:p>
    <w:p w:rsidR="00957D38" w:rsidRPr="00EA1E8A" w:rsidRDefault="00957D38">
      <w:pPr>
        <w:widowControl/>
        <w:jc w:val="left"/>
      </w:pPr>
      <w:r w:rsidRPr="00EA1E8A">
        <w:br w:type="page"/>
      </w:r>
    </w:p>
    <w:p w:rsidR="00957D38" w:rsidRPr="00EA1E8A" w:rsidRDefault="00957D38" w:rsidP="00957D38">
      <w:pPr>
        <w:widowControl/>
        <w:jc w:val="left"/>
        <w:rPr>
          <w:rFonts w:ascii="Times New Roman" w:hAnsi="Times New Roman" w:cs="Times New Roman"/>
          <w:szCs w:val="21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>eF</w:t>
      </w:r>
      <w:r w:rsidRPr="00EA1E8A">
        <w:rPr>
          <w:rFonts w:ascii="Times New Roman" w:hAnsi="Times New Roman" w:cs="Times New Roman" w:hint="eastAsia"/>
          <w:b/>
          <w:szCs w:val="21"/>
        </w:rPr>
        <w:t>igure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="00CA5330">
        <w:rPr>
          <w:rFonts w:ascii="Times New Roman" w:hAnsi="Times New Roman" w:cs="Times New Roman"/>
          <w:b/>
          <w:szCs w:val="21"/>
        </w:rPr>
        <w:t>5</w:t>
      </w:r>
      <w:r w:rsidRPr="00EA1E8A">
        <w:rPr>
          <w:rFonts w:ascii="Times New Roman" w:hAnsi="Times New Roman" w:cs="Times New Roman"/>
          <w:b/>
          <w:szCs w:val="21"/>
        </w:rPr>
        <w:t xml:space="preserve">. </w:t>
      </w:r>
      <w:r w:rsidRPr="00EA1E8A">
        <w:rPr>
          <w:rFonts w:ascii="Times New Roman" w:hAnsi="Times New Roman" w:cs="Times New Roman"/>
          <w:szCs w:val="21"/>
        </w:rPr>
        <w:t xml:space="preserve">Node-splitting </w:t>
      </w:r>
      <w:r w:rsidRPr="00EA1E8A">
        <w:rPr>
          <w:rFonts w:ascii="Times New Roman" w:hAnsi="Times New Roman" w:cs="Times New Roman" w:hint="eastAsia"/>
          <w:szCs w:val="21"/>
        </w:rPr>
        <w:t>model</w:t>
      </w:r>
      <w:r w:rsidRPr="00EA1E8A">
        <w:rPr>
          <w:rFonts w:ascii="Times New Roman" w:hAnsi="Times New Roman" w:cs="Times New Roman"/>
          <w:szCs w:val="21"/>
        </w:rPr>
        <w:t xml:space="preserve"> in FN BMD assess</w:t>
      </w:r>
      <w:r w:rsidRPr="00EA1E8A">
        <w:rPr>
          <w:rFonts w:ascii="Times New Roman" w:hAnsi="Times New Roman" w:cs="Times New Roman" w:hint="eastAsia"/>
          <w:szCs w:val="21"/>
        </w:rPr>
        <w:t>ing</w:t>
      </w:r>
      <w:r w:rsidRPr="00EA1E8A">
        <w:rPr>
          <w:rFonts w:ascii="Times New Roman" w:hAnsi="Times New Roman" w:cs="Times New Roman"/>
          <w:szCs w:val="21"/>
        </w:rPr>
        <w:t xml:space="preserve"> incoherence between direct and indirect comparisons (continued)</w:t>
      </w:r>
    </w:p>
    <w:p w:rsidR="00187594" w:rsidRPr="00EA1E8A" w:rsidRDefault="00EC60F9" w:rsidP="00957D38">
      <w:pPr>
        <w:widowControl/>
        <w:jc w:val="center"/>
      </w:pPr>
      <w:r>
        <w:pict>
          <v:shape id="_x0000_i1085" type="#_x0000_t75" style="width:523.2pt;height:539.4pt">
            <v:imagedata r:id="rId17" o:title="FN-2_1" croptop="6037f" cropbottom="7365f"/>
          </v:shape>
        </w:pict>
      </w:r>
    </w:p>
    <w:p w:rsidR="00FA77AD" w:rsidRPr="00EA1E8A" w:rsidRDefault="00FA77AD" w:rsidP="00FA77AD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 xml:space="preserve">Abbreviations: </w:t>
      </w:r>
      <w:r w:rsidRPr="00EA1E8A">
        <w:rPr>
          <w:rFonts w:ascii="Times New Roman" w:hAnsi="Times New Roman" w:cs="Times New Roman"/>
        </w:rPr>
        <w:t>A=No Treatment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B=Placebo; C=calcium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D=vitamin D; E=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F=estrogen; G=isoflavene; H=exercise; I=calcium + vitamin D; K= calcium + estrogen; L=calcium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N=vitamin D + estrogen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O= isoflavene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P=calcium+ vitamin D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Q=calcium + vitamin D+ exercise; R= calcium + vitamin D+ isoflavene + exercise.</w:t>
      </w:r>
    </w:p>
    <w:p w:rsidR="00FA77AD" w:rsidRPr="00EA1E8A" w:rsidRDefault="00FA77AD">
      <w:pPr>
        <w:widowControl/>
        <w:jc w:val="left"/>
      </w:pPr>
      <w:r w:rsidRPr="00EA1E8A">
        <w:br w:type="page"/>
      </w:r>
    </w:p>
    <w:p w:rsidR="00FA77AD" w:rsidRPr="00EA1E8A" w:rsidRDefault="00FA77AD" w:rsidP="00FA77AD">
      <w:pPr>
        <w:widowControl/>
        <w:jc w:val="left"/>
        <w:rPr>
          <w:rFonts w:ascii="Times New Roman" w:hAnsi="Times New Roman" w:cs="Times New Roman"/>
          <w:szCs w:val="21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>eF</w:t>
      </w:r>
      <w:r w:rsidRPr="00EA1E8A">
        <w:rPr>
          <w:rFonts w:ascii="Times New Roman" w:hAnsi="Times New Roman" w:cs="Times New Roman" w:hint="eastAsia"/>
          <w:b/>
          <w:szCs w:val="21"/>
        </w:rPr>
        <w:t>igure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="00CA5330">
        <w:rPr>
          <w:rFonts w:ascii="Times New Roman" w:hAnsi="Times New Roman" w:cs="Times New Roman"/>
          <w:b/>
          <w:szCs w:val="21"/>
        </w:rPr>
        <w:t>5</w:t>
      </w:r>
      <w:r w:rsidRPr="00EA1E8A">
        <w:rPr>
          <w:rFonts w:ascii="Times New Roman" w:hAnsi="Times New Roman" w:cs="Times New Roman"/>
          <w:b/>
          <w:szCs w:val="21"/>
        </w:rPr>
        <w:t xml:space="preserve">. </w:t>
      </w:r>
      <w:r w:rsidRPr="00EA1E8A">
        <w:rPr>
          <w:rFonts w:ascii="Times New Roman" w:hAnsi="Times New Roman" w:cs="Times New Roman"/>
          <w:szCs w:val="21"/>
        </w:rPr>
        <w:t xml:space="preserve">Node-splitting </w:t>
      </w:r>
      <w:r w:rsidRPr="00EA1E8A">
        <w:rPr>
          <w:rFonts w:ascii="Times New Roman" w:hAnsi="Times New Roman" w:cs="Times New Roman" w:hint="eastAsia"/>
          <w:szCs w:val="21"/>
        </w:rPr>
        <w:t>model</w:t>
      </w:r>
      <w:r w:rsidRPr="00EA1E8A">
        <w:rPr>
          <w:rFonts w:ascii="Times New Roman" w:hAnsi="Times New Roman" w:cs="Times New Roman"/>
          <w:szCs w:val="21"/>
        </w:rPr>
        <w:t xml:space="preserve"> in FN BMD assess</w:t>
      </w:r>
      <w:r w:rsidRPr="00EA1E8A">
        <w:rPr>
          <w:rFonts w:ascii="Times New Roman" w:hAnsi="Times New Roman" w:cs="Times New Roman" w:hint="eastAsia"/>
          <w:szCs w:val="21"/>
        </w:rPr>
        <w:t>ing</w:t>
      </w:r>
      <w:r w:rsidRPr="00EA1E8A">
        <w:rPr>
          <w:rFonts w:ascii="Times New Roman" w:hAnsi="Times New Roman" w:cs="Times New Roman"/>
          <w:szCs w:val="21"/>
        </w:rPr>
        <w:t xml:space="preserve"> incoherence between direct and indirect comparisons (continued)</w:t>
      </w:r>
    </w:p>
    <w:p w:rsidR="00FA77AD" w:rsidRPr="00EA1E8A" w:rsidRDefault="00EC60F9" w:rsidP="00FA77AD">
      <w:pPr>
        <w:widowControl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pict>
          <v:shape id="_x0000_i1086" type="#_x0000_t75" style="width:523.2pt;height:537.6pt">
            <v:imagedata r:id="rId18" o:title="FN-3_1" croptop="6153f" cropbottom="7372f"/>
          </v:shape>
        </w:pict>
      </w:r>
    </w:p>
    <w:p w:rsidR="00FA77AD" w:rsidRPr="00EA1E8A" w:rsidRDefault="00FA77AD" w:rsidP="00FA77AD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 xml:space="preserve">Abbreviations: </w:t>
      </w:r>
      <w:r w:rsidRPr="00EA1E8A">
        <w:rPr>
          <w:rFonts w:ascii="Times New Roman" w:hAnsi="Times New Roman" w:cs="Times New Roman"/>
        </w:rPr>
        <w:t>A=No Treatment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B=Placebo; C=calcium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D=vitamin D; E=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F=estrogen; G=isoflavene; H=exercise; I=calcium + vitamin D; K= calcium + estrogen; L=calcium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N=vitamin D + estrogen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O= isoflavene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P=calcium+ vitamin D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Q=calcium + vitamin D+ exercise; R= calcium + vitamin D+ isoflavene + exercise.</w:t>
      </w:r>
    </w:p>
    <w:p w:rsidR="00FA77AD" w:rsidRPr="00EA1E8A" w:rsidRDefault="00FA77AD">
      <w:pPr>
        <w:widowControl/>
        <w:jc w:val="left"/>
      </w:pPr>
      <w:r w:rsidRPr="00EA1E8A">
        <w:br w:type="page"/>
      </w:r>
    </w:p>
    <w:p w:rsidR="00FA77AD" w:rsidRPr="00EA1E8A" w:rsidRDefault="00FA77AD" w:rsidP="00FA77AD">
      <w:pPr>
        <w:widowControl/>
        <w:jc w:val="left"/>
        <w:rPr>
          <w:rFonts w:ascii="Times New Roman" w:hAnsi="Times New Roman" w:cs="Times New Roman"/>
          <w:szCs w:val="21"/>
        </w:rPr>
      </w:pPr>
      <w:r w:rsidRPr="00EA1E8A">
        <w:rPr>
          <w:rFonts w:ascii="Times New Roman" w:hAnsi="Times New Roman" w:cs="Times New Roman"/>
          <w:b/>
          <w:szCs w:val="21"/>
        </w:rPr>
        <w:lastRenderedPageBreak/>
        <w:t>eF</w:t>
      </w:r>
      <w:r w:rsidRPr="00EA1E8A">
        <w:rPr>
          <w:rFonts w:ascii="Times New Roman" w:hAnsi="Times New Roman" w:cs="Times New Roman" w:hint="eastAsia"/>
          <w:b/>
          <w:szCs w:val="21"/>
        </w:rPr>
        <w:t>igure</w:t>
      </w:r>
      <w:r w:rsidRPr="00EA1E8A">
        <w:rPr>
          <w:rFonts w:ascii="Times New Roman" w:hAnsi="Times New Roman" w:cs="Times New Roman"/>
          <w:b/>
          <w:szCs w:val="21"/>
        </w:rPr>
        <w:t xml:space="preserve"> </w:t>
      </w:r>
      <w:r w:rsidR="00CA5330">
        <w:rPr>
          <w:rFonts w:ascii="Times New Roman" w:hAnsi="Times New Roman" w:cs="Times New Roman"/>
          <w:b/>
          <w:szCs w:val="21"/>
        </w:rPr>
        <w:t>5</w:t>
      </w:r>
      <w:r w:rsidRPr="00EA1E8A">
        <w:rPr>
          <w:rFonts w:ascii="Times New Roman" w:hAnsi="Times New Roman" w:cs="Times New Roman"/>
          <w:b/>
          <w:szCs w:val="21"/>
        </w:rPr>
        <w:t xml:space="preserve">. </w:t>
      </w:r>
      <w:r w:rsidRPr="00EA1E8A">
        <w:rPr>
          <w:rFonts w:ascii="Times New Roman" w:hAnsi="Times New Roman" w:cs="Times New Roman"/>
          <w:szCs w:val="21"/>
        </w:rPr>
        <w:t xml:space="preserve">Node-splitting </w:t>
      </w:r>
      <w:r w:rsidRPr="00EA1E8A">
        <w:rPr>
          <w:rFonts w:ascii="Times New Roman" w:hAnsi="Times New Roman" w:cs="Times New Roman" w:hint="eastAsia"/>
          <w:szCs w:val="21"/>
        </w:rPr>
        <w:t>model</w:t>
      </w:r>
      <w:r w:rsidRPr="00EA1E8A">
        <w:rPr>
          <w:rFonts w:ascii="Times New Roman" w:hAnsi="Times New Roman" w:cs="Times New Roman"/>
          <w:szCs w:val="21"/>
        </w:rPr>
        <w:t xml:space="preserve"> in FN BMD assess</w:t>
      </w:r>
      <w:r w:rsidRPr="00EA1E8A">
        <w:rPr>
          <w:rFonts w:ascii="Times New Roman" w:hAnsi="Times New Roman" w:cs="Times New Roman" w:hint="eastAsia"/>
          <w:szCs w:val="21"/>
        </w:rPr>
        <w:t>ing</w:t>
      </w:r>
      <w:r w:rsidRPr="00EA1E8A">
        <w:rPr>
          <w:rFonts w:ascii="Times New Roman" w:hAnsi="Times New Roman" w:cs="Times New Roman"/>
          <w:szCs w:val="21"/>
        </w:rPr>
        <w:t xml:space="preserve"> incoherence between direct and indirect comparisons (continued)</w:t>
      </w:r>
    </w:p>
    <w:p w:rsidR="00FA77AD" w:rsidRPr="00EA1E8A" w:rsidRDefault="00EC60F9" w:rsidP="00FA77AD">
      <w:pPr>
        <w:widowControl/>
        <w:jc w:val="center"/>
      </w:pPr>
      <w:r>
        <w:pict>
          <v:shape id="_x0000_i1087" type="#_x0000_t75" style="width:523.2pt;height:318.6pt">
            <v:imagedata r:id="rId19" o:title="FN-4_1" croptop="16602f" cropbottom="18169f"/>
          </v:shape>
        </w:pict>
      </w:r>
    </w:p>
    <w:p w:rsidR="00FA77AD" w:rsidRPr="00EA1E8A" w:rsidRDefault="00FA77AD" w:rsidP="00FA77AD">
      <w:pPr>
        <w:rPr>
          <w:rFonts w:ascii="Times New Roman" w:hAnsi="Times New Roman" w:cs="Times New Roman"/>
        </w:rPr>
      </w:pPr>
      <w:r w:rsidRPr="00EA1E8A">
        <w:rPr>
          <w:rFonts w:ascii="Times New Roman" w:hAnsi="Times New Roman" w:cs="Times New Roman"/>
          <w:szCs w:val="21"/>
        </w:rPr>
        <w:t xml:space="preserve">Abbreviations: </w:t>
      </w:r>
      <w:r w:rsidRPr="00EA1E8A">
        <w:rPr>
          <w:rFonts w:ascii="Times New Roman" w:hAnsi="Times New Roman" w:cs="Times New Roman"/>
        </w:rPr>
        <w:t>A=No Treatment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B=Placebo; C=calcium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D=vitamin D; E=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F=estrogen; G=isoflavene; H=exercise; I=calcium + vitamin D; K= calcium + estrogen; L=calcium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N=vitamin D + estrogen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O= isoflavene + exercise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P=calcium+ vitamin D+ vitamin K;</w:t>
      </w:r>
      <w:r w:rsidRPr="00EA1E8A">
        <w:rPr>
          <w:rFonts w:ascii="Times New Roman" w:hAnsi="Times New Roman" w:cs="Times New Roman" w:hint="eastAsia"/>
        </w:rPr>
        <w:t xml:space="preserve"> </w:t>
      </w:r>
      <w:r w:rsidRPr="00EA1E8A">
        <w:rPr>
          <w:rFonts w:ascii="Times New Roman" w:hAnsi="Times New Roman" w:cs="Times New Roman"/>
        </w:rPr>
        <w:t>Q=calcium + vitamin D+ exercise; R= calcium + vitamin D+ isoflavene + exercise.</w:t>
      </w:r>
    </w:p>
    <w:p w:rsidR="00A13A52" w:rsidRDefault="00A13A52" w:rsidP="00FA77AD">
      <w:pPr>
        <w:widowControl/>
        <w:jc w:val="center"/>
      </w:pPr>
    </w:p>
    <w:p w:rsidR="00A13A52" w:rsidRDefault="00A13A52">
      <w:pPr>
        <w:widowControl/>
        <w:jc w:val="left"/>
      </w:pPr>
      <w:r>
        <w:br w:type="page"/>
      </w:r>
    </w:p>
    <w:p w:rsidR="00A13A52" w:rsidRPr="009959DC" w:rsidRDefault="00A13A52" w:rsidP="009959DC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b/>
          <w:szCs w:val="21"/>
        </w:rPr>
        <w:lastRenderedPageBreak/>
        <w:t>e</w:t>
      </w:r>
      <w:r>
        <w:rPr>
          <w:rFonts w:ascii="Times New Roman" w:hAnsi="Times New Roman" w:cs="Times New Roman"/>
          <w:b/>
          <w:szCs w:val="21"/>
        </w:rPr>
        <w:t>R</w:t>
      </w:r>
      <w:r w:rsidRPr="00A13A52">
        <w:rPr>
          <w:rFonts w:ascii="Times New Roman" w:hAnsi="Times New Roman" w:cs="Times New Roman" w:hint="eastAsia"/>
          <w:b/>
          <w:szCs w:val="21"/>
        </w:rPr>
        <w:t>eference</w:t>
      </w:r>
      <w:r>
        <w:rPr>
          <w:rFonts w:ascii="Times New Roman" w:hAnsi="Times New Roman" w:cs="Times New Roman" w:hint="eastAsia"/>
          <w:b/>
          <w:szCs w:val="21"/>
        </w:rPr>
        <w:t>s</w:t>
      </w:r>
      <w:r>
        <w:rPr>
          <w:rFonts w:ascii="Times New Roman" w:hAnsi="Times New Roman" w:cs="Times New Roman"/>
          <w:b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I</w:t>
      </w:r>
      <w:r w:rsidRPr="009959DC">
        <w:rPr>
          <w:rFonts w:ascii="Times New Roman" w:hAnsi="Times New Roman" w:cs="Times New Roman"/>
          <w:szCs w:val="21"/>
        </w:rPr>
        <w:t xml:space="preserve">ncluded </w:t>
      </w:r>
      <w:r w:rsidR="00082047" w:rsidRPr="009959DC">
        <w:rPr>
          <w:rFonts w:ascii="Times New Roman" w:hAnsi="Times New Roman" w:cs="Times New Roman"/>
          <w:szCs w:val="21"/>
        </w:rPr>
        <w:t>trial</w:t>
      </w:r>
      <w:r w:rsidRPr="009959DC">
        <w:rPr>
          <w:rFonts w:ascii="Times New Roman" w:hAnsi="Times New Roman" w:cs="Times New Roman"/>
          <w:szCs w:val="21"/>
        </w:rPr>
        <w:t>s</w:t>
      </w:r>
    </w:p>
    <w:p w:rsidR="00A13A52" w:rsidRPr="009959DC" w:rsidRDefault="00A13A52" w:rsidP="009959DC">
      <w:pPr>
        <w:widowControl/>
        <w:jc w:val="left"/>
        <w:rPr>
          <w:rFonts w:ascii="Times New Roman" w:hAnsi="Times New Roman" w:cs="Times New Roman"/>
        </w:rPr>
      </w:pPr>
    </w:p>
    <w:p w:rsidR="009959DC" w:rsidRPr="009959DC" w:rsidRDefault="00A13A52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fldChar w:fldCharType="begin"/>
      </w:r>
      <w:r w:rsidRPr="009959DC">
        <w:rPr>
          <w:rFonts w:ascii="Times New Roman" w:hAnsi="Times New Roman" w:cs="Times New Roman"/>
        </w:rPr>
        <w:instrText xml:space="preserve"> ADDIN EN.REFLIST </w:instrText>
      </w:r>
      <w:r w:rsidRPr="009959DC">
        <w:rPr>
          <w:rFonts w:ascii="Times New Roman" w:hAnsi="Times New Roman" w:cs="Times New Roman"/>
        </w:rPr>
        <w:fldChar w:fldCharType="separate"/>
      </w:r>
      <w:r w:rsidR="009959DC" w:rsidRPr="009959DC">
        <w:rPr>
          <w:rFonts w:ascii="Times New Roman" w:hAnsi="Times New Roman" w:cs="Times New Roman"/>
        </w:rPr>
        <w:t>1.</w:t>
      </w:r>
      <w:r w:rsidR="009959DC" w:rsidRPr="009959DC">
        <w:rPr>
          <w:rFonts w:ascii="Times New Roman" w:hAnsi="Times New Roman" w:cs="Times New Roman"/>
        </w:rPr>
        <w:tab/>
        <w:t>Lau EM, Woo J, Leung PC</w:t>
      </w:r>
      <w:r w:rsidR="009959DC">
        <w:rPr>
          <w:rFonts w:ascii="Times New Roman" w:hAnsi="Times New Roman" w:cs="Times New Roman"/>
        </w:rPr>
        <w:t xml:space="preserve"> </w:t>
      </w:r>
      <w:r w:rsidR="009959DC" w:rsidRPr="00BA6C5F">
        <w:rPr>
          <w:rFonts w:ascii="Times New Roman" w:hAnsi="Times New Roman" w:cs="Times New Roman"/>
          <w:i/>
        </w:rPr>
        <w:t>et al</w:t>
      </w:r>
      <w:r w:rsidR="009959DC"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2</w:t>
      </w:r>
      <w:r w:rsidR="00BF42B1">
        <w:rPr>
          <w:rFonts w:ascii="Times New Roman" w:hAnsi="Times New Roman" w:cs="Times New Roman"/>
        </w:rPr>
        <w:t xml:space="preserve">) </w:t>
      </w:r>
      <w:r w:rsidR="009959DC" w:rsidRPr="009959DC">
        <w:rPr>
          <w:rFonts w:ascii="Times New Roman" w:hAnsi="Times New Roman" w:cs="Times New Roman"/>
        </w:rPr>
        <w:t xml:space="preserve">The effects of calcium supplementation and exercise on bone density in elderly Chinese women. </w:t>
      </w:r>
      <w:r w:rsidR="000717A1" w:rsidRPr="00FE03C3">
        <w:rPr>
          <w:rFonts w:ascii="Times New Roman" w:hAnsi="Times New Roman" w:cs="Times New Roman"/>
          <w:i/>
        </w:rPr>
        <w:t>Osteoporos Int</w:t>
      </w:r>
      <w:r w:rsidR="008D1224">
        <w:rPr>
          <w:rFonts w:ascii="Times New Roman" w:hAnsi="Times New Roman" w:cs="Times New Roman"/>
        </w:rPr>
        <w:t xml:space="preserve"> </w:t>
      </w:r>
      <w:r w:rsidR="009959DC" w:rsidRPr="008D1224">
        <w:rPr>
          <w:rFonts w:ascii="Times New Roman" w:hAnsi="Times New Roman" w:cs="Times New Roman"/>
          <w:b/>
        </w:rPr>
        <w:t>2</w:t>
      </w:r>
      <w:r w:rsidR="008D1224">
        <w:rPr>
          <w:rFonts w:ascii="Times New Roman" w:hAnsi="Times New Roman" w:cs="Times New Roman"/>
          <w:b/>
        </w:rPr>
        <w:t xml:space="preserve">, </w:t>
      </w:r>
      <w:r w:rsidR="009959DC" w:rsidRPr="009959DC">
        <w:rPr>
          <w:rFonts w:ascii="Times New Roman" w:hAnsi="Times New Roman" w:cs="Times New Roman"/>
        </w:rPr>
        <w:t>168-</w:t>
      </w:r>
      <w:r w:rsidR="008D1224">
        <w:rPr>
          <w:rFonts w:ascii="Times New Roman" w:hAnsi="Times New Roman" w:cs="Times New Roman"/>
        </w:rPr>
        <w:t>1</w:t>
      </w:r>
      <w:r w:rsidR="009959DC" w:rsidRPr="009959DC">
        <w:rPr>
          <w:rFonts w:ascii="Times New Roman" w:hAnsi="Times New Roman" w:cs="Times New Roman"/>
        </w:rPr>
        <w:t>73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2.</w:t>
      </w:r>
      <w:r w:rsidRPr="009959DC">
        <w:rPr>
          <w:rFonts w:ascii="Times New Roman" w:hAnsi="Times New Roman" w:cs="Times New Roman"/>
        </w:rPr>
        <w:tab/>
        <w:t>Reid IR, Ames RW, Evans MC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>.</w:t>
      </w:r>
      <w:r w:rsidR="00BF42B1" w:rsidRPr="00BF42B1">
        <w:rPr>
          <w:rFonts w:ascii="Times New Roman" w:hAnsi="Times New Roman" w:cs="Times New Roman"/>
        </w:rPr>
        <w:t xml:space="preserve">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3</w:t>
      </w:r>
      <w:r w:rsidR="00BF42B1">
        <w:rPr>
          <w:rFonts w:ascii="Times New Roman" w:hAnsi="Times New Roman" w:cs="Times New Roman"/>
        </w:rPr>
        <w:t>)</w:t>
      </w:r>
      <w:r w:rsidRPr="009959DC">
        <w:rPr>
          <w:rFonts w:ascii="Times New Roman" w:hAnsi="Times New Roman" w:cs="Times New Roman"/>
        </w:rPr>
        <w:t xml:space="preserve"> Effect of calcium supplementation on bone loss in postmenopausal women. </w:t>
      </w:r>
      <w:r w:rsidR="002264FB" w:rsidRPr="00FE03C3">
        <w:rPr>
          <w:rFonts w:ascii="Times New Roman" w:hAnsi="Times New Roman" w:cs="Times New Roman"/>
          <w:i/>
        </w:rPr>
        <w:t>NEJM</w:t>
      </w:r>
      <w:r w:rsidR="008D1224">
        <w:rPr>
          <w:rFonts w:ascii="Times New Roman" w:hAnsi="Times New Roman" w:cs="Times New Roman"/>
        </w:rPr>
        <w:t xml:space="preserve"> </w:t>
      </w:r>
      <w:r w:rsidR="008D1224" w:rsidRPr="008D1224">
        <w:rPr>
          <w:rFonts w:ascii="Times New Roman" w:hAnsi="Times New Roman" w:cs="Times New Roman"/>
          <w:b/>
        </w:rPr>
        <w:t>328</w:t>
      </w:r>
      <w:r w:rsidR="008D12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460-</w:t>
      </w:r>
      <w:r w:rsidR="008D1224">
        <w:rPr>
          <w:rFonts w:ascii="Times New Roman" w:hAnsi="Times New Roman" w:cs="Times New Roman"/>
        </w:rPr>
        <w:t>46</w:t>
      </w:r>
      <w:r w:rsidRPr="009959DC">
        <w:rPr>
          <w:rFonts w:ascii="Times New Roman" w:hAnsi="Times New Roman" w:cs="Times New Roman"/>
        </w:rPr>
        <w:t>4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3.</w:t>
      </w:r>
      <w:r w:rsidRPr="009959DC">
        <w:rPr>
          <w:rFonts w:ascii="Times New Roman" w:hAnsi="Times New Roman" w:cs="Times New Roman"/>
        </w:rPr>
        <w:tab/>
        <w:t>Hatori M, Hasegawa A, Adachi H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3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The effects of walking at the anaerobic threshold level on vertebral bone loss in postmenopausal women.</w:t>
      </w:r>
      <w:r w:rsidR="008D1224">
        <w:rPr>
          <w:rFonts w:ascii="Times New Roman" w:hAnsi="Times New Roman" w:cs="Times New Roman"/>
        </w:rPr>
        <w:t xml:space="preserve"> </w:t>
      </w:r>
      <w:r w:rsidR="002264FB" w:rsidRPr="00FE03C3">
        <w:rPr>
          <w:rFonts w:ascii="Times New Roman" w:hAnsi="Times New Roman" w:cs="Times New Roman"/>
          <w:i/>
        </w:rPr>
        <w:t>Calcif Tissue Int</w:t>
      </w:r>
      <w:r w:rsidR="008D1224">
        <w:rPr>
          <w:rFonts w:ascii="Times New Roman" w:hAnsi="Times New Roman" w:cs="Times New Roman"/>
        </w:rPr>
        <w:t xml:space="preserve"> </w:t>
      </w:r>
      <w:r w:rsidRPr="008D1224">
        <w:rPr>
          <w:rFonts w:ascii="Times New Roman" w:hAnsi="Times New Roman" w:cs="Times New Roman"/>
          <w:b/>
        </w:rPr>
        <w:t>52</w:t>
      </w:r>
      <w:r w:rsidR="008D12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411-</w:t>
      </w:r>
      <w:r w:rsidR="008D1224">
        <w:rPr>
          <w:rFonts w:ascii="Times New Roman" w:hAnsi="Times New Roman" w:cs="Times New Roman"/>
        </w:rPr>
        <w:t>41</w:t>
      </w:r>
      <w:r w:rsidRPr="009959DC">
        <w:rPr>
          <w:rFonts w:ascii="Times New Roman" w:hAnsi="Times New Roman" w:cs="Times New Roman"/>
        </w:rPr>
        <w:t>4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4.</w:t>
      </w:r>
      <w:r w:rsidRPr="009959DC">
        <w:rPr>
          <w:rFonts w:ascii="Times New Roman" w:hAnsi="Times New Roman" w:cs="Times New Roman"/>
        </w:rPr>
        <w:tab/>
        <w:t>Nelson ME, Fiatarone MA, Morganti CM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4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Effects of high-intensity strength training on multiple risk factors for osteoporotic fractures. A ra</w:t>
      </w:r>
      <w:r w:rsidR="008D1224">
        <w:rPr>
          <w:rFonts w:ascii="Times New Roman" w:hAnsi="Times New Roman" w:cs="Times New Roman"/>
        </w:rPr>
        <w:t xml:space="preserve">ndomized controlled trial. </w:t>
      </w:r>
      <w:r w:rsidR="002264FB" w:rsidRPr="00FE03C3">
        <w:rPr>
          <w:rFonts w:ascii="Times New Roman" w:hAnsi="Times New Roman" w:cs="Times New Roman"/>
          <w:i/>
        </w:rPr>
        <w:t>JAMA</w:t>
      </w:r>
      <w:r w:rsidR="008D1224" w:rsidRPr="00FE03C3">
        <w:rPr>
          <w:rFonts w:ascii="Times New Roman" w:hAnsi="Times New Roman" w:cs="Times New Roman"/>
          <w:i/>
        </w:rPr>
        <w:t xml:space="preserve"> </w:t>
      </w:r>
      <w:r w:rsidRPr="008D1224">
        <w:rPr>
          <w:rFonts w:ascii="Times New Roman" w:hAnsi="Times New Roman" w:cs="Times New Roman"/>
          <w:b/>
        </w:rPr>
        <w:t>272</w:t>
      </w:r>
      <w:r w:rsidR="008D12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1909-</w:t>
      </w:r>
      <w:r w:rsidR="008D1224">
        <w:rPr>
          <w:rFonts w:ascii="Times New Roman" w:hAnsi="Times New Roman" w:cs="Times New Roman"/>
        </w:rPr>
        <w:t>19</w:t>
      </w:r>
      <w:r w:rsidRPr="009959DC">
        <w:rPr>
          <w:rFonts w:ascii="Times New Roman" w:hAnsi="Times New Roman" w:cs="Times New Roman"/>
        </w:rPr>
        <w:t>14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5.</w:t>
      </w:r>
      <w:r w:rsidRPr="009959DC">
        <w:rPr>
          <w:rFonts w:ascii="Times New Roman" w:hAnsi="Times New Roman" w:cs="Times New Roman"/>
        </w:rPr>
        <w:tab/>
        <w:t>Ushiroyama T, Okamura S, Ikeda A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5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icacy of ipriflavone and 1 alpha vitamin D therapy for the cessation of vertebral bone loss. </w:t>
      </w:r>
      <w:r w:rsidR="002264FB" w:rsidRPr="00F30E74">
        <w:rPr>
          <w:rFonts w:ascii="Times New Roman" w:hAnsi="Times New Roman" w:cs="Times New Roman"/>
          <w:i/>
        </w:rPr>
        <w:t>Int J Gynaecol Obstet</w:t>
      </w:r>
      <w:r w:rsidR="008D1224">
        <w:rPr>
          <w:rFonts w:ascii="Times New Roman" w:hAnsi="Times New Roman" w:cs="Times New Roman"/>
        </w:rPr>
        <w:t xml:space="preserve"> </w:t>
      </w:r>
      <w:r w:rsidRPr="008D1224">
        <w:rPr>
          <w:rFonts w:ascii="Times New Roman" w:hAnsi="Times New Roman" w:cs="Times New Roman"/>
          <w:b/>
        </w:rPr>
        <w:t>48</w:t>
      </w:r>
      <w:r w:rsidR="008D1224">
        <w:rPr>
          <w:rFonts w:ascii="Times New Roman" w:hAnsi="Times New Roman" w:cs="Times New Roman"/>
          <w:b/>
        </w:rPr>
        <w:t xml:space="preserve"> </w:t>
      </w:r>
      <w:r w:rsidRPr="009959DC">
        <w:rPr>
          <w:rFonts w:ascii="Times New Roman" w:hAnsi="Times New Roman" w:cs="Times New Roman"/>
        </w:rPr>
        <w:t>283-</w:t>
      </w:r>
      <w:r w:rsidR="008D1224">
        <w:rPr>
          <w:rFonts w:ascii="Times New Roman" w:hAnsi="Times New Roman" w:cs="Times New Roman"/>
        </w:rPr>
        <w:t>28</w:t>
      </w:r>
      <w:r w:rsidRPr="009959DC">
        <w:rPr>
          <w:rFonts w:ascii="Times New Roman" w:hAnsi="Times New Roman" w:cs="Times New Roman"/>
        </w:rPr>
        <w:t>8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6.</w:t>
      </w:r>
      <w:r w:rsidRPr="009959DC">
        <w:rPr>
          <w:rFonts w:ascii="Times New Roman" w:hAnsi="Times New Roman" w:cs="Times New Roman"/>
        </w:rPr>
        <w:tab/>
        <w:t>Ooms ME, Roos JC, Bezemer PD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5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Prevention of bone loss by vitamin D supplementation in elderly women: a randomized double-blind trial. </w:t>
      </w:r>
      <w:r w:rsidR="002264FB" w:rsidRPr="00F30E74">
        <w:rPr>
          <w:rFonts w:ascii="Times New Roman" w:hAnsi="Times New Roman" w:cs="Times New Roman"/>
          <w:i/>
        </w:rPr>
        <w:t>J Clin Endocrinol Metab</w:t>
      </w:r>
      <w:r w:rsidR="008D1224">
        <w:rPr>
          <w:rFonts w:ascii="Times New Roman" w:hAnsi="Times New Roman" w:cs="Times New Roman"/>
        </w:rPr>
        <w:t xml:space="preserve"> </w:t>
      </w:r>
      <w:r w:rsidRPr="008D1224">
        <w:rPr>
          <w:rFonts w:ascii="Times New Roman" w:hAnsi="Times New Roman" w:cs="Times New Roman"/>
          <w:b/>
        </w:rPr>
        <w:t>80</w:t>
      </w:r>
      <w:r w:rsidR="008D12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1052-</w:t>
      </w:r>
      <w:r w:rsidR="008D1224">
        <w:rPr>
          <w:rFonts w:ascii="Times New Roman" w:hAnsi="Times New Roman" w:cs="Times New Roman"/>
        </w:rPr>
        <w:t>105</w:t>
      </w:r>
      <w:r w:rsidRPr="009959DC">
        <w:rPr>
          <w:rFonts w:ascii="Times New Roman" w:hAnsi="Times New Roman" w:cs="Times New Roman"/>
        </w:rPr>
        <w:t>8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7.</w:t>
      </w:r>
      <w:r w:rsidRPr="009959DC">
        <w:rPr>
          <w:rFonts w:ascii="Times New Roman" w:hAnsi="Times New Roman" w:cs="Times New Roman"/>
        </w:rPr>
        <w:tab/>
        <w:t>Prince R, Devine A, Dick I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5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The effects of calcium supplementation (milk powder or tablets) and exercise on bone density in postmenopausal women. </w:t>
      </w:r>
      <w:r w:rsidR="002264FB" w:rsidRPr="00F30E74">
        <w:rPr>
          <w:rFonts w:ascii="Times New Roman" w:hAnsi="Times New Roman" w:cs="Times New Roman"/>
          <w:i/>
        </w:rPr>
        <w:t>J Bone Miner Res</w:t>
      </w:r>
      <w:r w:rsidR="008D1224">
        <w:rPr>
          <w:rFonts w:ascii="Times New Roman" w:hAnsi="Times New Roman" w:cs="Times New Roman"/>
        </w:rPr>
        <w:t xml:space="preserve"> </w:t>
      </w:r>
      <w:r w:rsidR="008D1224" w:rsidRPr="008D1224">
        <w:rPr>
          <w:rFonts w:ascii="Times New Roman" w:hAnsi="Times New Roman" w:cs="Times New Roman"/>
          <w:b/>
        </w:rPr>
        <w:t>10</w:t>
      </w:r>
      <w:r w:rsidR="008D12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068-</w:t>
      </w:r>
      <w:r w:rsidR="008D1224">
        <w:rPr>
          <w:rFonts w:ascii="Times New Roman" w:hAnsi="Times New Roman" w:cs="Times New Roman"/>
        </w:rPr>
        <w:t>10</w:t>
      </w:r>
      <w:r w:rsidRPr="009959DC">
        <w:rPr>
          <w:rFonts w:ascii="Times New Roman" w:hAnsi="Times New Roman" w:cs="Times New Roman"/>
        </w:rPr>
        <w:t>75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8.</w:t>
      </w:r>
      <w:r w:rsidRPr="009959DC">
        <w:rPr>
          <w:rFonts w:ascii="Times New Roman" w:hAnsi="Times New Roman" w:cs="Times New Roman"/>
        </w:rPr>
        <w:tab/>
        <w:t xml:space="preserve">Pruitt LA, Taaffe DR, Marcus R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5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a one-year high-intensity versus low-intensity resistance training program on bone mineral density in older women. </w:t>
      </w:r>
      <w:r w:rsidR="002264FB" w:rsidRPr="00F30E74">
        <w:rPr>
          <w:rFonts w:ascii="Times New Roman" w:hAnsi="Times New Roman" w:cs="Times New Roman"/>
          <w:i/>
        </w:rPr>
        <w:t>J Bone Miner Res</w:t>
      </w:r>
      <w:r w:rsidR="008D1224">
        <w:rPr>
          <w:rFonts w:ascii="Times New Roman" w:hAnsi="Times New Roman" w:cs="Times New Roman"/>
        </w:rPr>
        <w:t xml:space="preserve"> </w:t>
      </w:r>
      <w:r w:rsidRPr="008D1224">
        <w:rPr>
          <w:rFonts w:ascii="Times New Roman" w:hAnsi="Times New Roman" w:cs="Times New Roman"/>
          <w:b/>
        </w:rPr>
        <w:t>10</w:t>
      </w:r>
      <w:r w:rsidR="008D12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1788-</w:t>
      </w:r>
      <w:r w:rsidR="008D1224">
        <w:rPr>
          <w:rFonts w:ascii="Times New Roman" w:hAnsi="Times New Roman" w:cs="Times New Roman"/>
        </w:rPr>
        <w:t>17</w:t>
      </w:r>
      <w:r w:rsidRPr="009959DC">
        <w:rPr>
          <w:rFonts w:ascii="Times New Roman" w:hAnsi="Times New Roman" w:cs="Times New Roman"/>
        </w:rPr>
        <w:t>95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9.</w:t>
      </w:r>
      <w:r w:rsidRPr="009959DC">
        <w:rPr>
          <w:rFonts w:ascii="Times New Roman" w:hAnsi="Times New Roman" w:cs="Times New Roman"/>
        </w:rPr>
        <w:tab/>
        <w:t>Haines CJ, Chung TK, Leung PC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5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Calcium supplementation and bone mineral density in postmenopausal women using est</w:t>
      </w:r>
      <w:r w:rsidR="008D1224">
        <w:rPr>
          <w:rFonts w:ascii="Times New Roman" w:hAnsi="Times New Roman" w:cs="Times New Roman"/>
        </w:rPr>
        <w:t xml:space="preserve">rogen replacement therapy. </w:t>
      </w:r>
      <w:r w:rsidR="008D1224" w:rsidRPr="00F30E74">
        <w:rPr>
          <w:rFonts w:ascii="Times New Roman" w:hAnsi="Times New Roman" w:cs="Times New Roman"/>
          <w:i/>
        </w:rPr>
        <w:t>Bone</w:t>
      </w:r>
      <w:r w:rsidR="008D1224">
        <w:rPr>
          <w:rFonts w:ascii="Times New Roman" w:hAnsi="Times New Roman" w:cs="Times New Roman"/>
        </w:rPr>
        <w:t xml:space="preserve"> </w:t>
      </w:r>
      <w:r w:rsidRPr="008D1224">
        <w:rPr>
          <w:rFonts w:ascii="Times New Roman" w:hAnsi="Times New Roman" w:cs="Times New Roman"/>
          <w:b/>
        </w:rPr>
        <w:t>16</w:t>
      </w:r>
      <w:r w:rsidR="008D12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529-</w:t>
      </w:r>
      <w:r w:rsidR="008D1224">
        <w:rPr>
          <w:rFonts w:ascii="Times New Roman" w:hAnsi="Times New Roman" w:cs="Times New Roman"/>
        </w:rPr>
        <w:t>5</w:t>
      </w:r>
      <w:r w:rsidRPr="009959DC">
        <w:rPr>
          <w:rFonts w:ascii="Times New Roman" w:hAnsi="Times New Roman" w:cs="Times New Roman"/>
        </w:rPr>
        <w:t>31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10.</w:t>
      </w:r>
      <w:r w:rsidRPr="009959DC">
        <w:rPr>
          <w:rFonts w:ascii="Times New Roman" w:hAnsi="Times New Roman" w:cs="Times New Roman"/>
        </w:rPr>
        <w:tab/>
        <w:t>Taaffe DR, Pruitt L, Pyka G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6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Comparative effects of high- and low-intensity resistance training on thigh muscle strength, fiber area, and tissue composition in elderly women. </w:t>
      </w:r>
      <w:r w:rsidR="002264FB" w:rsidRPr="00F30E74">
        <w:rPr>
          <w:rFonts w:ascii="Times New Roman" w:hAnsi="Times New Roman" w:cs="Times New Roman"/>
          <w:i/>
        </w:rPr>
        <w:t>Clin Physiol</w:t>
      </w:r>
      <w:r w:rsidR="008D1224">
        <w:rPr>
          <w:rFonts w:ascii="Times New Roman" w:hAnsi="Times New Roman" w:cs="Times New Roman"/>
        </w:rPr>
        <w:t xml:space="preserve"> </w:t>
      </w:r>
      <w:r w:rsidR="008D1224" w:rsidRPr="008D1224">
        <w:rPr>
          <w:rFonts w:ascii="Times New Roman" w:hAnsi="Times New Roman" w:cs="Times New Roman"/>
          <w:b/>
        </w:rPr>
        <w:t>16</w:t>
      </w:r>
      <w:r w:rsidR="008D12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381-</w:t>
      </w:r>
      <w:r w:rsidR="008D1224">
        <w:rPr>
          <w:rFonts w:ascii="Times New Roman" w:hAnsi="Times New Roman" w:cs="Times New Roman"/>
        </w:rPr>
        <w:t>3</w:t>
      </w:r>
      <w:r w:rsidRPr="009959DC">
        <w:rPr>
          <w:rFonts w:ascii="Times New Roman" w:hAnsi="Times New Roman" w:cs="Times New Roman"/>
        </w:rPr>
        <w:t>92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11.</w:t>
      </w:r>
      <w:r w:rsidRPr="009959DC">
        <w:rPr>
          <w:rFonts w:ascii="Times New Roman" w:hAnsi="Times New Roman" w:cs="Times New Roman"/>
        </w:rPr>
        <w:tab/>
        <w:t>The Writing Group for the PEPI.</w:t>
      </w:r>
      <w:r>
        <w:rPr>
          <w:rFonts w:ascii="Times New Roman" w:hAnsi="Times New Roman" w:cs="Times New Roman"/>
        </w:rPr>
        <w:t xml:space="preserve">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6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Effects of hormone therapy on bone mineral density: results from the postmenopausal estrogen/progestin i</w:t>
      </w:r>
      <w:r w:rsidR="008D1224">
        <w:rPr>
          <w:rFonts w:ascii="Times New Roman" w:hAnsi="Times New Roman" w:cs="Times New Roman"/>
        </w:rPr>
        <w:t xml:space="preserve">nterventions (PEPI) trial. </w:t>
      </w:r>
      <w:r w:rsidR="002264FB" w:rsidRPr="00F30E74">
        <w:rPr>
          <w:rFonts w:ascii="Times New Roman" w:hAnsi="Times New Roman" w:cs="Times New Roman"/>
          <w:i/>
        </w:rPr>
        <w:t>JAMA</w:t>
      </w:r>
      <w:r w:rsidR="008D1224">
        <w:rPr>
          <w:rFonts w:ascii="Times New Roman" w:hAnsi="Times New Roman" w:cs="Times New Roman"/>
        </w:rPr>
        <w:t xml:space="preserve"> </w:t>
      </w:r>
      <w:r w:rsidR="008D1224" w:rsidRPr="008D1224">
        <w:rPr>
          <w:rFonts w:ascii="Times New Roman" w:hAnsi="Times New Roman" w:cs="Times New Roman"/>
          <w:b/>
        </w:rPr>
        <w:t>276</w:t>
      </w:r>
      <w:r w:rsidR="008D12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389-</w:t>
      </w:r>
      <w:r w:rsidR="008D1224">
        <w:rPr>
          <w:rFonts w:ascii="Times New Roman" w:hAnsi="Times New Roman" w:cs="Times New Roman"/>
        </w:rPr>
        <w:t>13</w:t>
      </w:r>
      <w:r w:rsidRPr="009959DC">
        <w:rPr>
          <w:rFonts w:ascii="Times New Roman" w:hAnsi="Times New Roman" w:cs="Times New Roman"/>
        </w:rPr>
        <w:t>96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12.</w:t>
      </w:r>
      <w:r w:rsidRPr="009959DC">
        <w:rPr>
          <w:rFonts w:ascii="Times New Roman" w:hAnsi="Times New Roman" w:cs="Times New Roman"/>
        </w:rPr>
        <w:tab/>
        <w:t>Lord SR, Ward JA, Williams P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6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The effects of a community exercise program on fracture risk factors in older women. </w:t>
      </w:r>
      <w:r w:rsidR="000717A1" w:rsidRPr="00F30E74">
        <w:rPr>
          <w:rFonts w:ascii="Times New Roman" w:hAnsi="Times New Roman" w:cs="Times New Roman"/>
          <w:i/>
        </w:rPr>
        <w:t>Osteoporos Int</w:t>
      </w:r>
      <w:r w:rsidR="008D12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6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361-</w:t>
      </w:r>
      <w:r w:rsidR="00015E24">
        <w:rPr>
          <w:rFonts w:ascii="Times New Roman" w:hAnsi="Times New Roman" w:cs="Times New Roman"/>
        </w:rPr>
        <w:t>36</w:t>
      </w:r>
      <w:r w:rsidRPr="009959DC">
        <w:rPr>
          <w:rFonts w:ascii="Times New Roman" w:hAnsi="Times New Roman" w:cs="Times New Roman"/>
        </w:rPr>
        <w:t>7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13.</w:t>
      </w:r>
      <w:r w:rsidRPr="009959DC">
        <w:rPr>
          <w:rFonts w:ascii="Times New Roman" w:hAnsi="Times New Roman" w:cs="Times New Roman"/>
        </w:rPr>
        <w:tab/>
        <w:t>Mizunuma H, Okano H, Soda M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7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Prevention of postmenopausal bone loss with minimal uterine bleeding using low dose continuous estrogen/progestin therapy: a 2-ye</w:t>
      </w:r>
      <w:r w:rsidR="00015E24">
        <w:rPr>
          <w:rFonts w:ascii="Times New Roman" w:hAnsi="Times New Roman" w:cs="Times New Roman"/>
        </w:rPr>
        <w:t xml:space="preserve">ar prospective study. </w:t>
      </w:r>
      <w:r w:rsidR="00015E24" w:rsidRPr="00F30E74">
        <w:rPr>
          <w:rFonts w:ascii="Times New Roman" w:hAnsi="Times New Roman" w:cs="Times New Roman"/>
          <w:i/>
        </w:rPr>
        <w:t>Maturitas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27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69-76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14.</w:t>
      </w:r>
      <w:r w:rsidRPr="009959DC">
        <w:rPr>
          <w:rFonts w:ascii="Times New Roman" w:hAnsi="Times New Roman" w:cs="Times New Roman"/>
        </w:rPr>
        <w:tab/>
        <w:t xml:space="preserve">Naessen T, Berglund L, Ulmsten U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7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Bone loss in elderly women prevented by ultralow doses of parenteral 17beta-estradiol. </w:t>
      </w:r>
      <w:r w:rsidR="002264FB" w:rsidRPr="00F30E74">
        <w:rPr>
          <w:rFonts w:ascii="Times New Roman" w:hAnsi="Times New Roman" w:cs="Times New Roman"/>
          <w:i/>
        </w:rPr>
        <w:t>Am J Obstet Gynecol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177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15-</w:t>
      </w:r>
      <w:r w:rsidR="00015E24">
        <w:rPr>
          <w:rFonts w:ascii="Times New Roman" w:hAnsi="Times New Roman" w:cs="Times New Roman"/>
        </w:rPr>
        <w:t>11</w:t>
      </w:r>
      <w:r w:rsidRPr="009959DC">
        <w:rPr>
          <w:rFonts w:ascii="Times New Roman" w:hAnsi="Times New Roman" w:cs="Times New Roman"/>
        </w:rPr>
        <w:t>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15.</w:t>
      </w:r>
      <w:r w:rsidRPr="009959DC">
        <w:rPr>
          <w:rFonts w:ascii="Times New Roman" w:hAnsi="Times New Roman" w:cs="Times New Roman"/>
        </w:rPr>
        <w:tab/>
        <w:t>Chen JT, Shiraki M, Hasumi K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7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1-alpha-Hydroxyvitamin D3 treatment decreases bone turnover and modulates calcium-regulating hormones in e</w:t>
      </w:r>
      <w:r w:rsidR="00015E24">
        <w:rPr>
          <w:rFonts w:ascii="Times New Roman" w:hAnsi="Times New Roman" w:cs="Times New Roman"/>
        </w:rPr>
        <w:t xml:space="preserve">arly postmenopausal women. </w:t>
      </w:r>
      <w:r w:rsidR="00015E24" w:rsidRPr="00F30E74">
        <w:rPr>
          <w:rFonts w:ascii="Times New Roman" w:hAnsi="Times New Roman" w:cs="Times New Roman"/>
          <w:i/>
        </w:rPr>
        <w:t>Bone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20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557-</w:t>
      </w:r>
      <w:r w:rsidR="00015E24">
        <w:rPr>
          <w:rFonts w:ascii="Times New Roman" w:hAnsi="Times New Roman" w:cs="Times New Roman"/>
        </w:rPr>
        <w:t>5</w:t>
      </w:r>
      <w:r w:rsidRPr="009959DC">
        <w:rPr>
          <w:rFonts w:ascii="Times New Roman" w:hAnsi="Times New Roman" w:cs="Times New Roman"/>
        </w:rPr>
        <w:t>62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16.</w:t>
      </w:r>
      <w:r w:rsidRPr="009959DC">
        <w:rPr>
          <w:rFonts w:ascii="Times New Roman" w:hAnsi="Times New Roman" w:cs="Times New Roman"/>
        </w:rPr>
        <w:tab/>
        <w:t>Dawson-Hughes B, Harris SS, Krall EA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7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 of calcium and vitamin D supplementation on bone density in men and women 65 years of age or older. </w:t>
      </w:r>
      <w:r w:rsidR="002264FB" w:rsidRPr="00F30E74">
        <w:rPr>
          <w:rFonts w:ascii="Times New Roman" w:hAnsi="Times New Roman" w:cs="Times New Roman"/>
          <w:i/>
        </w:rPr>
        <w:t>NEJM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337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670-</w:t>
      </w:r>
      <w:r w:rsidR="00015E24">
        <w:rPr>
          <w:rFonts w:ascii="Times New Roman" w:hAnsi="Times New Roman" w:cs="Times New Roman"/>
        </w:rPr>
        <w:t>67</w:t>
      </w:r>
      <w:r w:rsidRPr="009959DC">
        <w:rPr>
          <w:rFonts w:ascii="Times New Roman" w:hAnsi="Times New Roman" w:cs="Times New Roman"/>
        </w:rPr>
        <w:t>6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17.</w:t>
      </w:r>
      <w:r w:rsidRPr="009959DC">
        <w:rPr>
          <w:rFonts w:ascii="Times New Roman" w:hAnsi="Times New Roman" w:cs="Times New Roman"/>
        </w:rPr>
        <w:tab/>
        <w:t>Gambacciani M, Ciaponi M, Cappagli B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7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combined low dose of the isoflavone derivative ipriflavone and estrogen replacement on bone mineral density and metabolism in </w:t>
      </w:r>
      <w:r w:rsidR="00015E24">
        <w:rPr>
          <w:rFonts w:ascii="Times New Roman" w:hAnsi="Times New Roman" w:cs="Times New Roman"/>
        </w:rPr>
        <w:t xml:space="preserve">postmenopausal women. </w:t>
      </w:r>
      <w:r w:rsidR="00015E24" w:rsidRPr="00F30E74">
        <w:rPr>
          <w:rFonts w:ascii="Times New Roman" w:hAnsi="Times New Roman" w:cs="Times New Roman"/>
          <w:i/>
        </w:rPr>
        <w:t>Maturitas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28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75-81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18</w:t>
      </w:r>
      <w:r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ab/>
        <w:t>Riggs BL, O'Fallon WM, Muhs J</w:t>
      </w:r>
      <w:r w:rsidRPr="009959DC"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8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Long-term effects of calcium supplementation on serum parathyroid hormone level, bone turnover, and bone loss in elderly women. </w:t>
      </w:r>
      <w:r w:rsidR="002264FB" w:rsidRPr="00F30E74">
        <w:rPr>
          <w:rFonts w:ascii="Times New Roman" w:hAnsi="Times New Roman" w:cs="Times New Roman"/>
          <w:i/>
        </w:rPr>
        <w:t>J Bone Miner Res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13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68-</w:t>
      </w:r>
      <w:r w:rsidR="00015E24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74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19.</w:t>
      </w:r>
      <w:r w:rsidRPr="009959DC">
        <w:rPr>
          <w:rFonts w:ascii="Times New Roman" w:hAnsi="Times New Roman" w:cs="Times New Roman"/>
        </w:rPr>
        <w:tab/>
        <w:t>Storm D, Eslin R, Porter ES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8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Calcium supplementation prevents seasonal bone loss and changes in biochemical markers of bone turnover in elderly New England women: a randomized placebo-controlled trial. </w:t>
      </w:r>
      <w:r w:rsidR="002264FB" w:rsidRPr="00F30E74">
        <w:rPr>
          <w:rFonts w:ascii="Times New Roman" w:hAnsi="Times New Roman" w:cs="Times New Roman"/>
          <w:i/>
        </w:rPr>
        <w:t>J Clin Endocrinol Metab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83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3817-</w:t>
      </w:r>
      <w:r w:rsidR="00015E24">
        <w:rPr>
          <w:rFonts w:ascii="Times New Roman" w:hAnsi="Times New Roman" w:cs="Times New Roman"/>
        </w:rPr>
        <w:t>38</w:t>
      </w:r>
      <w:r w:rsidRPr="009959DC">
        <w:rPr>
          <w:rFonts w:ascii="Times New Roman" w:hAnsi="Times New Roman" w:cs="Times New Roman"/>
        </w:rPr>
        <w:t>25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20.</w:t>
      </w:r>
      <w:r w:rsidRPr="009959DC">
        <w:rPr>
          <w:rFonts w:ascii="Times New Roman" w:hAnsi="Times New Roman" w:cs="Times New Roman"/>
        </w:rPr>
        <w:tab/>
        <w:t>Castelo-Branco C, Pons F, Vicente JJ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BF42B1" w:rsidRPr="009959DC">
        <w:rPr>
          <w:rFonts w:ascii="Times New Roman" w:hAnsi="Times New Roman" w:cs="Times New Roman"/>
        </w:rPr>
        <w:t>1999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Preventing postmenopausal bone loss with ossein-hydroxyapatite compounds. Results of a two-year, prospective trial. </w:t>
      </w:r>
      <w:r w:rsidR="008939C0" w:rsidRPr="00F30E74">
        <w:rPr>
          <w:rFonts w:ascii="Times New Roman" w:hAnsi="Times New Roman" w:cs="Times New Roman"/>
          <w:i/>
        </w:rPr>
        <w:t>J Reprod Med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44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601-</w:t>
      </w:r>
      <w:r w:rsidR="00015E24">
        <w:rPr>
          <w:rFonts w:ascii="Times New Roman" w:hAnsi="Times New Roman" w:cs="Times New Roman"/>
        </w:rPr>
        <w:t>60</w:t>
      </w:r>
      <w:r w:rsidRPr="009959DC">
        <w:rPr>
          <w:rFonts w:ascii="Times New Roman" w:hAnsi="Times New Roman" w:cs="Times New Roman"/>
        </w:rPr>
        <w:t>5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21.</w:t>
      </w:r>
      <w:r w:rsidRPr="009959DC">
        <w:rPr>
          <w:rFonts w:ascii="Times New Roman" w:hAnsi="Times New Roman" w:cs="Times New Roman"/>
        </w:rPr>
        <w:tab/>
        <w:t>Adami S, Gatti D, Braga V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BF42B1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1999</w:t>
      </w:r>
      <w:r w:rsidR="00BF42B1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Site-specific effects of strength training on bone structure and geometry of ultradistal radius in postmenopausal women. </w:t>
      </w:r>
      <w:r w:rsidR="002264FB" w:rsidRPr="00F30E74">
        <w:rPr>
          <w:rFonts w:ascii="Times New Roman" w:hAnsi="Times New Roman" w:cs="Times New Roman"/>
          <w:i/>
        </w:rPr>
        <w:t>J Bone Miner Res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14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20-</w:t>
      </w:r>
      <w:r w:rsidR="00015E24">
        <w:rPr>
          <w:rFonts w:ascii="Times New Roman" w:hAnsi="Times New Roman" w:cs="Times New Roman"/>
        </w:rPr>
        <w:t>12</w:t>
      </w:r>
      <w:r w:rsidRPr="009959DC">
        <w:rPr>
          <w:rFonts w:ascii="Times New Roman" w:hAnsi="Times New Roman" w:cs="Times New Roman"/>
        </w:rPr>
        <w:t>4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22.</w:t>
      </w:r>
      <w:r w:rsidRPr="009959DC">
        <w:rPr>
          <w:rFonts w:ascii="Times New Roman" w:hAnsi="Times New Roman" w:cs="Times New Roman"/>
        </w:rPr>
        <w:tab/>
        <w:t>Gorai I, Chaki O, Taguchi Y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1999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Early postmenopausal bone loss is prevented by estrogen and partially by 1alpha-OH-vitamin D3: therapeutic effects of estrogen and/or 1alpha-OH-vitamin D3.</w:t>
      </w:r>
      <w:r w:rsidR="00015E24">
        <w:rPr>
          <w:rFonts w:ascii="Times New Roman" w:hAnsi="Times New Roman" w:cs="Times New Roman"/>
        </w:rPr>
        <w:t xml:space="preserve"> </w:t>
      </w:r>
      <w:r w:rsidR="002264FB" w:rsidRPr="00F30E74">
        <w:rPr>
          <w:rFonts w:ascii="Times New Roman" w:hAnsi="Times New Roman" w:cs="Times New Roman"/>
          <w:i/>
        </w:rPr>
        <w:t>Calcif Tissue Int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65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16-22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23.</w:t>
      </w:r>
      <w:r w:rsidRPr="009959DC">
        <w:rPr>
          <w:rFonts w:ascii="Times New Roman" w:hAnsi="Times New Roman" w:cs="Times New Roman"/>
        </w:rPr>
        <w:tab/>
        <w:t>Iwamoto I, Kosha S, Noguchi S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1999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A longitudinal study of the effect of vitamin K2 on bone mineral density in postmenopausal women a comparative study with vitamin D3 and estrog</w:t>
      </w:r>
      <w:r w:rsidR="00015E24">
        <w:rPr>
          <w:rFonts w:ascii="Times New Roman" w:hAnsi="Times New Roman" w:cs="Times New Roman"/>
        </w:rPr>
        <w:t xml:space="preserve">en-progestin therapy. </w:t>
      </w:r>
      <w:r w:rsidR="00015E24" w:rsidRPr="00F30E74">
        <w:rPr>
          <w:rFonts w:ascii="Times New Roman" w:hAnsi="Times New Roman" w:cs="Times New Roman"/>
          <w:i/>
        </w:rPr>
        <w:t>Maturitas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31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61-</w:t>
      </w:r>
      <w:r w:rsidR="00015E24">
        <w:rPr>
          <w:rFonts w:ascii="Times New Roman" w:hAnsi="Times New Roman" w:cs="Times New Roman"/>
        </w:rPr>
        <w:t>16</w:t>
      </w:r>
      <w:r w:rsidRPr="009959DC">
        <w:rPr>
          <w:rFonts w:ascii="Times New Roman" w:hAnsi="Times New Roman" w:cs="Times New Roman"/>
        </w:rPr>
        <w:t>4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lastRenderedPageBreak/>
        <w:t>24.</w:t>
      </w:r>
      <w:r w:rsidRPr="009959DC">
        <w:rPr>
          <w:rFonts w:ascii="Times New Roman" w:hAnsi="Times New Roman" w:cs="Times New Roman"/>
        </w:rPr>
        <w:tab/>
        <w:t>Ruml LA, Sakhaee K, Peterson R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1999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The effect of calcium citrate on bone density in the early and mid-postmenopausal period: a randomized placebo-controlled study. </w:t>
      </w:r>
      <w:r w:rsidR="008939C0" w:rsidRPr="00F30E74">
        <w:rPr>
          <w:rFonts w:ascii="Times New Roman" w:hAnsi="Times New Roman" w:cs="Times New Roman"/>
          <w:i/>
        </w:rPr>
        <w:t>J Reprod Med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6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303-1</w:t>
      </w:r>
      <w:r w:rsidR="00015E24">
        <w:rPr>
          <w:rFonts w:ascii="Times New Roman" w:hAnsi="Times New Roman" w:cs="Times New Roman"/>
        </w:rPr>
        <w:t>3</w:t>
      </w:r>
      <w:r w:rsidRPr="009959DC">
        <w:rPr>
          <w:rFonts w:ascii="Times New Roman" w:hAnsi="Times New Roman" w:cs="Times New Roman"/>
        </w:rPr>
        <w:t>1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25.</w:t>
      </w:r>
      <w:r w:rsidRPr="009959DC">
        <w:rPr>
          <w:rFonts w:ascii="Times New Roman" w:hAnsi="Times New Roman" w:cs="Times New Roman"/>
        </w:rPr>
        <w:tab/>
        <w:t>Rhodes EC, Martin AD, Taunton JE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0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one year of resistance training on the relation between muscular strength and bone density in elderly women. </w:t>
      </w:r>
      <w:r w:rsidR="008939C0" w:rsidRPr="00F30E74">
        <w:rPr>
          <w:rFonts w:ascii="Times New Roman" w:hAnsi="Times New Roman" w:cs="Times New Roman"/>
          <w:i/>
        </w:rPr>
        <w:t>Br J Sports Med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34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8-22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26.</w:t>
      </w:r>
      <w:r w:rsidRPr="009959DC">
        <w:rPr>
          <w:rFonts w:ascii="Times New Roman" w:hAnsi="Times New Roman" w:cs="Times New Roman"/>
        </w:rPr>
        <w:tab/>
        <w:t>Shiraki M, Shiraki Y, Aoki C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0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Vitamin K2 (menatetrenone) effectively prevents fractures and sustains lumbar bone mineral density in osteoporosis. </w:t>
      </w:r>
      <w:r w:rsidR="002264FB" w:rsidRPr="00F30E74">
        <w:rPr>
          <w:rFonts w:ascii="Times New Roman" w:hAnsi="Times New Roman" w:cs="Times New Roman"/>
          <w:i/>
        </w:rPr>
        <w:t>J Bone Miner Res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15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515-</w:t>
      </w:r>
      <w:r w:rsidR="00015E24">
        <w:rPr>
          <w:rFonts w:ascii="Times New Roman" w:hAnsi="Times New Roman" w:cs="Times New Roman"/>
        </w:rPr>
        <w:t>5</w:t>
      </w:r>
      <w:r w:rsidRPr="009959DC">
        <w:rPr>
          <w:rFonts w:ascii="Times New Roman" w:hAnsi="Times New Roman" w:cs="Times New Roman"/>
        </w:rPr>
        <w:t>21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27.</w:t>
      </w:r>
      <w:r w:rsidRPr="009959DC">
        <w:rPr>
          <w:rFonts w:ascii="Times New Roman" w:hAnsi="Times New Roman" w:cs="Times New Roman"/>
        </w:rPr>
        <w:tab/>
        <w:t xml:space="preserve">Iwamoto J, Takeda T, Ichimura S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0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 of combined administration of vitamin D3 and vitamin K2 on bone mineral density of the lumbar spine in postmenopausal women with osteoporosis. </w:t>
      </w:r>
      <w:r w:rsidR="008939C0" w:rsidRPr="00F30E74">
        <w:rPr>
          <w:rFonts w:ascii="Times New Roman" w:hAnsi="Times New Roman" w:cs="Times New Roman"/>
          <w:i/>
        </w:rPr>
        <w:t>J Orthop Sci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5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546-</w:t>
      </w:r>
      <w:r w:rsidR="00015E24">
        <w:rPr>
          <w:rFonts w:ascii="Times New Roman" w:hAnsi="Times New Roman" w:cs="Times New Roman"/>
        </w:rPr>
        <w:t>5</w:t>
      </w:r>
      <w:r w:rsidRPr="009959DC">
        <w:rPr>
          <w:rFonts w:ascii="Times New Roman" w:hAnsi="Times New Roman" w:cs="Times New Roman"/>
        </w:rPr>
        <w:t>51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28.</w:t>
      </w:r>
      <w:r w:rsidRPr="009959DC">
        <w:rPr>
          <w:rFonts w:ascii="Times New Roman" w:hAnsi="Times New Roman" w:cs="Times New Roman"/>
        </w:rPr>
        <w:tab/>
        <w:t>Ongphiphadhanakul B, Piaseu N, Tung SS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0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Prevention of postmenopausal bone loss by low and conventional doses of calcitriol or conjug</w:t>
      </w:r>
      <w:r w:rsidR="00015E24">
        <w:rPr>
          <w:rFonts w:ascii="Times New Roman" w:hAnsi="Times New Roman" w:cs="Times New Roman"/>
        </w:rPr>
        <w:t xml:space="preserve">ated equine estrogen. </w:t>
      </w:r>
      <w:r w:rsidR="00015E24" w:rsidRPr="00F30E74">
        <w:rPr>
          <w:rFonts w:ascii="Times New Roman" w:hAnsi="Times New Roman" w:cs="Times New Roman"/>
          <w:i/>
        </w:rPr>
        <w:t>Maturitas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34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179-</w:t>
      </w:r>
      <w:r w:rsidR="00015E24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84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29.</w:t>
      </w:r>
      <w:r w:rsidRPr="009959DC">
        <w:rPr>
          <w:rFonts w:ascii="Times New Roman" w:hAnsi="Times New Roman" w:cs="Times New Roman"/>
        </w:rPr>
        <w:tab/>
        <w:t>Kerr D, Ackland T, Maslen B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1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Resistance training over 2 years increases bone mass in calcium-replete postmenopausal women. </w:t>
      </w:r>
      <w:r w:rsidR="002264FB" w:rsidRPr="00F30E74">
        <w:rPr>
          <w:rFonts w:ascii="Times New Roman" w:hAnsi="Times New Roman" w:cs="Times New Roman"/>
          <w:i/>
        </w:rPr>
        <w:t>J Bone Miner Res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16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75-</w:t>
      </w:r>
      <w:r w:rsidR="00015E24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81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30.</w:t>
      </w:r>
      <w:r w:rsidRPr="009959DC">
        <w:rPr>
          <w:rFonts w:ascii="Times New Roman" w:hAnsi="Times New Roman" w:cs="Times New Roman"/>
        </w:rPr>
        <w:tab/>
        <w:t xml:space="preserve">Iwamoto J, Takeda T, Ichimura S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1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 of menatetrenone on bone mineral density and incidence of vertebral fractures in postmenopausal women with osteoporosis: a comparison with the effect of etidronate. </w:t>
      </w:r>
      <w:r w:rsidR="008939C0" w:rsidRPr="00F30E74">
        <w:rPr>
          <w:rFonts w:ascii="Times New Roman" w:hAnsi="Times New Roman" w:cs="Times New Roman"/>
          <w:i/>
        </w:rPr>
        <w:t>J Orthop Sci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6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487-</w:t>
      </w:r>
      <w:r w:rsidR="00015E24">
        <w:rPr>
          <w:rFonts w:ascii="Times New Roman" w:hAnsi="Times New Roman" w:cs="Times New Roman"/>
        </w:rPr>
        <w:t>4</w:t>
      </w:r>
      <w:r w:rsidRPr="009959DC">
        <w:rPr>
          <w:rFonts w:ascii="Times New Roman" w:hAnsi="Times New Roman" w:cs="Times New Roman"/>
        </w:rPr>
        <w:t>92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31.</w:t>
      </w:r>
      <w:r w:rsidRPr="009959DC">
        <w:rPr>
          <w:rFonts w:ascii="Times New Roman" w:hAnsi="Times New Roman" w:cs="Times New Roman"/>
        </w:rPr>
        <w:tab/>
        <w:t>Chailurkit LO, Ongphiphadhanakul B, Piaseu N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1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Biochemical markers of bone turnover and response of bone mineral density to intervention in early postmenopausal women: an experience in a clinical</w:t>
      </w:r>
      <w:r w:rsidR="00015E24">
        <w:rPr>
          <w:rFonts w:ascii="Times New Roman" w:hAnsi="Times New Roman" w:cs="Times New Roman"/>
        </w:rPr>
        <w:t xml:space="preserve"> laboratory. </w:t>
      </w:r>
      <w:r w:rsidR="008939C0" w:rsidRPr="00F30E74">
        <w:rPr>
          <w:rFonts w:ascii="Times New Roman" w:hAnsi="Times New Roman" w:cs="Times New Roman"/>
          <w:i/>
        </w:rPr>
        <w:t>Clin Chem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47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083-</w:t>
      </w:r>
      <w:r w:rsidR="00015E24">
        <w:rPr>
          <w:rFonts w:ascii="Times New Roman" w:hAnsi="Times New Roman" w:cs="Times New Roman"/>
        </w:rPr>
        <w:t>108</w:t>
      </w:r>
      <w:r w:rsidRPr="009959DC">
        <w:rPr>
          <w:rFonts w:ascii="Times New Roman" w:hAnsi="Times New Roman" w:cs="Times New Roman"/>
        </w:rPr>
        <w:t>8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32.</w:t>
      </w:r>
      <w:r w:rsidRPr="009959DC">
        <w:rPr>
          <w:rFonts w:ascii="Times New Roman" w:hAnsi="Times New Roman" w:cs="Times New Roman"/>
        </w:rPr>
        <w:tab/>
        <w:t xml:space="preserve">Iwamoto J, Takeda T, Ichimura S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1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 of exercise training and detraining on bone mineral density in postmenopausal women with osteoporosis. </w:t>
      </w:r>
      <w:r w:rsidR="008939C0" w:rsidRPr="00F30E74">
        <w:rPr>
          <w:rFonts w:ascii="Times New Roman" w:hAnsi="Times New Roman" w:cs="Times New Roman"/>
          <w:i/>
        </w:rPr>
        <w:t>J Orthop Sci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6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28-</w:t>
      </w:r>
      <w:r w:rsidR="00015E24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32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33.</w:t>
      </w:r>
      <w:r w:rsidRPr="009959DC">
        <w:rPr>
          <w:rFonts w:ascii="Times New Roman" w:hAnsi="Times New Roman" w:cs="Times New Roman"/>
        </w:rPr>
        <w:tab/>
        <w:t xml:space="preserve">Son SM, Chun YN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1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Effect of oral therapy with alphacalcidol or calcium in Korean elderly women with osteopenia and low diet</w:t>
      </w:r>
      <w:r w:rsidR="00015E24">
        <w:rPr>
          <w:rFonts w:ascii="Times New Roman" w:hAnsi="Times New Roman" w:cs="Times New Roman"/>
        </w:rPr>
        <w:t xml:space="preserve">ary calcium. </w:t>
      </w:r>
      <w:r w:rsidR="008939C0" w:rsidRPr="00F30E74">
        <w:rPr>
          <w:rFonts w:ascii="Times New Roman" w:hAnsi="Times New Roman" w:cs="Times New Roman"/>
          <w:i/>
        </w:rPr>
        <w:t>Nutr Res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21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347-</w:t>
      </w:r>
      <w:r w:rsidR="00015E24">
        <w:rPr>
          <w:rFonts w:ascii="Times New Roman" w:hAnsi="Times New Roman" w:cs="Times New Roman"/>
        </w:rPr>
        <w:t>13</w:t>
      </w:r>
      <w:r w:rsidRPr="009959DC">
        <w:rPr>
          <w:rFonts w:ascii="Times New Roman" w:hAnsi="Times New Roman" w:cs="Times New Roman"/>
        </w:rPr>
        <w:t>55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34.</w:t>
      </w:r>
      <w:r w:rsidRPr="009959DC">
        <w:rPr>
          <w:rFonts w:ascii="Times New Roman" w:hAnsi="Times New Roman" w:cs="Times New Roman"/>
        </w:rPr>
        <w:tab/>
        <w:t xml:space="preserve">Arrenbrecht S, Boermans AJ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2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transdermal estradiol delivered by a matrix patch on bone density in hysterectomized, postmenopausal women: a 2-year placebo-controlled trial. </w:t>
      </w:r>
      <w:r w:rsidR="000717A1" w:rsidRPr="00F30E74">
        <w:rPr>
          <w:rFonts w:ascii="Times New Roman" w:hAnsi="Times New Roman" w:cs="Times New Roman"/>
          <w:i/>
        </w:rPr>
        <w:t>Osteoporos Int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13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76-</w:t>
      </w:r>
      <w:r w:rsidR="00015E24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83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35.</w:t>
      </w:r>
      <w:r w:rsidRPr="009959DC">
        <w:rPr>
          <w:rFonts w:ascii="Times New Roman" w:hAnsi="Times New Roman" w:cs="Times New Roman"/>
        </w:rPr>
        <w:tab/>
        <w:t>Hans D, Genton L, Drezner MK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2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Monitored impact loading of the hip: initial testing of a home-use device.</w:t>
      </w:r>
      <w:r w:rsidR="00015E24">
        <w:rPr>
          <w:rFonts w:ascii="Times New Roman" w:hAnsi="Times New Roman" w:cs="Times New Roman"/>
        </w:rPr>
        <w:t xml:space="preserve"> </w:t>
      </w:r>
      <w:r w:rsidR="002264FB" w:rsidRPr="00F30E74">
        <w:rPr>
          <w:rFonts w:ascii="Times New Roman" w:hAnsi="Times New Roman" w:cs="Times New Roman"/>
          <w:i/>
        </w:rPr>
        <w:t>Calcif Tissue Int</w:t>
      </w:r>
      <w:r w:rsidR="00015E24" w:rsidRPr="00F30E74">
        <w:rPr>
          <w:rFonts w:ascii="Times New Roman" w:hAnsi="Times New Roman" w:cs="Times New Roman"/>
          <w:i/>
        </w:rPr>
        <w:t xml:space="preserve"> </w:t>
      </w:r>
      <w:r w:rsidRPr="00015E24">
        <w:rPr>
          <w:rFonts w:ascii="Times New Roman" w:hAnsi="Times New Roman" w:cs="Times New Roman"/>
          <w:b/>
        </w:rPr>
        <w:t>71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112-</w:t>
      </w:r>
      <w:r w:rsidR="00015E24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20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36.</w:t>
      </w:r>
      <w:r w:rsidRPr="009959DC">
        <w:rPr>
          <w:rFonts w:ascii="Times New Roman" w:hAnsi="Times New Roman" w:cs="Times New Roman"/>
        </w:rPr>
        <w:tab/>
        <w:t xml:space="preserve">Ushiroyama T, Ikeda A, Ueki M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2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 of continuous combined therapy with vitamin K(2) and vitamin D(3) on bone mineral density and coagulofibrinolysis function in </w:t>
      </w:r>
      <w:r w:rsidR="00015E24">
        <w:rPr>
          <w:rFonts w:ascii="Times New Roman" w:hAnsi="Times New Roman" w:cs="Times New Roman"/>
        </w:rPr>
        <w:t>postmenopausal women.</w:t>
      </w:r>
      <w:r w:rsidR="00015E24" w:rsidRPr="00F30E74">
        <w:rPr>
          <w:rFonts w:ascii="Times New Roman" w:hAnsi="Times New Roman" w:cs="Times New Roman"/>
          <w:i/>
        </w:rPr>
        <w:t xml:space="preserve"> Maturitas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41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211-</w:t>
      </w:r>
      <w:r w:rsidR="00015E24">
        <w:rPr>
          <w:rFonts w:ascii="Times New Roman" w:hAnsi="Times New Roman" w:cs="Times New Roman"/>
        </w:rPr>
        <w:t>2</w:t>
      </w:r>
      <w:r w:rsidRPr="009959DC">
        <w:rPr>
          <w:rFonts w:ascii="Times New Roman" w:hAnsi="Times New Roman" w:cs="Times New Roman"/>
        </w:rPr>
        <w:t>21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37.</w:t>
      </w:r>
      <w:r w:rsidRPr="009959DC">
        <w:rPr>
          <w:rFonts w:ascii="Times New Roman" w:hAnsi="Times New Roman" w:cs="Times New Roman"/>
        </w:rPr>
        <w:tab/>
        <w:t>Haines CJ, Yim SF, Chung TK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3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A prospective, randomized, placebo-controlled study of the dose effect of oral estradiol on bone mineral density in postmeno</w:t>
      </w:r>
      <w:r w:rsidR="00015E24">
        <w:rPr>
          <w:rFonts w:ascii="Times New Roman" w:hAnsi="Times New Roman" w:cs="Times New Roman"/>
        </w:rPr>
        <w:t xml:space="preserve">pausal Chinese women. </w:t>
      </w:r>
      <w:r w:rsidR="00015E24" w:rsidRPr="00F30E74">
        <w:rPr>
          <w:rFonts w:ascii="Times New Roman" w:hAnsi="Times New Roman" w:cs="Times New Roman"/>
          <w:i/>
        </w:rPr>
        <w:t>Maturitas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45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69-</w:t>
      </w:r>
      <w:r w:rsidR="00015E24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73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38.</w:t>
      </w:r>
      <w:r w:rsidRPr="009959DC">
        <w:rPr>
          <w:rFonts w:ascii="Times New Roman" w:hAnsi="Times New Roman" w:cs="Times New Roman"/>
        </w:rPr>
        <w:tab/>
        <w:t>Going S, Lohman T, Houtkooper L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3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exercise on bone mineral density in calcium-replete postmenopausal women with and without hormone replacement therapy. </w:t>
      </w:r>
      <w:r w:rsidR="000717A1" w:rsidRPr="00F30E74">
        <w:rPr>
          <w:rFonts w:ascii="Times New Roman" w:hAnsi="Times New Roman" w:cs="Times New Roman"/>
          <w:i/>
        </w:rPr>
        <w:t>Osteoporos Int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14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637-</w:t>
      </w:r>
      <w:r w:rsidR="00015E24">
        <w:rPr>
          <w:rFonts w:ascii="Times New Roman" w:hAnsi="Times New Roman" w:cs="Times New Roman"/>
        </w:rPr>
        <w:t>6</w:t>
      </w:r>
      <w:r w:rsidRPr="009959DC">
        <w:rPr>
          <w:rFonts w:ascii="Times New Roman" w:hAnsi="Times New Roman" w:cs="Times New Roman"/>
        </w:rPr>
        <w:t>43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39.</w:t>
      </w:r>
      <w:r w:rsidRPr="009959DC">
        <w:rPr>
          <w:rFonts w:ascii="Times New Roman" w:hAnsi="Times New Roman" w:cs="Times New Roman"/>
        </w:rPr>
        <w:tab/>
        <w:t>Jessup JV, Horne C, Vishen RK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3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exercise on bone density, balance, and self-efficacy in older women. </w:t>
      </w:r>
      <w:r w:rsidR="00FE03C3" w:rsidRPr="00F30E74">
        <w:rPr>
          <w:rFonts w:ascii="Times New Roman" w:hAnsi="Times New Roman" w:cs="Times New Roman"/>
          <w:i/>
        </w:rPr>
        <w:t>Biol Res Nurs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4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171-</w:t>
      </w:r>
      <w:r w:rsidR="00015E24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80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40.</w:t>
      </w:r>
      <w:r w:rsidRPr="009959DC">
        <w:rPr>
          <w:rFonts w:ascii="Times New Roman" w:hAnsi="Times New Roman" w:cs="Times New Roman"/>
        </w:rPr>
        <w:tab/>
        <w:t>Cooper L, Clifton-Bligh PB, Nery ML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3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Vitamin D supplementation and bone mineral density in early postmenopausal women. </w:t>
      </w:r>
      <w:r w:rsidR="002264FB" w:rsidRPr="00F30E74">
        <w:rPr>
          <w:rFonts w:ascii="Times New Roman" w:hAnsi="Times New Roman" w:cs="Times New Roman"/>
          <w:i/>
        </w:rPr>
        <w:t>Am J Clin Nutr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77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1324-</w:t>
      </w:r>
      <w:r w:rsidR="00015E24">
        <w:rPr>
          <w:rFonts w:ascii="Times New Roman" w:hAnsi="Times New Roman" w:cs="Times New Roman"/>
        </w:rPr>
        <w:t>132</w:t>
      </w:r>
      <w:r w:rsidRPr="009959DC">
        <w:rPr>
          <w:rFonts w:ascii="Times New Roman" w:hAnsi="Times New Roman" w:cs="Times New Roman"/>
        </w:rPr>
        <w:t>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41.</w:t>
      </w:r>
      <w:r w:rsidRPr="009959DC">
        <w:rPr>
          <w:rFonts w:ascii="Times New Roman" w:hAnsi="Times New Roman" w:cs="Times New Roman"/>
        </w:rPr>
        <w:tab/>
        <w:t>Grados F, Brazier M, Kamel S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3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Prediction of bone mass density variation by bone remodeling markers in postmenopausal women with vitamin D insufficiency treated with calcium and vitamin D supplementation. </w:t>
      </w:r>
      <w:r w:rsidR="002264FB" w:rsidRPr="00F30E74">
        <w:rPr>
          <w:rFonts w:ascii="Times New Roman" w:hAnsi="Times New Roman" w:cs="Times New Roman"/>
          <w:i/>
        </w:rPr>
        <w:t>J Clin Endocrinol Metab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88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5175-</w:t>
      </w:r>
      <w:r w:rsidR="00015E24">
        <w:rPr>
          <w:rFonts w:ascii="Times New Roman" w:hAnsi="Times New Roman" w:cs="Times New Roman"/>
        </w:rPr>
        <w:t>517</w:t>
      </w:r>
      <w:r w:rsidRPr="009959DC">
        <w:rPr>
          <w:rFonts w:ascii="Times New Roman" w:hAnsi="Times New Roman" w:cs="Times New Roman"/>
        </w:rPr>
        <w:t>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42.</w:t>
      </w:r>
      <w:r w:rsidRPr="009959DC">
        <w:rPr>
          <w:rFonts w:ascii="Times New Roman" w:hAnsi="Times New Roman" w:cs="Times New Roman"/>
        </w:rPr>
        <w:tab/>
        <w:t>Uesugi T, Toda T, Okuhira T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3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Evidence of estrogenic effect by the three-month-intervention of isoflavone on vaginal maturation and bone metabolism in early postmeno</w:t>
      </w:r>
      <w:r w:rsidR="00015E24">
        <w:rPr>
          <w:rFonts w:ascii="Times New Roman" w:hAnsi="Times New Roman" w:cs="Times New Roman"/>
        </w:rPr>
        <w:t xml:space="preserve">pausal women. </w:t>
      </w:r>
      <w:r w:rsidR="00FE03C3" w:rsidRPr="00F30E74">
        <w:rPr>
          <w:rFonts w:ascii="Times New Roman" w:hAnsi="Times New Roman" w:cs="Times New Roman"/>
          <w:i/>
        </w:rPr>
        <w:t>Endocr J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50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613-</w:t>
      </w:r>
      <w:r w:rsidR="00015E24">
        <w:rPr>
          <w:rFonts w:ascii="Times New Roman" w:hAnsi="Times New Roman" w:cs="Times New Roman"/>
        </w:rPr>
        <w:t>61</w:t>
      </w:r>
      <w:r w:rsidRPr="009959DC">
        <w:rPr>
          <w:rFonts w:ascii="Times New Roman" w:hAnsi="Times New Roman" w:cs="Times New Roman"/>
        </w:rPr>
        <w:t>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43.</w:t>
      </w:r>
      <w:r w:rsidRPr="009959DC">
        <w:rPr>
          <w:rFonts w:ascii="Times New Roman" w:hAnsi="Times New Roman" w:cs="Times New Roman"/>
        </w:rPr>
        <w:tab/>
        <w:t>Verschueren SM, Roelants M, Delecluse C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4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 of 6-month whole body vibration training on hip density, muscle strength, and postural control in postmenopausal women: a randomized controlled pilot study. </w:t>
      </w:r>
      <w:r w:rsidR="002264FB" w:rsidRPr="00F30E74">
        <w:rPr>
          <w:rFonts w:ascii="Times New Roman" w:hAnsi="Times New Roman" w:cs="Times New Roman"/>
          <w:i/>
        </w:rPr>
        <w:t>J Bone Miner Res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19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352-</w:t>
      </w:r>
      <w:r w:rsidR="00015E24">
        <w:rPr>
          <w:rFonts w:ascii="Times New Roman" w:hAnsi="Times New Roman" w:cs="Times New Roman"/>
        </w:rPr>
        <w:t>35</w:t>
      </w:r>
      <w:r w:rsidRPr="009959DC">
        <w:rPr>
          <w:rFonts w:ascii="Times New Roman" w:hAnsi="Times New Roman" w:cs="Times New Roman"/>
        </w:rPr>
        <w:t>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44.</w:t>
      </w:r>
      <w:r w:rsidRPr="009959DC">
        <w:rPr>
          <w:rFonts w:ascii="Times New Roman" w:hAnsi="Times New Roman" w:cs="Times New Roman"/>
        </w:rPr>
        <w:tab/>
        <w:t>Chan K, Qin L, Lau M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4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A randomized, prospective study of the effects of Tai Chi Chun exercise on bone mineral density in postmenopausal women. </w:t>
      </w:r>
      <w:r w:rsidR="00FE03C3" w:rsidRPr="00F30E74">
        <w:rPr>
          <w:rFonts w:ascii="Times New Roman" w:hAnsi="Times New Roman" w:cs="Times New Roman"/>
          <w:i/>
        </w:rPr>
        <w:t>Arch Phys Med Rehabil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85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717-</w:t>
      </w:r>
      <w:r w:rsidR="00015E24">
        <w:rPr>
          <w:rFonts w:ascii="Times New Roman" w:hAnsi="Times New Roman" w:cs="Times New Roman"/>
        </w:rPr>
        <w:t>7</w:t>
      </w:r>
      <w:r w:rsidRPr="009959DC">
        <w:rPr>
          <w:rFonts w:ascii="Times New Roman" w:hAnsi="Times New Roman" w:cs="Times New Roman"/>
        </w:rPr>
        <w:t>22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45.</w:t>
      </w:r>
      <w:r w:rsidRPr="009959DC">
        <w:rPr>
          <w:rFonts w:ascii="Times New Roman" w:hAnsi="Times New Roman" w:cs="Times New Roman"/>
        </w:rPr>
        <w:tab/>
        <w:t xml:space="preserve">Ishida Y, Kawai S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4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Comparative efficacy of hormone replacement therapy, etidronate, calcitonin, alfacalcidol, and vitamin K in postmenopausal women with osteoporosis: The Yamaguchi Osteoporosis Prevention Study. </w:t>
      </w:r>
      <w:r w:rsidR="00FE03C3" w:rsidRPr="00F30E74">
        <w:rPr>
          <w:rFonts w:ascii="Times New Roman" w:hAnsi="Times New Roman" w:cs="Times New Roman"/>
          <w:i/>
        </w:rPr>
        <w:t>Am J Med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117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549-</w:t>
      </w:r>
      <w:r w:rsidR="00015E24">
        <w:rPr>
          <w:rFonts w:ascii="Times New Roman" w:hAnsi="Times New Roman" w:cs="Times New Roman"/>
        </w:rPr>
        <w:t>5</w:t>
      </w:r>
      <w:r w:rsidRPr="009959DC">
        <w:rPr>
          <w:rFonts w:ascii="Times New Roman" w:hAnsi="Times New Roman" w:cs="Times New Roman"/>
        </w:rPr>
        <w:t>55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46.</w:t>
      </w:r>
      <w:r w:rsidRPr="009959DC">
        <w:rPr>
          <w:rFonts w:ascii="Times New Roman" w:hAnsi="Times New Roman" w:cs="Times New Roman"/>
        </w:rPr>
        <w:tab/>
        <w:t>Harwood RH, Sahota O, Gaynor K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4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A randomised, controlled comparison of different calcium and vitamin D supplementation regimens in elderly women after hip fracture: The Nottingham Neck of Femu</w:t>
      </w:r>
      <w:r w:rsidR="00015E24">
        <w:rPr>
          <w:rFonts w:ascii="Times New Roman" w:hAnsi="Times New Roman" w:cs="Times New Roman"/>
        </w:rPr>
        <w:t xml:space="preserve">r (NONOF) Study. </w:t>
      </w:r>
      <w:r w:rsidR="00FE03C3" w:rsidRPr="00F30E74">
        <w:rPr>
          <w:rFonts w:ascii="Times New Roman" w:hAnsi="Times New Roman" w:cs="Times New Roman"/>
          <w:i/>
        </w:rPr>
        <w:t>Age Ageing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33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45-51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lastRenderedPageBreak/>
        <w:t>47.</w:t>
      </w:r>
      <w:r w:rsidRPr="009959DC">
        <w:rPr>
          <w:rFonts w:ascii="Times New Roman" w:hAnsi="Times New Roman" w:cs="Times New Roman"/>
        </w:rPr>
        <w:tab/>
        <w:t>Inanir A, Ozoran K, Tutkak H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4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The effects of calcitriol therapy on serum interleukin-1, interleukin-6 and tumour necrosis factor-alpha concentrations in post-menopausal patients with osteoporosis. </w:t>
      </w:r>
      <w:r w:rsidR="00FE03C3" w:rsidRPr="00F30E74">
        <w:rPr>
          <w:rFonts w:ascii="Times New Roman" w:hAnsi="Times New Roman" w:cs="Times New Roman"/>
          <w:i/>
        </w:rPr>
        <w:t>J Int Med Res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32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570-</w:t>
      </w:r>
      <w:r w:rsidR="00015E24">
        <w:rPr>
          <w:rFonts w:ascii="Times New Roman" w:hAnsi="Times New Roman" w:cs="Times New Roman"/>
        </w:rPr>
        <w:t>5</w:t>
      </w:r>
      <w:r w:rsidRPr="009959DC">
        <w:rPr>
          <w:rFonts w:ascii="Times New Roman" w:hAnsi="Times New Roman" w:cs="Times New Roman"/>
        </w:rPr>
        <w:t>82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48.</w:t>
      </w:r>
      <w:r w:rsidRPr="009959DC">
        <w:rPr>
          <w:rFonts w:ascii="Times New Roman" w:hAnsi="Times New Roman" w:cs="Times New Roman"/>
        </w:rPr>
        <w:tab/>
        <w:t>Englund U, Littbrand H, Sondell A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5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A 1-year combined weight-bearing training program is beneficial for bone mineral density and neuromuscular function in older women. </w:t>
      </w:r>
      <w:r w:rsidR="000717A1" w:rsidRPr="00F30E74">
        <w:rPr>
          <w:rFonts w:ascii="Times New Roman" w:hAnsi="Times New Roman" w:cs="Times New Roman"/>
          <w:i/>
        </w:rPr>
        <w:t>Osteoporos Int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16</w:t>
      </w:r>
      <w:r w:rsidR="00015E24" w:rsidRPr="00015E24">
        <w:rPr>
          <w:rFonts w:ascii="Times New Roman" w:hAnsi="Times New Roman" w:cs="Times New Roman"/>
        </w:rPr>
        <w:t>,</w:t>
      </w:r>
      <w:r w:rsidR="00015E24">
        <w:rPr>
          <w:rFonts w:ascii="Times New Roman" w:hAnsi="Times New Roman" w:cs="Times New Roman"/>
          <w:b/>
        </w:rPr>
        <w:t xml:space="preserve"> </w:t>
      </w:r>
      <w:r w:rsidRPr="009959DC">
        <w:rPr>
          <w:rFonts w:ascii="Times New Roman" w:hAnsi="Times New Roman" w:cs="Times New Roman"/>
        </w:rPr>
        <w:t>1117-</w:t>
      </w:r>
      <w:r w:rsidR="00015E24">
        <w:rPr>
          <w:rFonts w:ascii="Times New Roman" w:hAnsi="Times New Roman" w:cs="Times New Roman"/>
        </w:rPr>
        <w:t>11</w:t>
      </w:r>
      <w:r w:rsidRPr="009959DC">
        <w:rPr>
          <w:rFonts w:ascii="Times New Roman" w:hAnsi="Times New Roman" w:cs="Times New Roman"/>
        </w:rPr>
        <w:t>23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49.</w:t>
      </w:r>
      <w:r w:rsidRPr="009959DC">
        <w:rPr>
          <w:rFonts w:ascii="Times New Roman" w:hAnsi="Times New Roman" w:cs="Times New Roman"/>
        </w:rPr>
        <w:tab/>
        <w:t xml:space="preserve">Moschonis G, Manios Y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6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Skeletal site-dependent response of bone mineral density and quantitative ultrasound parameters following a 12-month dietary intervention using dairy products fortified with calcium and vitamin D: the Postmenopausal Health Study. </w:t>
      </w:r>
      <w:r w:rsidR="00FE03C3" w:rsidRPr="00F30E74">
        <w:rPr>
          <w:rFonts w:ascii="Times New Roman" w:hAnsi="Times New Roman" w:cs="Times New Roman"/>
          <w:i/>
        </w:rPr>
        <w:t>Br J Nutr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96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140-</w:t>
      </w:r>
      <w:r w:rsidR="00015E24">
        <w:rPr>
          <w:rFonts w:ascii="Times New Roman" w:hAnsi="Times New Roman" w:cs="Times New Roman"/>
        </w:rPr>
        <w:t>114</w:t>
      </w:r>
      <w:r w:rsidRPr="009959DC">
        <w:rPr>
          <w:rFonts w:ascii="Times New Roman" w:hAnsi="Times New Roman" w:cs="Times New Roman"/>
        </w:rPr>
        <w:t>8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50.</w:t>
      </w:r>
      <w:r w:rsidRPr="009959DC">
        <w:rPr>
          <w:rFonts w:ascii="Times New Roman" w:hAnsi="Times New Roman" w:cs="Times New Roman"/>
        </w:rPr>
        <w:tab/>
        <w:t>Yasui T, Miyatani Y, Tomita J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6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 of vitamin K2 treatment on carboxylation of osteocalcin in early postmenopausal women. </w:t>
      </w:r>
      <w:r w:rsidR="00FE03C3" w:rsidRPr="00F30E74">
        <w:rPr>
          <w:rFonts w:ascii="Times New Roman" w:hAnsi="Times New Roman" w:cs="Times New Roman"/>
          <w:i/>
        </w:rPr>
        <w:t>Gynecol Endocrinol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22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455-</w:t>
      </w:r>
      <w:r w:rsidR="00015E24">
        <w:rPr>
          <w:rFonts w:ascii="Times New Roman" w:hAnsi="Times New Roman" w:cs="Times New Roman"/>
        </w:rPr>
        <w:t>45</w:t>
      </w:r>
      <w:r w:rsidRPr="009959DC">
        <w:rPr>
          <w:rFonts w:ascii="Times New Roman" w:hAnsi="Times New Roman" w:cs="Times New Roman"/>
        </w:rPr>
        <w:t>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51.</w:t>
      </w:r>
      <w:r w:rsidRPr="009959DC">
        <w:rPr>
          <w:rFonts w:ascii="Times New Roman" w:hAnsi="Times New Roman" w:cs="Times New Roman"/>
        </w:rPr>
        <w:tab/>
        <w:t>Korpelainen R, Keinanen-Kiukaanniemi S, Heikkinen J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6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 of impact exercise on bone mineral density in elderly women with low BMD: a population-based randomized controlled 30-month intervention. </w:t>
      </w:r>
      <w:r w:rsidR="000717A1" w:rsidRPr="00F30E74">
        <w:rPr>
          <w:rFonts w:ascii="Times New Roman" w:hAnsi="Times New Roman" w:cs="Times New Roman"/>
          <w:i/>
        </w:rPr>
        <w:t>Osteoporos Int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17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09-</w:t>
      </w:r>
      <w:r w:rsidR="00015E24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18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52.</w:t>
      </w:r>
      <w:r w:rsidRPr="009959DC">
        <w:rPr>
          <w:rFonts w:ascii="Times New Roman" w:hAnsi="Times New Roman" w:cs="Times New Roman"/>
        </w:rPr>
        <w:tab/>
        <w:t>Huang HY, Yang HP, Yang HT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6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One-year soy isoflavone supplementation prevents early postmenopausal bone loss but without a dose-dependent effect. </w:t>
      </w:r>
      <w:r w:rsidR="00FE03C3" w:rsidRPr="00F30E74">
        <w:rPr>
          <w:rFonts w:ascii="Times New Roman" w:hAnsi="Times New Roman" w:cs="Times New Roman"/>
          <w:i/>
        </w:rPr>
        <w:t>J Nutr Biochem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17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509-</w:t>
      </w:r>
      <w:r w:rsidR="00015E24">
        <w:rPr>
          <w:rFonts w:ascii="Times New Roman" w:hAnsi="Times New Roman" w:cs="Times New Roman"/>
        </w:rPr>
        <w:t>5</w:t>
      </w:r>
      <w:r w:rsidRPr="009959DC">
        <w:rPr>
          <w:rFonts w:ascii="Times New Roman" w:hAnsi="Times New Roman" w:cs="Times New Roman"/>
        </w:rPr>
        <w:t>17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53.</w:t>
      </w:r>
      <w:r w:rsidRPr="009959DC">
        <w:rPr>
          <w:rFonts w:ascii="Times New Roman" w:hAnsi="Times New Roman" w:cs="Times New Roman"/>
        </w:rPr>
        <w:tab/>
        <w:t>Wu J, Oka J, Higuchi M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6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Cooperative effects of isoflavones and exercise on bone and lipid metabolism in postmenopausal Japanese women: a randomized placebo-controlled trial. </w:t>
      </w:r>
      <w:r w:rsidR="00FE03C3" w:rsidRPr="00F30E74">
        <w:rPr>
          <w:rFonts w:ascii="Times New Roman" w:hAnsi="Times New Roman" w:cs="Times New Roman"/>
          <w:i/>
        </w:rPr>
        <w:t>Metabolism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55</w:t>
      </w:r>
      <w:r w:rsidR="00015E24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423-</w:t>
      </w:r>
      <w:r w:rsidR="00015E24">
        <w:rPr>
          <w:rFonts w:ascii="Times New Roman" w:hAnsi="Times New Roman" w:cs="Times New Roman"/>
        </w:rPr>
        <w:t>4</w:t>
      </w:r>
      <w:r w:rsidRPr="009959DC">
        <w:rPr>
          <w:rFonts w:ascii="Times New Roman" w:hAnsi="Times New Roman" w:cs="Times New Roman"/>
        </w:rPr>
        <w:t>33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54.</w:t>
      </w:r>
      <w:r w:rsidRPr="009959DC">
        <w:rPr>
          <w:rFonts w:ascii="Times New Roman" w:hAnsi="Times New Roman" w:cs="Times New Roman"/>
        </w:rPr>
        <w:tab/>
        <w:t>Nuti R, Bianchi G, Brandi ML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6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Superiority of alfacalcidol compared to vitamin D plus calcium in lumbar bone mineral density in postmenopausal osteoporo</w:t>
      </w:r>
      <w:r w:rsidR="00015E24">
        <w:rPr>
          <w:rFonts w:ascii="Times New Roman" w:hAnsi="Times New Roman" w:cs="Times New Roman"/>
        </w:rPr>
        <w:t xml:space="preserve">sis. </w:t>
      </w:r>
      <w:r w:rsidR="00FE03C3" w:rsidRPr="00F30E74">
        <w:rPr>
          <w:rFonts w:ascii="Times New Roman" w:hAnsi="Times New Roman" w:cs="Times New Roman"/>
          <w:i/>
        </w:rPr>
        <w:t>Rheumatol Int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26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445-</w:t>
      </w:r>
      <w:r w:rsidR="00015E24">
        <w:rPr>
          <w:rFonts w:ascii="Times New Roman" w:hAnsi="Times New Roman" w:cs="Times New Roman"/>
        </w:rPr>
        <w:t>4</w:t>
      </w:r>
      <w:r w:rsidRPr="009959DC">
        <w:rPr>
          <w:rFonts w:ascii="Times New Roman" w:hAnsi="Times New Roman" w:cs="Times New Roman"/>
        </w:rPr>
        <w:t>53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55.</w:t>
      </w:r>
      <w:r w:rsidRPr="009959DC">
        <w:rPr>
          <w:rFonts w:ascii="Times New Roman" w:hAnsi="Times New Roman" w:cs="Times New Roman"/>
        </w:rPr>
        <w:tab/>
        <w:t>Maddalozzo GF, Widrick JJ, Cardinal BJ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7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The effects of hormone replacement therapy and resistance training on spine bone mineral density in e</w:t>
      </w:r>
      <w:r w:rsidR="00015E24">
        <w:rPr>
          <w:rFonts w:ascii="Times New Roman" w:hAnsi="Times New Roman" w:cs="Times New Roman"/>
        </w:rPr>
        <w:t xml:space="preserve">arly postmenopausal women. </w:t>
      </w:r>
      <w:r w:rsidR="00015E24" w:rsidRPr="00F30E74">
        <w:rPr>
          <w:rFonts w:ascii="Times New Roman" w:hAnsi="Times New Roman" w:cs="Times New Roman"/>
          <w:i/>
        </w:rPr>
        <w:t>Bone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40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244-</w:t>
      </w:r>
      <w:r w:rsidR="00015E24">
        <w:rPr>
          <w:rFonts w:ascii="Times New Roman" w:hAnsi="Times New Roman" w:cs="Times New Roman"/>
        </w:rPr>
        <w:t>12</w:t>
      </w:r>
      <w:r w:rsidRPr="009959DC">
        <w:rPr>
          <w:rFonts w:ascii="Times New Roman" w:hAnsi="Times New Roman" w:cs="Times New Roman"/>
        </w:rPr>
        <w:t>51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56.</w:t>
      </w:r>
      <w:r w:rsidRPr="009959DC">
        <w:rPr>
          <w:rFonts w:ascii="Times New Roman" w:hAnsi="Times New Roman" w:cs="Times New Roman"/>
        </w:rPr>
        <w:tab/>
        <w:t>Woo J, Hong A, Lau E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7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A randomised controlled trial of Tai Chi and resistance exercise on bone health, muscle strength and balance in community-living e</w:t>
      </w:r>
      <w:r w:rsidR="00015E24">
        <w:rPr>
          <w:rFonts w:ascii="Times New Roman" w:hAnsi="Times New Roman" w:cs="Times New Roman"/>
        </w:rPr>
        <w:t xml:space="preserve">lderly people. </w:t>
      </w:r>
      <w:r w:rsidR="00FE03C3" w:rsidRPr="00F30E74">
        <w:rPr>
          <w:rFonts w:ascii="Times New Roman" w:hAnsi="Times New Roman" w:cs="Times New Roman"/>
          <w:i/>
        </w:rPr>
        <w:t>Age Ageing</w:t>
      </w:r>
      <w:r w:rsidR="00015E24">
        <w:rPr>
          <w:rFonts w:ascii="Times New Roman" w:hAnsi="Times New Roman" w:cs="Times New Roman"/>
        </w:rPr>
        <w:t xml:space="preserve"> </w:t>
      </w:r>
      <w:r w:rsidRPr="00015E24">
        <w:rPr>
          <w:rFonts w:ascii="Times New Roman" w:hAnsi="Times New Roman" w:cs="Times New Roman"/>
          <w:b/>
        </w:rPr>
        <w:t>36</w:t>
      </w:r>
      <w:r w:rsidR="00015E24" w:rsidRPr="00015E24">
        <w:rPr>
          <w:rFonts w:ascii="Times New Roman" w:hAnsi="Times New Roman" w:cs="Times New Roman"/>
        </w:rPr>
        <w:t>,</w:t>
      </w:r>
      <w:r w:rsidR="00015E24">
        <w:rPr>
          <w:rFonts w:ascii="Times New Roman" w:hAnsi="Times New Roman" w:cs="Times New Roman"/>
          <w:b/>
        </w:rPr>
        <w:t xml:space="preserve"> </w:t>
      </w:r>
      <w:r w:rsidRPr="009959DC">
        <w:rPr>
          <w:rFonts w:ascii="Times New Roman" w:hAnsi="Times New Roman" w:cs="Times New Roman"/>
        </w:rPr>
        <w:t>262-</w:t>
      </w:r>
      <w:r w:rsidR="00015E24">
        <w:rPr>
          <w:rFonts w:ascii="Times New Roman" w:hAnsi="Times New Roman" w:cs="Times New Roman"/>
        </w:rPr>
        <w:t>26</w:t>
      </w:r>
      <w:r w:rsidRPr="009959DC">
        <w:rPr>
          <w:rFonts w:ascii="Times New Roman" w:hAnsi="Times New Roman" w:cs="Times New Roman"/>
        </w:rPr>
        <w:t>8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57.</w:t>
      </w:r>
      <w:r w:rsidRPr="009959DC">
        <w:rPr>
          <w:rFonts w:ascii="Times New Roman" w:hAnsi="Times New Roman" w:cs="Times New Roman"/>
        </w:rPr>
        <w:tab/>
        <w:t>Bolton-Smith C, McMurdo ME, Paterson CR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7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Two-year randomized controlled trial of vitamin K1 (phylloquinone) and vitamin D3 plus calcium on the bone health of older women. </w:t>
      </w:r>
      <w:r w:rsidR="002264FB" w:rsidRPr="00F30E74">
        <w:rPr>
          <w:rFonts w:ascii="Times New Roman" w:hAnsi="Times New Roman" w:cs="Times New Roman"/>
          <w:i/>
        </w:rPr>
        <w:t>J Bone Miner Res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22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509-</w:t>
      </w:r>
      <w:r w:rsidR="00015E24">
        <w:rPr>
          <w:rFonts w:ascii="Times New Roman" w:hAnsi="Times New Roman" w:cs="Times New Roman"/>
        </w:rPr>
        <w:t>5</w:t>
      </w:r>
      <w:r w:rsidRPr="009959DC">
        <w:rPr>
          <w:rFonts w:ascii="Times New Roman" w:hAnsi="Times New Roman" w:cs="Times New Roman"/>
        </w:rPr>
        <w:t>1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58.</w:t>
      </w:r>
      <w:r w:rsidRPr="009959DC">
        <w:rPr>
          <w:rFonts w:ascii="Times New Roman" w:hAnsi="Times New Roman" w:cs="Times New Roman"/>
        </w:rPr>
        <w:tab/>
        <w:t>Bergstrom I, Landgren B, Brinck J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08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Physical training preserves bone mineral density in postmenopausal women with forearm fractures and low bone mineral density. </w:t>
      </w:r>
      <w:r w:rsidR="000717A1" w:rsidRPr="00F30E74">
        <w:rPr>
          <w:rFonts w:ascii="Times New Roman" w:hAnsi="Times New Roman" w:cs="Times New Roman"/>
          <w:i/>
        </w:rPr>
        <w:t>Osteoporos Int</w:t>
      </w:r>
      <w:r w:rsidR="00015E24">
        <w:rPr>
          <w:rFonts w:ascii="Times New Roman" w:hAnsi="Times New Roman" w:cs="Times New Roman"/>
        </w:rPr>
        <w:t xml:space="preserve"> </w:t>
      </w:r>
      <w:r w:rsidR="00015E24" w:rsidRPr="00015E24">
        <w:rPr>
          <w:rFonts w:ascii="Times New Roman" w:hAnsi="Times New Roman" w:cs="Times New Roman"/>
          <w:b/>
        </w:rPr>
        <w:t>19</w:t>
      </w:r>
      <w:r w:rsidR="00015E24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77-</w:t>
      </w:r>
      <w:r w:rsidR="00015E24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83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59.</w:t>
      </w:r>
      <w:r w:rsidRPr="009959DC">
        <w:rPr>
          <w:rFonts w:ascii="Times New Roman" w:hAnsi="Times New Roman" w:cs="Times New Roman"/>
        </w:rPr>
        <w:tab/>
        <w:t>Park H, Kim KJ, Komatsu T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D31BBA">
        <w:rPr>
          <w:rFonts w:ascii="Times New Roman" w:hAnsi="Times New Roman" w:cs="Times New Roman"/>
        </w:rPr>
        <w:t xml:space="preserve">(2008) </w:t>
      </w:r>
      <w:r w:rsidRPr="009959DC">
        <w:rPr>
          <w:rFonts w:ascii="Times New Roman" w:hAnsi="Times New Roman" w:cs="Times New Roman"/>
        </w:rPr>
        <w:t xml:space="preserve">Effect of combined exercise training on bone, body balance, and gait ability: a randomized controlled study in community-dwelling elderly women. </w:t>
      </w:r>
      <w:r w:rsidR="002264FB" w:rsidRPr="00F30E74">
        <w:rPr>
          <w:rFonts w:ascii="Times New Roman" w:hAnsi="Times New Roman" w:cs="Times New Roman"/>
          <w:i/>
        </w:rPr>
        <w:t>J Bone Miner Metab</w:t>
      </w:r>
      <w:r w:rsidR="00D31BBA">
        <w:rPr>
          <w:rFonts w:ascii="Times New Roman" w:hAnsi="Times New Roman" w:cs="Times New Roman"/>
        </w:rPr>
        <w:t xml:space="preserve"> </w:t>
      </w:r>
      <w:r w:rsidRPr="00D31BBA">
        <w:rPr>
          <w:rFonts w:ascii="Times New Roman" w:hAnsi="Times New Roman" w:cs="Times New Roman"/>
          <w:b/>
        </w:rPr>
        <w:t>26</w:t>
      </w:r>
      <w:r w:rsidR="00D31BBA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254-</w:t>
      </w:r>
      <w:r w:rsidR="00D31BBA">
        <w:rPr>
          <w:rFonts w:ascii="Times New Roman" w:hAnsi="Times New Roman" w:cs="Times New Roman"/>
        </w:rPr>
        <w:t>25</w:t>
      </w:r>
      <w:r w:rsidRPr="009959DC">
        <w:rPr>
          <w:rFonts w:ascii="Times New Roman" w:hAnsi="Times New Roman" w:cs="Times New Roman"/>
        </w:rPr>
        <w:t>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60.</w:t>
      </w:r>
      <w:r w:rsidRPr="009959DC">
        <w:rPr>
          <w:rFonts w:ascii="Times New Roman" w:hAnsi="Times New Roman" w:cs="Times New Roman"/>
        </w:rPr>
        <w:tab/>
        <w:t>Bocalini DS, Serra AJ, dos Santos L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D31BBA">
        <w:rPr>
          <w:rFonts w:ascii="Times New Roman" w:hAnsi="Times New Roman" w:cs="Times New Roman"/>
        </w:rPr>
        <w:t>(</w:t>
      </w:r>
      <w:r w:rsidR="00D31BBA" w:rsidRPr="009959DC">
        <w:rPr>
          <w:rFonts w:ascii="Times New Roman" w:hAnsi="Times New Roman" w:cs="Times New Roman"/>
        </w:rPr>
        <w:t>2009</w:t>
      </w:r>
      <w:r w:rsidR="00D31BBA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Strength training preserves the bone mineral density of postmenopausal women without hormone replacement thera</w:t>
      </w:r>
      <w:r w:rsidR="00D31BBA">
        <w:rPr>
          <w:rFonts w:ascii="Times New Roman" w:hAnsi="Times New Roman" w:cs="Times New Roman"/>
        </w:rPr>
        <w:t xml:space="preserve">py. </w:t>
      </w:r>
      <w:r w:rsidR="00FE03C3" w:rsidRPr="00F30E74">
        <w:rPr>
          <w:rFonts w:ascii="Times New Roman" w:hAnsi="Times New Roman" w:cs="Times New Roman"/>
          <w:i/>
        </w:rPr>
        <w:t>J Aging Health</w:t>
      </w:r>
      <w:r w:rsidR="00D31BBA">
        <w:rPr>
          <w:rFonts w:ascii="Times New Roman" w:hAnsi="Times New Roman" w:cs="Times New Roman"/>
        </w:rPr>
        <w:t xml:space="preserve"> </w:t>
      </w:r>
      <w:r w:rsidR="00D31BBA" w:rsidRPr="00D31BBA">
        <w:rPr>
          <w:rFonts w:ascii="Times New Roman" w:hAnsi="Times New Roman" w:cs="Times New Roman"/>
          <w:b/>
        </w:rPr>
        <w:t>21</w:t>
      </w:r>
      <w:r w:rsidR="00D31BBA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519-</w:t>
      </w:r>
      <w:r w:rsidR="00D31BBA">
        <w:rPr>
          <w:rFonts w:ascii="Times New Roman" w:hAnsi="Times New Roman" w:cs="Times New Roman"/>
        </w:rPr>
        <w:t>5</w:t>
      </w:r>
      <w:r w:rsidRPr="009959DC">
        <w:rPr>
          <w:rFonts w:ascii="Times New Roman" w:hAnsi="Times New Roman" w:cs="Times New Roman"/>
        </w:rPr>
        <w:t>27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61.</w:t>
      </w:r>
      <w:r w:rsidRPr="009959DC">
        <w:rPr>
          <w:rFonts w:ascii="Times New Roman" w:hAnsi="Times New Roman" w:cs="Times New Roman"/>
        </w:rPr>
        <w:tab/>
        <w:t xml:space="preserve">Beck BR, Norling TL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0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The effect of 8 mos of twice-weekly low- or higher intensity whole body vibration on risk factors for postmenopausal hip fracture. </w:t>
      </w:r>
      <w:r w:rsidR="00FE03C3" w:rsidRPr="00F30E74">
        <w:rPr>
          <w:rFonts w:ascii="Times New Roman" w:hAnsi="Times New Roman" w:cs="Times New Roman"/>
          <w:i/>
        </w:rPr>
        <w:t>Am J Phys Med Rehabil</w:t>
      </w:r>
      <w:r w:rsidR="00552536">
        <w:rPr>
          <w:rFonts w:ascii="Times New Roman" w:hAnsi="Times New Roman" w:cs="Times New Roman"/>
        </w:rPr>
        <w:t xml:space="preserve"> </w:t>
      </w:r>
      <w:r w:rsidRPr="00552536">
        <w:rPr>
          <w:rFonts w:ascii="Times New Roman" w:hAnsi="Times New Roman" w:cs="Times New Roman"/>
          <w:b/>
        </w:rPr>
        <w:t>89</w:t>
      </w:r>
      <w:r w:rsidR="00552536" w:rsidRPr="00552536">
        <w:rPr>
          <w:rFonts w:ascii="Times New Roman" w:hAnsi="Times New Roman" w:cs="Times New Roman"/>
        </w:rPr>
        <w:t>,</w:t>
      </w:r>
      <w:r w:rsidR="00552536">
        <w:rPr>
          <w:rFonts w:ascii="Times New Roman" w:hAnsi="Times New Roman" w:cs="Times New Roman"/>
          <w:b/>
        </w:rPr>
        <w:t xml:space="preserve"> </w:t>
      </w:r>
      <w:r w:rsidRPr="009959DC">
        <w:rPr>
          <w:rFonts w:ascii="Times New Roman" w:hAnsi="Times New Roman" w:cs="Times New Roman"/>
        </w:rPr>
        <w:t>997-100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62.</w:t>
      </w:r>
      <w:r w:rsidRPr="009959DC">
        <w:rPr>
          <w:rFonts w:ascii="Times New Roman" w:hAnsi="Times New Roman" w:cs="Times New Roman"/>
        </w:rPr>
        <w:tab/>
        <w:t>Tolomio S, Ermolao A, Lalli A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0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The effect of a multicomponent dual-modality exercise program targeting osteoporosis on bone health status and physical function capacity of postmenopausal </w:t>
      </w:r>
      <w:r w:rsidR="00552536">
        <w:rPr>
          <w:rFonts w:ascii="Times New Roman" w:hAnsi="Times New Roman" w:cs="Times New Roman"/>
        </w:rPr>
        <w:t xml:space="preserve">women. </w:t>
      </w:r>
      <w:r w:rsidR="00FE03C3" w:rsidRPr="00F30E74">
        <w:rPr>
          <w:rFonts w:ascii="Times New Roman" w:hAnsi="Times New Roman" w:cs="Times New Roman"/>
          <w:i/>
        </w:rPr>
        <w:t>J Women Aging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22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241-</w:t>
      </w:r>
      <w:r w:rsidR="00552536">
        <w:rPr>
          <w:rFonts w:ascii="Times New Roman" w:hAnsi="Times New Roman" w:cs="Times New Roman"/>
        </w:rPr>
        <w:t>2</w:t>
      </w:r>
      <w:r w:rsidRPr="009959DC">
        <w:rPr>
          <w:rFonts w:ascii="Times New Roman" w:hAnsi="Times New Roman" w:cs="Times New Roman"/>
        </w:rPr>
        <w:t>54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63.</w:t>
      </w:r>
      <w:r w:rsidRPr="009959DC">
        <w:rPr>
          <w:rFonts w:ascii="Times New Roman" w:hAnsi="Times New Roman" w:cs="Times New Roman"/>
        </w:rPr>
        <w:tab/>
        <w:t xml:space="preserve">Yoo EJ, Jun TW, Hawkins SA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0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The effects of a walking exercise program on fall-related fitness, bone metabolism, and fall-related psychological factors in elderly women. </w:t>
      </w:r>
      <w:r w:rsidR="00FE03C3" w:rsidRPr="00F30E74">
        <w:rPr>
          <w:rFonts w:ascii="Times New Roman" w:hAnsi="Times New Roman" w:cs="Times New Roman"/>
          <w:i/>
        </w:rPr>
        <w:t>Res Sports Med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18</w:t>
      </w:r>
      <w:r w:rsidR="00552536">
        <w:rPr>
          <w:rFonts w:ascii="Times New Roman" w:hAnsi="Times New Roman" w:cs="Times New Roman" w:hint="eastAsia"/>
        </w:rPr>
        <w:t>,</w:t>
      </w:r>
      <w:r w:rsidR="00552536">
        <w:rPr>
          <w:rFonts w:ascii="Times New Roman" w:hAnsi="Times New Roman" w:cs="Times New Roman"/>
        </w:rPr>
        <w:t xml:space="preserve"> </w:t>
      </w:r>
      <w:r w:rsidRPr="009959DC">
        <w:rPr>
          <w:rFonts w:ascii="Times New Roman" w:hAnsi="Times New Roman" w:cs="Times New Roman"/>
        </w:rPr>
        <w:t>236-</w:t>
      </w:r>
      <w:r w:rsidR="00552536">
        <w:rPr>
          <w:rFonts w:ascii="Times New Roman" w:hAnsi="Times New Roman" w:cs="Times New Roman"/>
        </w:rPr>
        <w:t>2</w:t>
      </w:r>
      <w:r w:rsidRPr="009959DC">
        <w:rPr>
          <w:rFonts w:ascii="Times New Roman" w:hAnsi="Times New Roman" w:cs="Times New Roman"/>
        </w:rPr>
        <w:t>50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64.</w:t>
      </w:r>
      <w:r w:rsidRPr="009959DC">
        <w:rPr>
          <w:rFonts w:ascii="Times New Roman" w:hAnsi="Times New Roman" w:cs="Times New Roman"/>
        </w:rPr>
        <w:tab/>
        <w:t>Chailurkit LO, Saetung S, Thakkinstian A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0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Discrepant influence of vitamin D status on parathyroid hormone and bone mass after two years of calcium suppleme</w:t>
      </w:r>
      <w:r w:rsidR="00552536">
        <w:rPr>
          <w:rFonts w:ascii="Times New Roman" w:hAnsi="Times New Roman" w:cs="Times New Roman"/>
        </w:rPr>
        <w:t xml:space="preserve">ntation. </w:t>
      </w:r>
      <w:r w:rsidR="00FE03C3" w:rsidRPr="00F30E74">
        <w:rPr>
          <w:rFonts w:ascii="Times New Roman" w:hAnsi="Times New Roman" w:cs="Times New Roman"/>
          <w:i/>
        </w:rPr>
        <w:t>Clin Endocrinol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73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67-</w:t>
      </w:r>
      <w:r w:rsidR="00552536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72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65.</w:t>
      </w:r>
      <w:r w:rsidRPr="009959DC">
        <w:rPr>
          <w:rFonts w:ascii="Times New Roman" w:hAnsi="Times New Roman" w:cs="Times New Roman"/>
        </w:rPr>
        <w:tab/>
        <w:t>Karkkainen M, Tuppurainen M, Salovaara K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0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 of calcium and vitamin D supplementation on bone mineral density in women aged 65-71 years: a 3-year randomized population-based trial (OSTPRE-FPS). </w:t>
      </w:r>
      <w:r w:rsidR="000717A1" w:rsidRPr="00F30E74">
        <w:rPr>
          <w:rFonts w:ascii="Times New Roman" w:hAnsi="Times New Roman" w:cs="Times New Roman"/>
          <w:i/>
        </w:rPr>
        <w:t>Osteoporos Int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21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2047-</w:t>
      </w:r>
      <w:r w:rsidR="00552536">
        <w:rPr>
          <w:rFonts w:ascii="Times New Roman" w:hAnsi="Times New Roman" w:cs="Times New Roman"/>
        </w:rPr>
        <w:t>20</w:t>
      </w:r>
      <w:r w:rsidRPr="009959DC">
        <w:rPr>
          <w:rFonts w:ascii="Times New Roman" w:hAnsi="Times New Roman" w:cs="Times New Roman"/>
        </w:rPr>
        <w:t>55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66.</w:t>
      </w:r>
      <w:r w:rsidRPr="009959DC">
        <w:rPr>
          <w:rFonts w:ascii="Times New Roman" w:hAnsi="Times New Roman" w:cs="Times New Roman"/>
        </w:rPr>
        <w:tab/>
        <w:t>Verschueren SM, Bogaerts A, Delecluse C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1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The effects of whole-body vibration training and vitamin D supplementation on muscle strength, muscle mass, and bone density in institutionalized elderly women: a 6-month randomized, controlled trial. </w:t>
      </w:r>
      <w:r w:rsidR="002264FB" w:rsidRPr="00F30E74">
        <w:rPr>
          <w:rFonts w:ascii="Times New Roman" w:hAnsi="Times New Roman" w:cs="Times New Roman"/>
          <w:i/>
        </w:rPr>
        <w:t>J Bone Miner Res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26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42-</w:t>
      </w:r>
      <w:r w:rsidR="00552536">
        <w:rPr>
          <w:rFonts w:ascii="Times New Roman" w:hAnsi="Times New Roman" w:cs="Times New Roman"/>
        </w:rPr>
        <w:t>4</w:t>
      </w:r>
      <w:r w:rsidRPr="009959DC">
        <w:rPr>
          <w:rFonts w:ascii="Times New Roman" w:hAnsi="Times New Roman" w:cs="Times New Roman"/>
        </w:rPr>
        <w:t>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67.</w:t>
      </w:r>
      <w:r w:rsidRPr="009959DC">
        <w:rPr>
          <w:rFonts w:ascii="Times New Roman" w:hAnsi="Times New Roman" w:cs="Times New Roman"/>
        </w:rPr>
        <w:tab/>
        <w:t>Choquette S, Riesco E, Cormier E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1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soya isoflavones and exercise on body composition and clinical risk factors of cardiovascular diseases in overweight postmenopausal women: a 6-month double-blind controlled trial. </w:t>
      </w:r>
      <w:r w:rsidR="00FE03C3" w:rsidRPr="00F30E74">
        <w:rPr>
          <w:rFonts w:ascii="Times New Roman" w:hAnsi="Times New Roman" w:cs="Times New Roman"/>
          <w:i/>
        </w:rPr>
        <w:t>Br J Nutr</w:t>
      </w:r>
      <w:r w:rsidR="00552536">
        <w:rPr>
          <w:rFonts w:ascii="Times New Roman" w:hAnsi="Times New Roman" w:cs="Times New Roman"/>
        </w:rPr>
        <w:t xml:space="preserve"> </w:t>
      </w:r>
      <w:r w:rsidRPr="00552536">
        <w:rPr>
          <w:rFonts w:ascii="Times New Roman" w:hAnsi="Times New Roman" w:cs="Times New Roman"/>
          <w:b/>
        </w:rPr>
        <w:t>105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199-</w:t>
      </w:r>
      <w:r w:rsidR="00552536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20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68.</w:t>
      </w:r>
      <w:r w:rsidRPr="009959DC">
        <w:rPr>
          <w:rFonts w:ascii="Times New Roman" w:hAnsi="Times New Roman" w:cs="Times New Roman"/>
        </w:rPr>
        <w:tab/>
        <w:t>Marques EA, Mota J, Machado L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1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Multicomponent training program with weight-bearing exercises elicits favorable bone density, muscle strength, and balance adaptations in older women.</w:t>
      </w:r>
      <w:r w:rsidR="00552536">
        <w:rPr>
          <w:rFonts w:ascii="Times New Roman" w:hAnsi="Times New Roman" w:cs="Times New Roman"/>
        </w:rPr>
        <w:t xml:space="preserve"> </w:t>
      </w:r>
      <w:r w:rsidR="002264FB" w:rsidRPr="00F30E74">
        <w:rPr>
          <w:rFonts w:ascii="Times New Roman" w:hAnsi="Times New Roman" w:cs="Times New Roman"/>
          <w:i/>
        </w:rPr>
        <w:t>Calcif Tissue Int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88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17-</w:t>
      </w:r>
      <w:r w:rsidR="00552536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2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69.</w:t>
      </w:r>
      <w:r w:rsidRPr="009959DC">
        <w:rPr>
          <w:rFonts w:ascii="Times New Roman" w:hAnsi="Times New Roman" w:cs="Times New Roman"/>
        </w:rPr>
        <w:tab/>
        <w:t>Marques EA, Wanderley F, Machado L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1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resistance and aerobic exercise on physical function, bone mineral density, OPG and RANKL in older </w:t>
      </w:r>
      <w:r w:rsidR="00552536">
        <w:rPr>
          <w:rFonts w:ascii="Times New Roman" w:hAnsi="Times New Roman" w:cs="Times New Roman"/>
        </w:rPr>
        <w:t xml:space="preserve">women. </w:t>
      </w:r>
      <w:r w:rsidR="00FE03C3" w:rsidRPr="00F30E74">
        <w:rPr>
          <w:rFonts w:ascii="Times New Roman" w:hAnsi="Times New Roman" w:cs="Times New Roman"/>
          <w:i/>
        </w:rPr>
        <w:t>Exp Gerontol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46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524-</w:t>
      </w:r>
      <w:r w:rsidR="00552536">
        <w:rPr>
          <w:rFonts w:ascii="Times New Roman" w:hAnsi="Times New Roman" w:cs="Times New Roman"/>
        </w:rPr>
        <w:t>5</w:t>
      </w:r>
      <w:r w:rsidRPr="009959DC">
        <w:rPr>
          <w:rFonts w:ascii="Times New Roman" w:hAnsi="Times New Roman" w:cs="Times New Roman"/>
        </w:rPr>
        <w:t>32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lastRenderedPageBreak/>
        <w:t>70.</w:t>
      </w:r>
      <w:r w:rsidRPr="009959DC">
        <w:rPr>
          <w:rFonts w:ascii="Times New Roman" w:hAnsi="Times New Roman" w:cs="Times New Roman"/>
        </w:rPr>
        <w:tab/>
        <w:t>Tartibian B, Hajizadeh Maleki B, Kanaley J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1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Long-term aerobic exercise and omega-3 supplementation modulate osteoporosis through inflammatory mechanisms in post-menopausal women: a randomized, repeated measure</w:t>
      </w:r>
      <w:r w:rsidR="00552536">
        <w:rPr>
          <w:rFonts w:ascii="Times New Roman" w:hAnsi="Times New Roman" w:cs="Times New Roman"/>
        </w:rPr>
        <w:t xml:space="preserve">s study. </w:t>
      </w:r>
      <w:r w:rsidR="00FE03C3" w:rsidRPr="00F30E74">
        <w:rPr>
          <w:rFonts w:ascii="Times New Roman" w:hAnsi="Times New Roman" w:cs="Times New Roman"/>
          <w:i/>
        </w:rPr>
        <w:t>Nutr Metab</w:t>
      </w:r>
      <w:r w:rsidR="00552536" w:rsidRPr="00F30E74">
        <w:rPr>
          <w:rFonts w:ascii="Times New Roman" w:hAnsi="Times New Roman" w:cs="Times New Roman"/>
          <w:i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8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71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71.</w:t>
      </w:r>
      <w:r w:rsidRPr="009959DC">
        <w:rPr>
          <w:rFonts w:ascii="Times New Roman" w:hAnsi="Times New Roman" w:cs="Times New Roman"/>
        </w:rPr>
        <w:tab/>
        <w:t>Je SH, Joo NS, Choi BH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1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Vitamin K supplement along with vitamin D and calcium reduced serum concentration of undercarboxylated osteocalcin while increasing bone mineral density in Korean postmenopausal women over sixty-years-old. </w:t>
      </w:r>
      <w:r w:rsidR="00FE03C3" w:rsidRPr="00231E6C">
        <w:rPr>
          <w:rFonts w:ascii="Times New Roman" w:hAnsi="Times New Roman" w:cs="Times New Roman"/>
          <w:i/>
        </w:rPr>
        <w:t>J Korean Med Sci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26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093-</w:t>
      </w:r>
      <w:r w:rsidR="00552536">
        <w:rPr>
          <w:rFonts w:ascii="Times New Roman" w:hAnsi="Times New Roman" w:cs="Times New Roman"/>
        </w:rPr>
        <w:t>109</w:t>
      </w:r>
      <w:r w:rsidRPr="009959DC">
        <w:rPr>
          <w:rFonts w:ascii="Times New Roman" w:hAnsi="Times New Roman" w:cs="Times New Roman"/>
        </w:rPr>
        <w:t>8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72.</w:t>
      </w:r>
      <w:r w:rsidRPr="009959DC">
        <w:rPr>
          <w:rFonts w:ascii="Times New Roman" w:hAnsi="Times New Roman" w:cs="Times New Roman"/>
        </w:rPr>
        <w:tab/>
        <w:t>Karakiriou SK, Douda HT, Smilios IG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2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vibration and exercise training on bone mineral density and muscle strength in post-menopausal women. </w:t>
      </w:r>
      <w:r w:rsidR="00FE03C3" w:rsidRPr="00231E6C">
        <w:rPr>
          <w:rFonts w:ascii="Times New Roman" w:hAnsi="Times New Roman" w:cs="Times New Roman"/>
          <w:i/>
        </w:rPr>
        <w:t>Eur J Sport Sci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12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81-</w:t>
      </w:r>
      <w:r w:rsidR="00552536">
        <w:rPr>
          <w:rFonts w:ascii="Times New Roman" w:hAnsi="Times New Roman" w:cs="Times New Roman"/>
        </w:rPr>
        <w:t>8</w:t>
      </w:r>
      <w:r w:rsidRPr="009959DC">
        <w:rPr>
          <w:rFonts w:ascii="Times New Roman" w:hAnsi="Times New Roman" w:cs="Times New Roman"/>
        </w:rPr>
        <w:t>8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73.</w:t>
      </w:r>
      <w:r w:rsidRPr="009959DC">
        <w:rPr>
          <w:rFonts w:ascii="Times New Roman" w:hAnsi="Times New Roman" w:cs="Times New Roman"/>
        </w:rPr>
        <w:tab/>
        <w:t>Macdonald HM, Wood AD, Aucott LS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3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Hip bone loss is attenuated with 1000 IU but not 400 IU daily vitamin D3: a 1-year double-blind RCT in postmenopausal women. </w:t>
      </w:r>
      <w:r w:rsidR="002264FB" w:rsidRPr="00231E6C">
        <w:rPr>
          <w:rFonts w:ascii="Times New Roman" w:hAnsi="Times New Roman" w:cs="Times New Roman"/>
          <w:i/>
        </w:rPr>
        <w:t>J Bone Miner Res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28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2202-</w:t>
      </w:r>
      <w:r w:rsidR="00552536">
        <w:rPr>
          <w:rFonts w:ascii="Times New Roman" w:hAnsi="Times New Roman" w:cs="Times New Roman"/>
        </w:rPr>
        <w:t>22</w:t>
      </w:r>
      <w:r w:rsidRPr="009959DC">
        <w:rPr>
          <w:rFonts w:ascii="Times New Roman" w:hAnsi="Times New Roman" w:cs="Times New Roman"/>
        </w:rPr>
        <w:t>13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74.</w:t>
      </w:r>
      <w:r w:rsidRPr="009959DC">
        <w:rPr>
          <w:rFonts w:ascii="Times New Roman" w:hAnsi="Times New Roman" w:cs="Times New Roman"/>
        </w:rPr>
        <w:tab/>
        <w:t xml:space="preserve">Basat H, Esmaeilzadeh S, Eskiyurt N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3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The effects of strengthening and high-impact exercises on bone metabolism and quality of life in postmenopausal women: a randomized controlled trial. </w:t>
      </w:r>
      <w:r w:rsidR="00FE03C3" w:rsidRPr="00231E6C">
        <w:rPr>
          <w:rFonts w:ascii="Times New Roman" w:hAnsi="Times New Roman" w:cs="Times New Roman"/>
          <w:i/>
        </w:rPr>
        <w:t>J Back Musculoskelet Rehabil</w:t>
      </w:r>
      <w:r w:rsidR="00552536">
        <w:rPr>
          <w:rFonts w:ascii="Times New Roman" w:hAnsi="Times New Roman" w:cs="Times New Roman"/>
        </w:rPr>
        <w:t xml:space="preserve"> </w:t>
      </w:r>
      <w:r w:rsidRPr="00552536">
        <w:rPr>
          <w:rFonts w:ascii="Times New Roman" w:hAnsi="Times New Roman" w:cs="Times New Roman"/>
          <w:b/>
        </w:rPr>
        <w:t>26</w:t>
      </w:r>
      <w:r w:rsidR="00552536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427-</w:t>
      </w:r>
      <w:r w:rsidR="00552536">
        <w:rPr>
          <w:rFonts w:ascii="Times New Roman" w:hAnsi="Times New Roman" w:cs="Times New Roman"/>
        </w:rPr>
        <w:t>4</w:t>
      </w:r>
      <w:r w:rsidRPr="009959DC">
        <w:rPr>
          <w:rFonts w:ascii="Times New Roman" w:hAnsi="Times New Roman" w:cs="Times New Roman"/>
        </w:rPr>
        <w:t>35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75.</w:t>
      </w:r>
      <w:r w:rsidRPr="009959DC">
        <w:rPr>
          <w:rFonts w:ascii="Times New Roman" w:hAnsi="Times New Roman" w:cs="Times New Roman"/>
        </w:rPr>
        <w:tab/>
        <w:t>Chilibeck PD, Vatanparast H, Pierson R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3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 of exercise training combined with isoflavone supplementation on bone and lipids in postmenopausal women: a randomized clinical trial. </w:t>
      </w:r>
      <w:r w:rsidR="002264FB" w:rsidRPr="00231E6C">
        <w:rPr>
          <w:rFonts w:ascii="Times New Roman" w:hAnsi="Times New Roman" w:cs="Times New Roman"/>
          <w:i/>
        </w:rPr>
        <w:t>J Bone Miner Res</w:t>
      </w:r>
      <w:r w:rsidR="00552536">
        <w:rPr>
          <w:rFonts w:ascii="Times New Roman" w:hAnsi="Times New Roman" w:cs="Times New Roman"/>
        </w:rPr>
        <w:t xml:space="preserve"> </w:t>
      </w:r>
      <w:r w:rsidRPr="00552536">
        <w:rPr>
          <w:rFonts w:ascii="Times New Roman" w:hAnsi="Times New Roman" w:cs="Times New Roman"/>
          <w:b/>
        </w:rPr>
        <w:t>28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780-</w:t>
      </w:r>
      <w:r w:rsidR="00552536">
        <w:rPr>
          <w:rFonts w:ascii="Times New Roman" w:hAnsi="Times New Roman" w:cs="Times New Roman"/>
        </w:rPr>
        <w:t>7</w:t>
      </w:r>
      <w:r w:rsidRPr="009959DC">
        <w:rPr>
          <w:rFonts w:ascii="Times New Roman" w:hAnsi="Times New Roman" w:cs="Times New Roman"/>
        </w:rPr>
        <w:t>93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76.</w:t>
      </w:r>
      <w:r w:rsidRPr="009959DC">
        <w:rPr>
          <w:rFonts w:ascii="Times New Roman" w:hAnsi="Times New Roman" w:cs="Times New Roman"/>
        </w:rPr>
        <w:tab/>
        <w:t>Rajatanavin R, Chailurkit L, Saetung S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3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The efficacy of calcium supplementation alone in elderly Thai women over a 2-year period: a randomized controlled trial. </w:t>
      </w:r>
      <w:r w:rsidR="000717A1" w:rsidRPr="00231E6C">
        <w:rPr>
          <w:rFonts w:ascii="Times New Roman" w:hAnsi="Times New Roman" w:cs="Times New Roman"/>
          <w:i/>
        </w:rPr>
        <w:t>Osteoporos Int</w:t>
      </w:r>
      <w:r w:rsidR="00552536">
        <w:rPr>
          <w:rFonts w:ascii="Times New Roman" w:hAnsi="Times New Roman" w:cs="Times New Roman"/>
        </w:rPr>
        <w:t xml:space="preserve"> </w:t>
      </w:r>
      <w:r w:rsidRPr="00552536">
        <w:rPr>
          <w:rFonts w:ascii="Times New Roman" w:hAnsi="Times New Roman" w:cs="Times New Roman"/>
          <w:b/>
        </w:rPr>
        <w:t>24</w:t>
      </w:r>
      <w:r w:rsidR="00552536">
        <w:rPr>
          <w:rFonts w:ascii="Times New Roman" w:hAnsi="Times New Roman" w:cs="Times New Roman"/>
          <w:b/>
        </w:rPr>
        <w:t xml:space="preserve">, </w:t>
      </w:r>
      <w:r w:rsidRPr="009959DC">
        <w:rPr>
          <w:rFonts w:ascii="Times New Roman" w:hAnsi="Times New Roman" w:cs="Times New Roman"/>
        </w:rPr>
        <w:t>2871-</w:t>
      </w:r>
      <w:r w:rsidR="00552536">
        <w:rPr>
          <w:rFonts w:ascii="Times New Roman" w:hAnsi="Times New Roman" w:cs="Times New Roman"/>
        </w:rPr>
        <w:t>287</w:t>
      </w:r>
      <w:r w:rsidRPr="009959DC">
        <w:rPr>
          <w:rFonts w:ascii="Times New Roman" w:hAnsi="Times New Roman" w:cs="Times New Roman"/>
        </w:rPr>
        <w:t>7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77.</w:t>
      </w:r>
      <w:r w:rsidRPr="009959DC">
        <w:rPr>
          <w:rFonts w:ascii="Times New Roman" w:hAnsi="Times New Roman" w:cs="Times New Roman"/>
        </w:rPr>
        <w:tab/>
        <w:t>Lai CL, Tseng SY, Chen CN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3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Effect of 6 months of whole body vibration on lumbar spine bone density in postmenopausal women: a randomized controlled trial.</w:t>
      </w:r>
      <w:r w:rsidRPr="00231E6C">
        <w:rPr>
          <w:rFonts w:ascii="Times New Roman" w:hAnsi="Times New Roman" w:cs="Times New Roman"/>
          <w:i/>
        </w:rPr>
        <w:t xml:space="preserve"> </w:t>
      </w:r>
      <w:r w:rsidR="00FE03C3" w:rsidRPr="00231E6C">
        <w:rPr>
          <w:rFonts w:ascii="Times New Roman" w:hAnsi="Times New Roman" w:cs="Times New Roman"/>
          <w:i/>
        </w:rPr>
        <w:t>Clin Interv Aging</w:t>
      </w:r>
      <w:r w:rsidR="00552536">
        <w:rPr>
          <w:rFonts w:ascii="Times New Roman" w:hAnsi="Times New Roman" w:cs="Times New Roman"/>
        </w:rPr>
        <w:t xml:space="preserve"> </w:t>
      </w:r>
      <w:r w:rsidRPr="00552536">
        <w:rPr>
          <w:rFonts w:ascii="Times New Roman" w:hAnsi="Times New Roman" w:cs="Times New Roman"/>
          <w:b/>
        </w:rPr>
        <w:t>8</w:t>
      </w:r>
      <w:r w:rsidR="00552536" w:rsidRPr="00552536">
        <w:rPr>
          <w:rFonts w:ascii="Times New Roman" w:hAnsi="Times New Roman" w:cs="Times New Roman"/>
        </w:rPr>
        <w:t>,</w:t>
      </w:r>
      <w:r w:rsidR="00552536">
        <w:rPr>
          <w:rFonts w:ascii="Times New Roman" w:hAnsi="Times New Roman" w:cs="Times New Roman"/>
        </w:rPr>
        <w:t xml:space="preserve"> </w:t>
      </w:r>
      <w:r w:rsidRPr="009959DC">
        <w:rPr>
          <w:rFonts w:ascii="Times New Roman" w:hAnsi="Times New Roman" w:cs="Times New Roman"/>
        </w:rPr>
        <w:t>1603-</w:t>
      </w:r>
      <w:r w:rsidR="00552536">
        <w:rPr>
          <w:rFonts w:ascii="Times New Roman" w:hAnsi="Times New Roman" w:cs="Times New Roman"/>
        </w:rPr>
        <w:t>160</w:t>
      </w:r>
      <w:r w:rsidRPr="009959DC">
        <w:rPr>
          <w:rFonts w:ascii="Times New Roman" w:hAnsi="Times New Roman" w:cs="Times New Roman"/>
        </w:rPr>
        <w:t>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78.</w:t>
      </w:r>
      <w:r w:rsidRPr="009959DC">
        <w:rPr>
          <w:rFonts w:ascii="Times New Roman" w:hAnsi="Times New Roman" w:cs="Times New Roman"/>
        </w:rPr>
        <w:tab/>
        <w:t>Leung KS, Li CY, Tse YK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4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18-month low-magnitude high-frequency vibration on fall rate and fracture risks in 710 community elderly--a cluster-randomized controlled trial. </w:t>
      </w:r>
      <w:r w:rsidR="000717A1" w:rsidRPr="00231E6C">
        <w:rPr>
          <w:rFonts w:ascii="Times New Roman" w:hAnsi="Times New Roman" w:cs="Times New Roman"/>
          <w:i/>
        </w:rPr>
        <w:t>Osteoporos Int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25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785-</w:t>
      </w:r>
      <w:r w:rsidR="00552536">
        <w:rPr>
          <w:rFonts w:ascii="Times New Roman" w:hAnsi="Times New Roman" w:cs="Times New Roman"/>
        </w:rPr>
        <w:t>17</w:t>
      </w:r>
      <w:r w:rsidRPr="009959DC">
        <w:rPr>
          <w:rFonts w:ascii="Times New Roman" w:hAnsi="Times New Roman" w:cs="Times New Roman"/>
        </w:rPr>
        <w:t>95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79.</w:t>
      </w:r>
      <w:r w:rsidRPr="009959DC">
        <w:rPr>
          <w:rFonts w:ascii="Times New Roman" w:hAnsi="Times New Roman" w:cs="Times New Roman"/>
        </w:rPr>
        <w:tab/>
        <w:t>Jiang Y, Zhang ZL, Zhang ZL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4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Menatetrenone versus alfacalcidol in the treatment of Chinese postmenopausal women with osteoporosis: a multicenter, randomized, double-blinded, double-dummy, positive drug-controlled clinical trial. </w:t>
      </w:r>
      <w:r w:rsidR="00FE03C3" w:rsidRPr="00231E6C">
        <w:rPr>
          <w:rFonts w:ascii="Times New Roman" w:hAnsi="Times New Roman" w:cs="Times New Roman"/>
          <w:i/>
        </w:rPr>
        <w:t>Clin Interv Aging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9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21-</w:t>
      </w:r>
      <w:r w:rsidR="00552536">
        <w:rPr>
          <w:rFonts w:ascii="Times New Roman" w:hAnsi="Times New Roman" w:cs="Times New Roman"/>
        </w:rPr>
        <w:t>12</w:t>
      </w:r>
      <w:r w:rsidRPr="009959DC">
        <w:rPr>
          <w:rFonts w:ascii="Times New Roman" w:hAnsi="Times New Roman" w:cs="Times New Roman"/>
        </w:rPr>
        <w:t>7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80.</w:t>
      </w:r>
      <w:r w:rsidRPr="009959DC">
        <w:rPr>
          <w:rFonts w:ascii="Times New Roman" w:hAnsi="Times New Roman" w:cs="Times New Roman"/>
        </w:rPr>
        <w:tab/>
        <w:t>Koitaya N, Sekiguchi M, Tousen Y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4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Low-dose vitamin K2 (MK-4) supplementation for 12 months improves bone metabolism and prevents forearm bone loss in postmenopausal Japanese women. </w:t>
      </w:r>
      <w:r w:rsidR="002264FB" w:rsidRPr="00231E6C">
        <w:rPr>
          <w:rFonts w:ascii="Times New Roman" w:hAnsi="Times New Roman" w:cs="Times New Roman"/>
          <w:i/>
        </w:rPr>
        <w:t>J Bone Miner Metab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32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42-</w:t>
      </w:r>
      <w:r w:rsidR="00552536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50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81.</w:t>
      </w:r>
      <w:r w:rsidRPr="009959DC">
        <w:rPr>
          <w:rFonts w:ascii="Times New Roman" w:hAnsi="Times New Roman" w:cs="Times New Roman"/>
        </w:rPr>
        <w:tab/>
        <w:t>Moreira LD, Fronza FC, Dos Santos RN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4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The benefits of a high-intensity aquatic exercise program (HydrOS) for bone metabolism and bone mass of postmenopausal women. </w:t>
      </w:r>
      <w:r w:rsidR="002264FB" w:rsidRPr="00231E6C">
        <w:rPr>
          <w:rFonts w:ascii="Times New Roman" w:hAnsi="Times New Roman" w:cs="Times New Roman"/>
          <w:i/>
        </w:rPr>
        <w:t>J Bone Miner Metab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32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411-</w:t>
      </w:r>
      <w:r w:rsidR="00552536">
        <w:rPr>
          <w:rFonts w:ascii="Times New Roman" w:hAnsi="Times New Roman" w:cs="Times New Roman"/>
        </w:rPr>
        <w:t>41</w:t>
      </w:r>
      <w:r w:rsidRPr="009959DC">
        <w:rPr>
          <w:rFonts w:ascii="Times New Roman" w:hAnsi="Times New Roman" w:cs="Times New Roman"/>
        </w:rPr>
        <w:t>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82.</w:t>
      </w:r>
      <w:r w:rsidRPr="009959DC">
        <w:rPr>
          <w:rFonts w:ascii="Times New Roman" w:hAnsi="Times New Roman" w:cs="Times New Roman"/>
        </w:rPr>
        <w:tab/>
        <w:t>Nicholson VP, McKean MR, Slater GJ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5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Low-Load Very High-Repetition Resistance Training Attenuates Bone Loss at the Lumbar Spine in Active Post-menopausal Women.</w:t>
      </w:r>
      <w:r w:rsidR="00552536">
        <w:rPr>
          <w:rFonts w:ascii="Times New Roman" w:hAnsi="Times New Roman" w:cs="Times New Roman"/>
        </w:rPr>
        <w:t xml:space="preserve"> </w:t>
      </w:r>
      <w:r w:rsidR="002264FB" w:rsidRPr="00231E6C">
        <w:rPr>
          <w:rFonts w:ascii="Times New Roman" w:hAnsi="Times New Roman" w:cs="Times New Roman"/>
          <w:i/>
        </w:rPr>
        <w:t>Calcif Tissue Int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96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490-</w:t>
      </w:r>
      <w:r w:rsidR="00552536">
        <w:rPr>
          <w:rFonts w:ascii="Times New Roman" w:hAnsi="Times New Roman" w:cs="Times New Roman"/>
        </w:rPr>
        <w:t>49</w:t>
      </w:r>
      <w:r w:rsidRPr="009959DC">
        <w:rPr>
          <w:rFonts w:ascii="Times New Roman" w:hAnsi="Times New Roman" w:cs="Times New Roman"/>
        </w:rPr>
        <w:t>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83.</w:t>
      </w:r>
      <w:r w:rsidRPr="009959DC">
        <w:rPr>
          <w:rFonts w:ascii="Times New Roman" w:hAnsi="Times New Roman" w:cs="Times New Roman"/>
        </w:rPr>
        <w:tab/>
        <w:t>Santin-Medeiros F, Santos-Lozano A, Rey-Lopez JP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5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Effects of eight months of whole body vibration training on hip bone mass in olde</w:t>
      </w:r>
      <w:r w:rsidR="00552536">
        <w:rPr>
          <w:rFonts w:ascii="Times New Roman" w:hAnsi="Times New Roman" w:cs="Times New Roman"/>
        </w:rPr>
        <w:t xml:space="preserve">r women. </w:t>
      </w:r>
      <w:r w:rsidR="00FE03C3" w:rsidRPr="00231E6C">
        <w:rPr>
          <w:rFonts w:ascii="Times New Roman" w:hAnsi="Times New Roman" w:cs="Times New Roman"/>
          <w:i/>
        </w:rPr>
        <w:t>Nutr Hosp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31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654-</w:t>
      </w:r>
      <w:r w:rsidR="00552536">
        <w:rPr>
          <w:rFonts w:ascii="Times New Roman" w:hAnsi="Times New Roman" w:cs="Times New Roman"/>
        </w:rPr>
        <w:t>165</w:t>
      </w:r>
      <w:r w:rsidRPr="009959DC">
        <w:rPr>
          <w:rFonts w:ascii="Times New Roman" w:hAnsi="Times New Roman" w:cs="Times New Roman"/>
        </w:rPr>
        <w:t>9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84.</w:t>
      </w:r>
      <w:r w:rsidRPr="009959DC">
        <w:rPr>
          <w:rFonts w:ascii="Times New Roman" w:hAnsi="Times New Roman" w:cs="Times New Roman"/>
        </w:rPr>
        <w:tab/>
        <w:t>Tankisheva E, Bogaerts A, Boonen S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5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a Six-Month Local Vibration Training on Bone Density, Muscle Strength, Muscle Mass, and Physical Performance in Postmenopausal Women. </w:t>
      </w:r>
      <w:r w:rsidR="00FE03C3" w:rsidRPr="00231E6C">
        <w:rPr>
          <w:rFonts w:ascii="Times New Roman" w:hAnsi="Times New Roman" w:cs="Times New Roman"/>
          <w:i/>
        </w:rPr>
        <w:t>J Strength Cond Res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29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2613-</w:t>
      </w:r>
      <w:r w:rsidR="00552536">
        <w:rPr>
          <w:rFonts w:ascii="Times New Roman" w:hAnsi="Times New Roman" w:cs="Times New Roman"/>
        </w:rPr>
        <w:t>26</w:t>
      </w:r>
      <w:r w:rsidRPr="009959DC">
        <w:rPr>
          <w:rFonts w:ascii="Times New Roman" w:hAnsi="Times New Roman" w:cs="Times New Roman"/>
        </w:rPr>
        <w:t>22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85.</w:t>
      </w:r>
      <w:r w:rsidRPr="009959DC">
        <w:rPr>
          <w:rFonts w:ascii="Times New Roman" w:hAnsi="Times New Roman" w:cs="Times New Roman"/>
        </w:rPr>
        <w:tab/>
        <w:t>Wang H, Yu B, Chen W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5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Simplified Tai Chi Resistance Training versus Traditional Tai Chi in Slowing Bone Loss in Postmenopausal Women. </w:t>
      </w:r>
      <w:r w:rsidR="00FE03C3" w:rsidRPr="00231E6C">
        <w:rPr>
          <w:rFonts w:ascii="Times New Roman" w:hAnsi="Times New Roman" w:cs="Times New Roman"/>
          <w:i/>
        </w:rPr>
        <w:t>Evid Based Complement Alternat Med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2015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379451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86.</w:t>
      </w:r>
      <w:r w:rsidRPr="009959DC">
        <w:rPr>
          <w:rFonts w:ascii="Times New Roman" w:hAnsi="Times New Roman" w:cs="Times New Roman"/>
        </w:rPr>
        <w:tab/>
        <w:t>Wen HJ, Huang TH, Li TL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7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short-term step aerobics exercise on bone metabolism and functional fitness in postmenopausal women with low bone mass. </w:t>
      </w:r>
      <w:r w:rsidR="000717A1" w:rsidRPr="00231E6C">
        <w:rPr>
          <w:rFonts w:ascii="Times New Roman" w:hAnsi="Times New Roman" w:cs="Times New Roman"/>
          <w:i/>
        </w:rPr>
        <w:t>Osteoporos Int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28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539-</w:t>
      </w:r>
      <w:r w:rsidR="00552536">
        <w:rPr>
          <w:rFonts w:ascii="Times New Roman" w:hAnsi="Times New Roman" w:cs="Times New Roman"/>
        </w:rPr>
        <w:t>5</w:t>
      </w:r>
      <w:r w:rsidRPr="009959DC">
        <w:rPr>
          <w:rFonts w:ascii="Times New Roman" w:hAnsi="Times New Roman" w:cs="Times New Roman"/>
        </w:rPr>
        <w:t>47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87.</w:t>
      </w:r>
      <w:r w:rsidRPr="009959DC">
        <w:rPr>
          <w:rFonts w:ascii="Times New Roman" w:hAnsi="Times New Roman" w:cs="Times New Roman"/>
        </w:rPr>
        <w:tab/>
        <w:t xml:space="preserve">Shin S, Lee K, Song C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8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Whole Body Vibration with Load Stimulation in Postmenopausal Women. </w:t>
      </w:r>
      <w:r w:rsidR="00552536">
        <w:rPr>
          <w:rFonts w:ascii="Times New Roman" w:hAnsi="Times New Roman" w:cs="Times New Roman"/>
        </w:rPr>
        <w:t>pp 4-12</w:t>
      </w:r>
      <w:r w:rsidR="00552536" w:rsidRPr="00A36473">
        <w:rPr>
          <w:rFonts w:ascii="Times New Roman" w:hAnsi="Times New Roman" w:cs="Times New Roman"/>
        </w:rPr>
        <w:t>.</w:t>
      </w:r>
      <w:r w:rsidR="00552536" w:rsidRPr="00423E84">
        <w:t xml:space="preserve"> </w:t>
      </w:r>
      <w:r w:rsidR="00552536" w:rsidRPr="00423E84">
        <w:rPr>
          <w:rFonts w:ascii="Times New Roman" w:hAnsi="Times New Roman" w:cs="Times New Roman"/>
        </w:rPr>
        <w:t>http://dx.doi.org/10.12659/MST.907893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88.</w:t>
      </w:r>
      <w:r w:rsidRPr="009959DC">
        <w:rPr>
          <w:rFonts w:ascii="Times New Roman" w:hAnsi="Times New Roman" w:cs="Times New Roman"/>
        </w:rPr>
        <w:tab/>
        <w:t xml:space="preserve">de Oliveira LC, de Oliveira RG, de Almeida Pires-Oliveira DA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8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 xml:space="preserve">Effects of Whole-Body Vibration Versus Pilates Exercise on Bone Mineral Density in Postmenopausal Women: A Randomized and Controlled Clinical Trial. </w:t>
      </w:r>
      <w:r w:rsidR="00552536" w:rsidRPr="00423E84">
        <w:rPr>
          <w:rFonts w:ascii="Times New Roman" w:hAnsi="Times New Roman" w:cs="Times New Roman"/>
        </w:rPr>
        <w:t>J Geriatr Phys Ther</w:t>
      </w:r>
      <w:r w:rsidR="00552536" w:rsidRPr="00A36473">
        <w:rPr>
          <w:rFonts w:ascii="Times New Roman" w:hAnsi="Times New Roman" w:cs="Times New Roman"/>
        </w:rPr>
        <w:t>.</w:t>
      </w:r>
      <w:r w:rsidR="00552536" w:rsidRPr="00423E84">
        <w:t xml:space="preserve"> </w:t>
      </w:r>
      <w:r w:rsidR="00552536" w:rsidRPr="00423E84">
        <w:rPr>
          <w:rFonts w:ascii="Times New Roman" w:hAnsi="Times New Roman" w:cs="Times New Roman"/>
        </w:rPr>
        <w:t>http://dx.doi.org/</w:t>
      </w:r>
      <w:r w:rsidR="00552536">
        <w:rPr>
          <w:rFonts w:ascii="Times New Roman" w:hAnsi="Times New Roman" w:cs="Times New Roman"/>
        </w:rPr>
        <w:t>10.1519/JPT.0000000000000184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89.</w:t>
      </w:r>
      <w:r w:rsidRPr="009959DC">
        <w:rPr>
          <w:rFonts w:ascii="Times New Roman" w:hAnsi="Times New Roman" w:cs="Times New Roman"/>
        </w:rPr>
        <w:tab/>
        <w:t>Aboarrage Junior AM, Teixeira CVS, Dos Santos RN</w:t>
      </w:r>
      <w:r>
        <w:rPr>
          <w:rFonts w:ascii="Times New Roman" w:hAnsi="Times New Roman" w:cs="Times New Roman"/>
        </w:rPr>
        <w:t xml:space="preserve"> </w:t>
      </w:r>
      <w:r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8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A High-Intensity Jump-Based Aquatic Exercise Program Improves Bone Mineral Density and Functional Fitness in Postmenopaus</w:t>
      </w:r>
      <w:r w:rsidR="00552536">
        <w:rPr>
          <w:rFonts w:ascii="Times New Roman" w:hAnsi="Times New Roman" w:cs="Times New Roman"/>
        </w:rPr>
        <w:t xml:space="preserve">al Women. </w:t>
      </w:r>
      <w:r w:rsidR="00FE03C3" w:rsidRPr="00231E6C">
        <w:rPr>
          <w:rFonts w:ascii="Times New Roman" w:hAnsi="Times New Roman" w:cs="Times New Roman"/>
          <w:i/>
        </w:rPr>
        <w:t>Rejuvenation Res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21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535-</w:t>
      </w:r>
      <w:r w:rsidR="00552536">
        <w:rPr>
          <w:rFonts w:ascii="Times New Roman" w:hAnsi="Times New Roman" w:cs="Times New Roman"/>
        </w:rPr>
        <w:t>5</w:t>
      </w:r>
      <w:r w:rsidRPr="009959DC">
        <w:rPr>
          <w:rFonts w:ascii="Times New Roman" w:hAnsi="Times New Roman" w:cs="Times New Roman"/>
        </w:rPr>
        <w:t>40.</w:t>
      </w:r>
    </w:p>
    <w:p w:rsidR="009959DC" w:rsidRPr="009959DC" w:rsidRDefault="009959DC" w:rsidP="009959DC">
      <w:pPr>
        <w:pStyle w:val="EndNoteBibliography"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t>90.</w:t>
      </w:r>
      <w:r w:rsidRPr="009959DC">
        <w:rPr>
          <w:rFonts w:ascii="Times New Roman" w:hAnsi="Times New Roman" w:cs="Times New Roman"/>
        </w:rPr>
        <w:tab/>
        <w:t>Bislev LS, Langagergaard Rødbro L, Rolighed L</w:t>
      </w:r>
      <w:r w:rsidR="00DB6A6C">
        <w:rPr>
          <w:rFonts w:ascii="Times New Roman" w:hAnsi="Times New Roman" w:cs="Times New Roman"/>
        </w:rPr>
        <w:t xml:space="preserve"> </w:t>
      </w:r>
      <w:r w:rsidR="00DB6A6C" w:rsidRPr="00BA6C5F">
        <w:rPr>
          <w:rFonts w:ascii="Times New Roman" w:hAnsi="Times New Roman" w:cs="Times New Roman"/>
          <w:i/>
        </w:rPr>
        <w:t>et al</w:t>
      </w:r>
      <w:r w:rsidRPr="009959DC">
        <w:rPr>
          <w:rFonts w:ascii="Times New Roman" w:hAnsi="Times New Roman" w:cs="Times New Roman"/>
        </w:rPr>
        <w:t xml:space="preserve">. </w:t>
      </w:r>
      <w:r w:rsidR="00371296">
        <w:rPr>
          <w:rFonts w:ascii="Times New Roman" w:hAnsi="Times New Roman" w:cs="Times New Roman"/>
        </w:rPr>
        <w:t>(</w:t>
      </w:r>
      <w:r w:rsidR="00371296" w:rsidRPr="009959DC">
        <w:rPr>
          <w:rFonts w:ascii="Times New Roman" w:hAnsi="Times New Roman" w:cs="Times New Roman"/>
        </w:rPr>
        <w:t>2019</w:t>
      </w:r>
      <w:r w:rsidR="00371296">
        <w:rPr>
          <w:rFonts w:ascii="Times New Roman" w:hAnsi="Times New Roman" w:cs="Times New Roman"/>
        </w:rPr>
        <w:t xml:space="preserve">) </w:t>
      </w:r>
      <w:r w:rsidRPr="009959DC">
        <w:rPr>
          <w:rFonts w:ascii="Times New Roman" w:hAnsi="Times New Roman" w:cs="Times New Roman"/>
        </w:rPr>
        <w:t>Bone Microstructure in Response to Vitamin D3 Supplementation: A Randomized Placebo-Controlled Trial.</w:t>
      </w:r>
      <w:r w:rsidR="00552536">
        <w:rPr>
          <w:rFonts w:ascii="Times New Roman" w:hAnsi="Times New Roman" w:cs="Times New Roman"/>
        </w:rPr>
        <w:t xml:space="preserve"> </w:t>
      </w:r>
      <w:r w:rsidR="002264FB" w:rsidRPr="00231E6C">
        <w:rPr>
          <w:rFonts w:ascii="Times New Roman" w:hAnsi="Times New Roman" w:cs="Times New Roman"/>
          <w:i/>
        </w:rPr>
        <w:t>Calcif Tissue Int</w:t>
      </w:r>
      <w:r w:rsidR="00552536">
        <w:rPr>
          <w:rFonts w:ascii="Times New Roman" w:hAnsi="Times New Roman" w:cs="Times New Roman"/>
        </w:rPr>
        <w:t xml:space="preserve"> </w:t>
      </w:r>
      <w:r w:rsidR="00552536" w:rsidRPr="00552536">
        <w:rPr>
          <w:rFonts w:ascii="Times New Roman" w:hAnsi="Times New Roman" w:cs="Times New Roman"/>
          <w:b/>
        </w:rPr>
        <w:t>104</w:t>
      </w:r>
      <w:r w:rsidR="00552536">
        <w:rPr>
          <w:rFonts w:ascii="Times New Roman" w:hAnsi="Times New Roman" w:cs="Times New Roman"/>
        </w:rPr>
        <w:t xml:space="preserve">, </w:t>
      </w:r>
      <w:r w:rsidRPr="009959DC">
        <w:rPr>
          <w:rFonts w:ascii="Times New Roman" w:hAnsi="Times New Roman" w:cs="Times New Roman"/>
        </w:rPr>
        <w:t>160-</w:t>
      </w:r>
      <w:r w:rsidR="00552536">
        <w:rPr>
          <w:rFonts w:ascii="Times New Roman" w:hAnsi="Times New Roman" w:cs="Times New Roman"/>
        </w:rPr>
        <w:t>1</w:t>
      </w:r>
      <w:r w:rsidRPr="009959DC">
        <w:rPr>
          <w:rFonts w:ascii="Times New Roman" w:hAnsi="Times New Roman" w:cs="Times New Roman"/>
        </w:rPr>
        <w:t>70.</w:t>
      </w:r>
    </w:p>
    <w:p w:rsidR="00FA77AD" w:rsidRPr="009959DC" w:rsidRDefault="00A13A52" w:rsidP="009959DC">
      <w:pPr>
        <w:widowControl/>
        <w:jc w:val="left"/>
        <w:rPr>
          <w:rFonts w:ascii="Times New Roman" w:hAnsi="Times New Roman" w:cs="Times New Roman"/>
        </w:rPr>
      </w:pPr>
      <w:r w:rsidRPr="009959DC">
        <w:rPr>
          <w:rFonts w:ascii="Times New Roman" w:hAnsi="Times New Roman" w:cs="Times New Roman"/>
        </w:rPr>
        <w:fldChar w:fldCharType="end"/>
      </w:r>
    </w:p>
    <w:sectPr w:rsidR="00FA77AD" w:rsidRPr="009959DC" w:rsidSect="00020DF9">
      <w:pgSz w:w="11906" w:h="16838" w:code="9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343A7" w:rsidRDefault="00B343A7" w:rsidP="00061BA1">
      <w:r>
        <w:separator/>
      </w:r>
    </w:p>
  </w:endnote>
  <w:endnote w:type="continuationSeparator" w:id="0">
    <w:p w:rsidR="00B343A7" w:rsidRDefault="00B343A7" w:rsidP="00061BA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343A7" w:rsidRDefault="00B343A7" w:rsidP="00061BA1">
      <w:r>
        <w:separator/>
      </w:r>
    </w:p>
  </w:footnote>
  <w:footnote w:type="continuationSeparator" w:id="0">
    <w:p w:rsidR="00B343A7" w:rsidRDefault="00B343A7" w:rsidP="00061BA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D7F29"/>
    <w:rsid w:val="00002BA3"/>
    <w:rsid w:val="00007425"/>
    <w:rsid w:val="0001293D"/>
    <w:rsid w:val="00015E24"/>
    <w:rsid w:val="00020DF9"/>
    <w:rsid w:val="000417C2"/>
    <w:rsid w:val="000613F2"/>
    <w:rsid w:val="00061BA1"/>
    <w:rsid w:val="00066440"/>
    <w:rsid w:val="000717A1"/>
    <w:rsid w:val="00082047"/>
    <w:rsid w:val="000A3246"/>
    <w:rsid w:val="000A4F0F"/>
    <w:rsid w:val="000A5D0E"/>
    <w:rsid w:val="000A7E00"/>
    <w:rsid w:val="000B02E7"/>
    <w:rsid w:val="000B2888"/>
    <w:rsid w:val="000B6AEF"/>
    <w:rsid w:val="000E6568"/>
    <w:rsid w:val="000F4F5C"/>
    <w:rsid w:val="001148ED"/>
    <w:rsid w:val="00115276"/>
    <w:rsid w:val="00140211"/>
    <w:rsid w:val="0014215E"/>
    <w:rsid w:val="001470E7"/>
    <w:rsid w:val="00150A7D"/>
    <w:rsid w:val="00155E24"/>
    <w:rsid w:val="0015613E"/>
    <w:rsid w:val="0016520F"/>
    <w:rsid w:val="00167F5A"/>
    <w:rsid w:val="00171447"/>
    <w:rsid w:val="001757D5"/>
    <w:rsid w:val="00187594"/>
    <w:rsid w:val="00197085"/>
    <w:rsid w:val="001A4F0A"/>
    <w:rsid w:val="001B7C7D"/>
    <w:rsid w:val="001C2BB1"/>
    <w:rsid w:val="001D1845"/>
    <w:rsid w:val="001E6618"/>
    <w:rsid w:val="001E69B4"/>
    <w:rsid w:val="001F4737"/>
    <w:rsid w:val="001F6AD5"/>
    <w:rsid w:val="00217A22"/>
    <w:rsid w:val="00221E94"/>
    <w:rsid w:val="002248E1"/>
    <w:rsid w:val="002264FB"/>
    <w:rsid w:val="00231E6C"/>
    <w:rsid w:val="00235642"/>
    <w:rsid w:val="002651F0"/>
    <w:rsid w:val="00273E07"/>
    <w:rsid w:val="002A3A31"/>
    <w:rsid w:val="002A5EC4"/>
    <w:rsid w:val="002B7674"/>
    <w:rsid w:val="002D38EF"/>
    <w:rsid w:val="002D7C02"/>
    <w:rsid w:val="002E26DE"/>
    <w:rsid w:val="002E3920"/>
    <w:rsid w:val="002E4929"/>
    <w:rsid w:val="00300399"/>
    <w:rsid w:val="00307F04"/>
    <w:rsid w:val="00307FDC"/>
    <w:rsid w:val="003270B5"/>
    <w:rsid w:val="003370B6"/>
    <w:rsid w:val="003418B3"/>
    <w:rsid w:val="003442D1"/>
    <w:rsid w:val="00371296"/>
    <w:rsid w:val="00375056"/>
    <w:rsid w:val="003801BF"/>
    <w:rsid w:val="003A0AFA"/>
    <w:rsid w:val="003A4536"/>
    <w:rsid w:val="003C1775"/>
    <w:rsid w:val="003E7953"/>
    <w:rsid w:val="003F1D71"/>
    <w:rsid w:val="00403B56"/>
    <w:rsid w:val="00410ADA"/>
    <w:rsid w:val="00422438"/>
    <w:rsid w:val="004310E7"/>
    <w:rsid w:val="00440F0F"/>
    <w:rsid w:val="00450D4C"/>
    <w:rsid w:val="00470C6C"/>
    <w:rsid w:val="00472169"/>
    <w:rsid w:val="00475CD8"/>
    <w:rsid w:val="004958FE"/>
    <w:rsid w:val="00495D09"/>
    <w:rsid w:val="004A30F7"/>
    <w:rsid w:val="004B26E4"/>
    <w:rsid w:val="004B40B0"/>
    <w:rsid w:val="004C4C0E"/>
    <w:rsid w:val="004D7094"/>
    <w:rsid w:val="00513043"/>
    <w:rsid w:val="005339A7"/>
    <w:rsid w:val="0053624B"/>
    <w:rsid w:val="00541BDF"/>
    <w:rsid w:val="00551241"/>
    <w:rsid w:val="00552536"/>
    <w:rsid w:val="00554BF0"/>
    <w:rsid w:val="00582303"/>
    <w:rsid w:val="00596F42"/>
    <w:rsid w:val="005A0B2E"/>
    <w:rsid w:val="005D0F8F"/>
    <w:rsid w:val="005D706E"/>
    <w:rsid w:val="00600AA0"/>
    <w:rsid w:val="0065225C"/>
    <w:rsid w:val="00664E3D"/>
    <w:rsid w:val="00671BB4"/>
    <w:rsid w:val="00680FF5"/>
    <w:rsid w:val="0069368B"/>
    <w:rsid w:val="007155AE"/>
    <w:rsid w:val="00715F07"/>
    <w:rsid w:val="00722BB7"/>
    <w:rsid w:val="00724B83"/>
    <w:rsid w:val="00750947"/>
    <w:rsid w:val="0075503D"/>
    <w:rsid w:val="00761536"/>
    <w:rsid w:val="007B2AED"/>
    <w:rsid w:val="007B357C"/>
    <w:rsid w:val="007B564B"/>
    <w:rsid w:val="007E7019"/>
    <w:rsid w:val="00805D55"/>
    <w:rsid w:val="008073BE"/>
    <w:rsid w:val="00830F0E"/>
    <w:rsid w:val="00832080"/>
    <w:rsid w:val="00846B30"/>
    <w:rsid w:val="00847437"/>
    <w:rsid w:val="00850ECC"/>
    <w:rsid w:val="00855E7F"/>
    <w:rsid w:val="00864630"/>
    <w:rsid w:val="00867165"/>
    <w:rsid w:val="008930AE"/>
    <w:rsid w:val="008939C0"/>
    <w:rsid w:val="008973BD"/>
    <w:rsid w:val="008C1BC7"/>
    <w:rsid w:val="008C5771"/>
    <w:rsid w:val="008D1224"/>
    <w:rsid w:val="008D197B"/>
    <w:rsid w:val="008D50D7"/>
    <w:rsid w:val="008E3F7C"/>
    <w:rsid w:val="008F67F2"/>
    <w:rsid w:val="0091547F"/>
    <w:rsid w:val="009327CE"/>
    <w:rsid w:val="00936A7C"/>
    <w:rsid w:val="00940F81"/>
    <w:rsid w:val="00943F25"/>
    <w:rsid w:val="0095511E"/>
    <w:rsid w:val="00955E94"/>
    <w:rsid w:val="00957D38"/>
    <w:rsid w:val="00965D9F"/>
    <w:rsid w:val="009679C5"/>
    <w:rsid w:val="00980CFD"/>
    <w:rsid w:val="009959DC"/>
    <w:rsid w:val="00997C33"/>
    <w:rsid w:val="009A2BC8"/>
    <w:rsid w:val="009B5CAD"/>
    <w:rsid w:val="009C6BC3"/>
    <w:rsid w:val="009D30BE"/>
    <w:rsid w:val="009F1A1B"/>
    <w:rsid w:val="00A04CE1"/>
    <w:rsid w:val="00A13A52"/>
    <w:rsid w:val="00A21C70"/>
    <w:rsid w:val="00A276BF"/>
    <w:rsid w:val="00A33CF5"/>
    <w:rsid w:val="00A407D5"/>
    <w:rsid w:val="00A4117B"/>
    <w:rsid w:val="00A65BB1"/>
    <w:rsid w:val="00A71C65"/>
    <w:rsid w:val="00AB5927"/>
    <w:rsid w:val="00AB65ED"/>
    <w:rsid w:val="00AC3987"/>
    <w:rsid w:val="00AC4EC8"/>
    <w:rsid w:val="00AD72BA"/>
    <w:rsid w:val="00AE140F"/>
    <w:rsid w:val="00AF1819"/>
    <w:rsid w:val="00B114B8"/>
    <w:rsid w:val="00B16B90"/>
    <w:rsid w:val="00B343A7"/>
    <w:rsid w:val="00B3518B"/>
    <w:rsid w:val="00B53A19"/>
    <w:rsid w:val="00B5427B"/>
    <w:rsid w:val="00B6569E"/>
    <w:rsid w:val="00B91160"/>
    <w:rsid w:val="00BC7C3C"/>
    <w:rsid w:val="00BD28B2"/>
    <w:rsid w:val="00BD7F29"/>
    <w:rsid w:val="00BE7FC1"/>
    <w:rsid w:val="00BF42B1"/>
    <w:rsid w:val="00C12851"/>
    <w:rsid w:val="00C15ACE"/>
    <w:rsid w:val="00C43774"/>
    <w:rsid w:val="00C65B66"/>
    <w:rsid w:val="00C97D91"/>
    <w:rsid w:val="00CA4631"/>
    <w:rsid w:val="00CA5330"/>
    <w:rsid w:val="00CB2388"/>
    <w:rsid w:val="00CB4EB1"/>
    <w:rsid w:val="00CC0E3D"/>
    <w:rsid w:val="00CD3CD0"/>
    <w:rsid w:val="00CD7FDA"/>
    <w:rsid w:val="00CF72D9"/>
    <w:rsid w:val="00D00B92"/>
    <w:rsid w:val="00D06396"/>
    <w:rsid w:val="00D31BBA"/>
    <w:rsid w:val="00D37939"/>
    <w:rsid w:val="00D772FD"/>
    <w:rsid w:val="00D85B60"/>
    <w:rsid w:val="00D864D2"/>
    <w:rsid w:val="00D86CDC"/>
    <w:rsid w:val="00DB2CC8"/>
    <w:rsid w:val="00DB6A6C"/>
    <w:rsid w:val="00DE398B"/>
    <w:rsid w:val="00DF1606"/>
    <w:rsid w:val="00DF41B1"/>
    <w:rsid w:val="00E1495F"/>
    <w:rsid w:val="00E35098"/>
    <w:rsid w:val="00E35D1B"/>
    <w:rsid w:val="00E44857"/>
    <w:rsid w:val="00E60DCE"/>
    <w:rsid w:val="00E62C15"/>
    <w:rsid w:val="00E802D6"/>
    <w:rsid w:val="00E86978"/>
    <w:rsid w:val="00E8707B"/>
    <w:rsid w:val="00E93C74"/>
    <w:rsid w:val="00E962C1"/>
    <w:rsid w:val="00EA1E8A"/>
    <w:rsid w:val="00EA71FC"/>
    <w:rsid w:val="00EB71BA"/>
    <w:rsid w:val="00EC1197"/>
    <w:rsid w:val="00EC60F9"/>
    <w:rsid w:val="00EC64C7"/>
    <w:rsid w:val="00ED0387"/>
    <w:rsid w:val="00ED3B02"/>
    <w:rsid w:val="00EE2ED3"/>
    <w:rsid w:val="00EE47A4"/>
    <w:rsid w:val="00EE4BFF"/>
    <w:rsid w:val="00EF31CA"/>
    <w:rsid w:val="00EF3725"/>
    <w:rsid w:val="00F0010F"/>
    <w:rsid w:val="00F1315A"/>
    <w:rsid w:val="00F14C7E"/>
    <w:rsid w:val="00F30E74"/>
    <w:rsid w:val="00F60D8C"/>
    <w:rsid w:val="00F638F0"/>
    <w:rsid w:val="00F754F2"/>
    <w:rsid w:val="00F83201"/>
    <w:rsid w:val="00F83FFD"/>
    <w:rsid w:val="00F91CCF"/>
    <w:rsid w:val="00FA77AD"/>
    <w:rsid w:val="00FB3F57"/>
    <w:rsid w:val="00FD1CD9"/>
    <w:rsid w:val="00FE03C3"/>
    <w:rsid w:val="00FE41DC"/>
    <w:rsid w:val="00FF55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11A9A21"/>
  <w15:chartTrackingRefBased/>
  <w15:docId w15:val="{04C88FFF-79A0-4DE3-AD6F-C306651B3F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061BA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61BA1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61BA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61BA1"/>
    <w:rPr>
      <w:sz w:val="18"/>
      <w:szCs w:val="18"/>
    </w:rPr>
  </w:style>
  <w:style w:type="table" w:styleId="a7">
    <w:name w:val="Table Grid"/>
    <w:basedOn w:val="a1"/>
    <w:uiPriority w:val="39"/>
    <w:rsid w:val="00E62C1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A13A5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13A52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A13A5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13A52"/>
    <w:rPr>
      <w:rFonts w:ascii="等线" w:eastAsia="等线" w:hAnsi="等线"/>
      <w:noProof/>
      <w:sz w:val="20"/>
    </w:rPr>
  </w:style>
  <w:style w:type="character" w:styleId="a8">
    <w:name w:val="Hyperlink"/>
    <w:basedOn w:val="a0"/>
    <w:uiPriority w:val="99"/>
    <w:unhideWhenUsed/>
    <w:rsid w:val="004B40B0"/>
    <w:rPr>
      <w:color w:val="0563C1" w:themeColor="hyperlink"/>
      <w:u w:val="single"/>
    </w:rPr>
  </w:style>
  <w:style w:type="paragraph" w:styleId="a9">
    <w:name w:val="Balloon Text"/>
    <w:basedOn w:val="a"/>
    <w:link w:val="aa"/>
    <w:uiPriority w:val="99"/>
    <w:semiHidden/>
    <w:unhideWhenUsed/>
    <w:rsid w:val="000417C2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0417C2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8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6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964008">
          <w:marLeft w:val="0"/>
          <w:marRight w:val="0"/>
          <w:marTop w:val="0"/>
          <w:marBottom w:val="0"/>
          <w:divBdr>
            <w:top w:val="single" w:sz="6" w:space="0" w:color="DEDEDE"/>
            <w:left w:val="single" w:sz="6" w:space="0" w:color="DEDEDE"/>
            <w:bottom w:val="single" w:sz="6" w:space="0" w:color="DEDEDE"/>
            <w:right w:val="single" w:sz="6" w:space="0" w:color="DEDEDE"/>
          </w:divBdr>
          <w:divsChild>
            <w:div w:id="115953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098628">
                  <w:marLeft w:val="0"/>
                  <w:marRight w:val="5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26671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741271">
              <w:marLeft w:val="0"/>
              <w:marRight w:val="0"/>
              <w:marTop w:val="0"/>
              <w:marBottom w:val="0"/>
              <w:divBdr>
                <w:top w:val="single" w:sz="6" w:space="8" w:color="EEEEEE"/>
                <w:left w:val="none" w:sz="0" w:space="0" w:color="auto"/>
                <w:bottom w:val="single" w:sz="6" w:space="8" w:color="EEEEEE"/>
                <w:right w:val="single" w:sz="6" w:space="8" w:color="EEEEEE"/>
              </w:divBdr>
              <w:divsChild>
                <w:div w:id="474566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17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8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6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08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09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6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24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94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16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713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19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61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89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539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53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5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64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66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80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62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31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70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66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88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45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23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36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86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75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50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81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47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428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48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5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549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585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929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71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4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72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79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48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18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06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0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918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76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1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80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30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00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1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20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89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12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06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29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37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22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9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80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974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85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47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jpeg"/><Relationship Id="rId18" Type="http://schemas.openxmlformats.org/officeDocument/2006/relationships/image" Target="media/image12.jpeg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10" Type="http://schemas.openxmlformats.org/officeDocument/2006/relationships/image" Target="media/image4.png"/><Relationship Id="rId19" Type="http://schemas.openxmlformats.org/officeDocument/2006/relationships/image" Target="media/image13.jpe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6E28CB-CD4F-47B6-B863-05FA9C73B9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75</TotalTime>
  <Pages>37</Pages>
  <Words>17880</Words>
  <Characters>101917</Characters>
  <Application>Microsoft Office Word</Application>
  <DocSecurity>0</DocSecurity>
  <Lines>849</Lines>
  <Paragraphs>239</Paragraphs>
  <ScaleCrop>false</ScaleCrop>
  <Company/>
  <LinksUpToDate>false</LinksUpToDate>
  <CharactersWithSpaces>1195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徐紫君</dc:creator>
  <cp:keywords/>
  <dc:description/>
  <cp:lastModifiedBy>XU Zijun Violet</cp:lastModifiedBy>
  <cp:revision>182</cp:revision>
  <dcterms:created xsi:type="dcterms:W3CDTF">2018-08-09T05:24:00Z</dcterms:created>
  <dcterms:modified xsi:type="dcterms:W3CDTF">2019-08-13T06:05:00Z</dcterms:modified>
</cp:coreProperties>
</file>